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8780"/>
      </w:tblGrid>
      <w:tr w:rsidR="003C1035" w:rsidRPr="003D7B97" w14:paraId="3FB38B74" w14:textId="77777777" w:rsidTr="00923C5C">
        <w:trPr>
          <w:trHeight w:val="12863"/>
        </w:trPr>
        <w:tc>
          <w:tcPr>
            <w:tcW w:w="9006" w:type="dxa"/>
          </w:tcPr>
          <w:p w14:paraId="0053C51E" w14:textId="77777777" w:rsidR="00C83C2A" w:rsidRPr="003D7B97" w:rsidRDefault="00C83C2A" w:rsidP="00B15700">
            <w:pPr>
              <w:spacing w:line="360" w:lineRule="auto"/>
              <w:jc w:val="center"/>
              <w:rPr>
                <w:sz w:val="28"/>
                <w:szCs w:val="28"/>
              </w:rPr>
            </w:pPr>
            <w:bookmarkStart w:id="0" w:name="_Toc366065612"/>
            <w:bookmarkStart w:id="1" w:name="_Toc368309792"/>
            <w:bookmarkStart w:id="2" w:name="_Toc368381319"/>
            <w:bookmarkStart w:id="3" w:name="_Toc368386146"/>
            <w:bookmarkStart w:id="4" w:name="_Toc368388145"/>
            <w:r w:rsidRPr="003D7B97">
              <w:rPr>
                <w:b/>
                <w:sz w:val="28"/>
                <w:szCs w:val="28"/>
              </w:rPr>
              <w:t>HỌC VIỆN VTC ACADEMY</w:t>
            </w:r>
          </w:p>
          <w:p w14:paraId="28BDB18B" w14:textId="77777777" w:rsidR="00C83C2A" w:rsidRPr="003D7B97" w:rsidRDefault="00C83C2A" w:rsidP="00B15700">
            <w:pPr>
              <w:spacing w:line="360" w:lineRule="auto"/>
              <w:jc w:val="center"/>
              <w:rPr>
                <w:b/>
                <w:sz w:val="32"/>
                <w:szCs w:val="32"/>
              </w:rPr>
            </w:pPr>
            <w:r w:rsidRPr="003D7B97">
              <w:rPr>
                <w:b/>
                <w:sz w:val="32"/>
                <w:szCs w:val="32"/>
              </w:rPr>
              <w:t>HỌC VIỆN VTC ACADEMY - HCM</w:t>
            </w:r>
          </w:p>
          <w:p w14:paraId="1050EA55" w14:textId="77777777" w:rsidR="00B15700" w:rsidRPr="003D7B97" w:rsidRDefault="00C83C2A" w:rsidP="00C83C2A">
            <w:pPr>
              <w:spacing w:line="276" w:lineRule="auto"/>
              <w:jc w:val="center"/>
              <w:rPr>
                <w:sz w:val="28"/>
                <w:szCs w:val="28"/>
              </w:rPr>
            </w:pPr>
            <w:r w:rsidRPr="003D7B97">
              <w:rPr>
                <w:sz w:val="28"/>
                <w:szCs w:val="28"/>
              </w:rPr>
              <w:t xml:space="preserve"> </w:t>
            </w:r>
            <w:r w:rsidR="00246F46" w:rsidRPr="003D7B97">
              <w:rPr>
                <w:noProof/>
              </w:rPr>
              <w:drawing>
                <wp:inline distT="0" distB="0" distL="0" distR="0" wp14:anchorId="562C214E" wp14:editId="76069555">
                  <wp:extent cx="2788920" cy="8385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88920" cy="838582"/>
                          </a:xfrm>
                          <a:prstGeom prst="rect">
                            <a:avLst/>
                          </a:prstGeom>
                        </pic:spPr>
                      </pic:pic>
                    </a:graphicData>
                  </a:graphic>
                </wp:inline>
              </w:drawing>
            </w:r>
          </w:p>
          <w:p w14:paraId="0B3A6FA9" w14:textId="77777777" w:rsidR="00A91E31" w:rsidRPr="003D7B97" w:rsidRDefault="00A91E31" w:rsidP="00C83C2A">
            <w:pPr>
              <w:spacing w:line="276" w:lineRule="auto"/>
              <w:jc w:val="center"/>
              <w:rPr>
                <w:b/>
                <w:sz w:val="32"/>
                <w:szCs w:val="32"/>
              </w:rPr>
            </w:pPr>
          </w:p>
          <w:p w14:paraId="5BDA6363" w14:textId="77777777" w:rsidR="00C83C2A" w:rsidRPr="003D7B97" w:rsidRDefault="00D1375B" w:rsidP="00C83C2A">
            <w:pPr>
              <w:spacing w:line="276" w:lineRule="auto"/>
              <w:jc w:val="center"/>
              <w:rPr>
                <w:b/>
                <w:sz w:val="32"/>
                <w:szCs w:val="32"/>
              </w:rPr>
            </w:pPr>
            <w:r w:rsidRPr="003D7B97">
              <w:rPr>
                <w:b/>
                <w:sz w:val="32"/>
                <w:szCs w:val="32"/>
              </w:rPr>
              <w:t xml:space="preserve">     </w:t>
            </w:r>
            <w:r w:rsidR="0081488F" w:rsidRPr="003D7B97">
              <w:rPr>
                <w:b/>
                <w:sz w:val="32"/>
                <w:szCs w:val="32"/>
              </w:rPr>
              <w:t xml:space="preserve"> </w:t>
            </w:r>
            <w:r w:rsidR="00C83C2A" w:rsidRPr="003D7B97">
              <w:rPr>
                <w:b/>
                <w:sz w:val="32"/>
                <w:szCs w:val="32"/>
              </w:rPr>
              <w:t>NGÀNH LẬP TRÌNH</w:t>
            </w:r>
          </w:p>
          <w:p w14:paraId="6423A142" w14:textId="77777777" w:rsidR="00C83C2A" w:rsidRPr="003D7B97" w:rsidRDefault="00C83C2A" w:rsidP="00C83C2A">
            <w:pPr>
              <w:spacing w:line="276" w:lineRule="auto"/>
              <w:ind w:firstLine="720"/>
              <w:jc w:val="center"/>
            </w:pPr>
          </w:p>
          <w:p w14:paraId="45EE4814" w14:textId="77777777" w:rsidR="00C83C2A" w:rsidRPr="003D7B97" w:rsidRDefault="00C83C2A" w:rsidP="00616B66">
            <w:pPr>
              <w:spacing w:line="276" w:lineRule="auto"/>
              <w:ind w:firstLine="720"/>
              <w:jc w:val="center"/>
              <w:rPr>
                <w:b/>
                <w:sz w:val="28"/>
                <w:szCs w:val="28"/>
              </w:rPr>
            </w:pPr>
            <w:bookmarkStart w:id="5" w:name="_8hyutuz7w8pc" w:colFirst="0" w:colLast="0"/>
            <w:bookmarkEnd w:id="5"/>
          </w:p>
          <w:p w14:paraId="614FFEB5" w14:textId="77777777" w:rsidR="00C83C2A" w:rsidRPr="003D7B97" w:rsidRDefault="00C83C2A" w:rsidP="00C83C2A">
            <w:pPr>
              <w:spacing w:line="276" w:lineRule="auto"/>
              <w:ind w:firstLine="720"/>
              <w:rPr>
                <w:b/>
                <w:sz w:val="28"/>
                <w:szCs w:val="28"/>
              </w:rPr>
            </w:pPr>
          </w:p>
          <w:p w14:paraId="54EB3E9E" w14:textId="77777777" w:rsidR="00F37C81" w:rsidRPr="003D7B97" w:rsidRDefault="00F37C81" w:rsidP="00D1375B">
            <w:pPr>
              <w:spacing w:line="276" w:lineRule="auto"/>
              <w:ind w:firstLine="720"/>
              <w:jc w:val="center"/>
              <w:rPr>
                <w:b/>
                <w:sz w:val="32"/>
                <w:szCs w:val="32"/>
              </w:rPr>
            </w:pPr>
          </w:p>
          <w:p w14:paraId="5FCE1D92" w14:textId="77777777" w:rsidR="00C83C2A" w:rsidRPr="003D7B97" w:rsidRDefault="00C83C2A" w:rsidP="00BB113C">
            <w:pPr>
              <w:spacing w:line="276" w:lineRule="auto"/>
              <w:ind w:firstLine="720"/>
              <w:jc w:val="center"/>
              <w:rPr>
                <w:b/>
                <w:sz w:val="32"/>
                <w:szCs w:val="32"/>
              </w:rPr>
            </w:pPr>
            <w:r w:rsidRPr="003D7B97">
              <w:rPr>
                <w:b/>
                <w:sz w:val="32"/>
                <w:szCs w:val="32"/>
              </w:rPr>
              <w:t>ĐỒ ÁN HỌC KỲ</w:t>
            </w:r>
            <w:r w:rsidR="002169FE" w:rsidRPr="003D7B97">
              <w:rPr>
                <w:b/>
                <w:sz w:val="32"/>
                <w:szCs w:val="32"/>
              </w:rPr>
              <w:t xml:space="preserve"> 1</w:t>
            </w:r>
          </w:p>
          <w:p w14:paraId="015152A5" w14:textId="77777777" w:rsidR="00C83C2A" w:rsidRPr="003D7B97" w:rsidRDefault="00C83C2A" w:rsidP="00C83C2A">
            <w:pPr>
              <w:spacing w:line="276" w:lineRule="auto"/>
              <w:rPr>
                <w:b/>
                <w:sz w:val="32"/>
                <w:szCs w:val="32"/>
              </w:rPr>
            </w:pPr>
          </w:p>
          <w:p w14:paraId="27DC26EF" w14:textId="77777777" w:rsidR="00A91E31" w:rsidRPr="003D7B97" w:rsidRDefault="00A91E31" w:rsidP="00C83C2A">
            <w:pPr>
              <w:spacing w:line="276" w:lineRule="auto"/>
              <w:rPr>
                <w:b/>
              </w:rPr>
            </w:pPr>
          </w:p>
          <w:p w14:paraId="061B3845" w14:textId="6A629CA8" w:rsidR="00C83C2A" w:rsidRPr="003D7B97" w:rsidRDefault="00A27D62" w:rsidP="00A27D62">
            <w:pPr>
              <w:spacing w:line="276" w:lineRule="auto"/>
              <w:jc w:val="center"/>
              <w:rPr>
                <w:b/>
                <w:sz w:val="40"/>
                <w:szCs w:val="40"/>
              </w:rPr>
            </w:pPr>
            <w:r w:rsidRPr="003D7B97">
              <w:rPr>
                <w:b/>
                <w:sz w:val="40"/>
                <w:szCs w:val="40"/>
              </w:rPr>
              <w:t xml:space="preserve">WEBSITE TĨNH GIỚI THIỆU VÀ </w:t>
            </w:r>
            <w:r w:rsidRPr="003D7B97">
              <w:rPr>
                <w:b/>
                <w:sz w:val="40"/>
                <w:szCs w:val="40"/>
              </w:rPr>
              <w:br/>
              <w:t>BÁN THỨC UỐNG ONLINE</w:t>
            </w:r>
          </w:p>
          <w:p w14:paraId="5D4A7306" w14:textId="587D4406" w:rsidR="00C83C2A" w:rsidRPr="003D7B97" w:rsidRDefault="00C83C2A" w:rsidP="00C83C2A">
            <w:pPr>
              <w:spacing w:line="276" w:lineRule="auto"/>
              <w:ind w:firstLine="720"/>
              <w:rPr>
                <w:b/>
              </w:rPr>
            </w:pPr>
            <w:r w:rsidRPr="003D7B97">
              <w:rPr>
                <w:sz w:val="28"/>
                <w:szCs w:val="28"/>
              </w:rPr>
              <w:t xml:space="preserve">          </w:t>
            </w:r>
          </w:p>
          <w:p w14:paraId="0C2BA3B8" w14:textId="77777777" w:rsidR="00C83C2A" w:rsidRPr="003D7B97" w:rsidRDefault="00C83C2A" w:rsidP="00C83C2A">
            <w:pPr>
              <w:spacing w:line="276" w:lineRule="auto"/>
              <w:jc w:val="both"/>
              <w:rPr>
                <w:b/>
              </w:rPr>
            </w:pPr>
          </w:p>
          <w:p w14:paraId="01348AF6" w14:textId="77777777" w:rsidR="00C83C2A" w:rsidRPr="003D7B97" w:rsidRDefault="00C83C2A" w:rsidP="00C83C2A">
            <w:pPr>
              <w:spacing w:line="276" w:lineRule="auto"/>
              <w:jc w:val="both"/>
              <w:rPr>
                <w:b/>
              </w:rPr>
            </w:pPr>
          </w:p>
          <w:p w14:paraId="57C3ACEC" w14:textId="77777777" w:rsidR="00C83C2A" w:rsidRPr="003D7B97" w:rsidRDefault="00A81B5C" w:rsidP="00A81B5C">
            <w:pPr>
              <w:tabs>
                <w:tab w:val="left" w:pos="7572"/>
              </w:tabs>
              <w:spacing w:line="276" w:lineRule="auto"/>
              <w:jc w:val="both"/>
              <w:rPr>
                <w:b/>
              </w:rPr>
            </w:pPr>
            <w:r w:rsidRPr="003D7B97">
              <w:rPr>
                <w:b/>
              </w:rPr>
              <w:tab/>
            </w:r>
          </w:p>
          <w:p w14:paraId="58F2CE91" w14:textId="61BF0634" w:rsidR="00C83C2A" w:rsidRPr="003D7B97" w:rsidRDefault="00C83C2A" w:rsidP="00C83C2A">
            <w:pPr>
              <w:spacing w:line="276" w:lineRule="auto"/>
              <w:jc w:val="both"/>
              <w:rPr>
                <w:b/>
              </w:rPr>
            </w:pPr>
          </w:p>
          <w:p w14:paraId="75EB8603" w14:textId="77777777" w:rsidR="00C83C2A" w:rsidRPr="003D7B97" w:rsidRDefault="00C83C2A" w:rsidP="00C83C2A">
            <w:pPr>
              <w:spacing w:line="276" w:lineRule="auto"/>
              <w:jc w:val="both"/>
              <w:rPr>
                <w:b/>
              </w:rPr>
            </w:pPr>
          </w:p>
          <w:p w14:paraId="67810C29" w14:textId="0BD40A15" w:rsidR="00C83C2A" w:rsidRPr="003D7B97" w:rsidRDefault="00721CD4" w:rsidP="00721CD4">
            <w:pPr>
              <w:tabs>
                <w:tab w:val="right" w:pos="2592"/>
                <w:tab w:val="center" w:pos="2928"/>
                <w:tab w:val="left" w:pos="3312"/>
              </w:tabs>
              <w:spacing w:line="276" w:lineRule="auto"/>
              <w:rPr>
                <w:sz w:val="28"/>
                <w:szCs w:val="28"/>
              </w:rPr>
            </w:pPr>
            <w:r w:rsidRPr="003D7B97">
              <w:rPr>
                <w:sz w:val="28"/>
                <w:szCs w:val="28"/>
              </w:rPr>
              <w:tab/>
            </w:r>
            <w:r w:rsidR="00C83C2A" w:rsidRPr="003D7B97">
              <w:rPr>
                <w:sz w:val="28"/>
                <w:szCs w:val="28"/>
              </w:rPr>
              <w:t>Giảng viên hướng dẫn</w:t>
            </w:r>
            <w:r w:rsidR="00923C5C" w:rsidRPr="003D7B97">
              <w:rPr>
                <w:sz w:val="28"/>
                <w:szCs w:val="28"/>
              </w:rPr>
              <w:tab/>
              <w:t>:</w:t>
            </w:r>
            <w:r w:rsidR="00923C5C" w:rsidRPr="003D7B97">
              <w:rPr>
                <w:sz w:val="28"/>
                <w:szCs w:val="28"/>
              </w:rPr>
              <w:tab/>
            </w:r>
            <w:r w:rsidR="005A03C1" w:rsidRPr="003D7B97">
              <w:rPr>
                <w:b/>
                <w:bCs/>
                <w:sz w:val="28"/>
                <w:szCs w:val="28"/>
              </w:rPr>
              <w:t>NGUYỄN HOÀNG PHONG</w:t>
            </w:r>
          </w:p>
          <w:p w14:paraId="5CBC7076" w14:textId="6093890A" w:rsidR="00C83C2A" w:rsidRPr="003D7B97" w:rsidRDefault="00721CD4" w:rsidP="00721CD4">
            <w:pPr>
              <w:tabs>
                <w:tab w:val="right" w:pos="2592"/>
                <w:tab w:val="center" w:pos="2928"/>
                <w:tab w:val="left" w:pos="3312"/>
              </w:tabs>
              <w:spacing w:line="276" w:lineRule="auto"/>
              <w:rPr>
                <w:b/>
                <w:sz w:val="28"/>
                <w:szCs w:val="28"/>
              </w:rPr>
            </w:pPr>
            <w:r w:rsidRPr="003D7B97">
              <w:rPr>
                <w:sz w:val="28"/>
                <w:szCs w:val="28"/>
              </w:rPr>
              <w:tab/>
            </w:r>
            <w:r w:rsidR="00C83C2A" w:rsidRPr="003D7B97">
              <w:rPr>
                <w:sz w:val="28"/>
                <w:szCs w:val="28"/>
              </w:rPr>
              <w:t>Học viên thực hiện</w:t>
            </w:r>
            <w:r w:rsidR="00923C5C" w:rsidRPr="003D7B97">
              <w:rPr>
                <w:sz w:val="28"/>
                <w:szCs w:val="28"/>
              </w:rPr>
              <w:tab/>
            </w:r>
            <w:r w:rsidR="00C83C2A" w:rsidRPr="003D7B97">
              <w:rPr>
                <w:sz w:val="28"/>
                <w:szCs w:val="28"/>
              </w:rPr>
              <w:t>:</w:t>
            </w:r>
            <w:r w:rsidR="00923C5C" w:rsidRPr="003D7B97">
              <w:rPr>
                <w:sz w:val="28"/>
                <w:szCs w:val="28"/>
              </w:rPr>
              <w:tab/>
            </w:r>
            <w:r w:rsidR="005A03C1" w:rsidRPr="003D7B97">
              <w:rPr>
                <w:b/>
                <w:sz w:val="28"/>
                <w:szCs w:val="28"/>
              </w:rPr>
              <w:t>DƯƠNG THANH BẢO QUY</w:t>
            </w:r>
            <w:r w:rsidR="00CF72E9" w:rsidRPr="003D7B97">
              <w:rPr>
                <w:b/>
                <w:sz w:val="28"/>
                <w:szCs w:val="28"/>
              </w:rPr>
              <w:t>ÊN</w:t>
            </w:r>
          </w:p>
          <w:p w14:paraId="1E6D28BB" w14:textId="4D5A75DF" w:rsidR="00721CD4" w:rsidRPr="003D7B97" w:rsidRDefault="00721CD4" w:rsidP="00721CD4">
            <w:pPr>
              <w:tabs>
                <w:tab w:val="right" w:pos="2592"/>
                <w:tab w:val="center" w:pos="2928"/>
                <w:tab w:val="left" w:pos="3312"/>
              </w:tabs>
              <w:spacing w:line="276" w:lineRule="auto"/>
              <w:rPr>
                <w:b/>
                <w:bCs/>
                <w:sz w:val="28"/>
                <w:szCs w:val="28"/>
              </w:rPr>
            </w:pPr>
            <w:r w:rsidRPr="003D7B97">
              <w:rPr>
                <w:sz w:val="28"/>
                <w:szCs w:val="28"/>
              </w:rPr>
              <w:tab/>
            </w:r>
            <w:r w:rsidRPr="003D7B97">
              <w:rPr>
                <w:sz w:val="28"/>
                <w:szCs w:val="28"/>
              </w:rPr>
              <w:tab/>
            </w:r>
            <w:r w:rsidRPr="003D7B97">
              <w:rPr>
                <w:sz w:val="28"/>
                <w:szCs w:val="28"/>
              </w:rPr>
              <w:tab/>
            </w:r>
            <w:r w:rsidRPr="003D7B97">
              <w:rPr>
                <w:b/>
                <w:bCs/>
                <w:sz w:val="28"/>
                <w:szCs w:val="28"/>
              </w:rPr>
              <w:t>NGUYỄN CHÂU PHÚC HIỂN</w:t>
            </w:r>
          </w:p>
          <w:p w14:paraId="44334A77" w14:textId="16FD346E" w:rsidR="00C83C2A" w:rsidRPr="003D7B97" w:rsidRDefault="00721CD4" w:rsidP="00721CD4">
            <w:pPr>
              <w:tabs>
                <w:tab w:val="right" w:pos="2592"/>
                <w:tab w:val="center" w:pos="2928"/>
                <w:tab w:val="left" w:pos="3312"/>
              </w:tabs>
              <w:spacing w:line="276" w:lineRule="auto"/>
              <w:rPr>
                <w:b/>
                <w:sz w:val="28"/>
                <w:szCs w:val="28"/>
              </w:rPr>
            </w:pPr>
            <w:r w:rsidRPr="003D7B97">
              <w:rPr>
                <w:sz w:val="28"/>
                <w:szCs w:val="28"/>
              </w:rPr>
              <w:tab/>
            </w:r>
            <w:r w:rsidR="00C83C2A" w:rsidRPr="003D7B97">
              <w:rPr>
                <w:sz w:val="28"/>
                <w:szCs w:val="28"/>
              </w:rPr>
              <w:t>Lớp</w:t>
            </w:r>
            <w:r w:rsidR="00923C5C" w:rsidRPr="003D7B97">
              <w:rPr>
                <w:sz w:val="28"/>
                <w:szCs w:val="28"/>
              </w:rPr>
              <w:tab/>
              <w:t>:</w:t>
            </w:r>
            <w:r w:rsidR="00923C5C" w:rsidRPr="003D7B97">
              <w:rPr>
                <w:sz w:val="28"/>
                <w:szCs w:val="28"/>
              </w:rPr>
              <w:tab/>
            </w:r>
            <w:r w:rsidR="005A03C1" w:rsidRPr="003D7B97">
              <w:rPr>
                <w:b/>
                <w:sz w:val="28"/>
                <w:szCs w:val="28"/>
              </w:rPr>
              <w:t>K19PF-01-HCM</w:t>
            </w:r>
          </w:p>
          <w:p w14:paraId="7EBC8AC6" w14:textId="0AD113BD" w:rsidR="00C83C2A" w:rsidRPr="003D7B97" w:rsidRDefault="00721CD4" w:rsidP="00721CD4">
            <w:pPr>
              <w:tabs>
                <w:tab w:val="right" w:pos="2592"/>
                <w:tab w:val="center" w:pos="2928"/>
                <w:tab w:val="left" w:pos="3312"/>
              </w:tabs>
              <w:spacing w:line="276" w:lineRule="auto"/>
              <w:rPr>
                <w:b/>
                <w:sz w:val="28"/>
                <w:szCs w:val="28"/>
              </w:rPr>
            </w:pPr>
            <w:r w:rsidRPr="003D7B97">
              <w:rPr>
                <w:sz w:val="28"/>
                <w:szCs w:val="28"/>
              </w:rPr>
              <w:tab/>
            </w:r>
            <w:r w:rsidR="00C83C2A" w:rsidRPr="003D7B97">
              <w:rPr>
                <w:sz w:val="28"/>
                <w:szCs w:val="28"/>
              </w:rPr>
              <w:t>Khoá</w:t>
            </w:r>
            <w:r w:rsidR="00923C5C" w:rsidRPr="003D7B97">
              <w:rPr>
                <w:sz w:val="28"/>
                <w:szCs w:val="28"/>
              </w:rPr>
              <w:tab/>
              <w:t>:</w:t>
            </w:r>
            <w:r w:rsidR="00923C5C" w:rsidRPr="003D7B97">
              <w:rPr>
                <w:b/>
                <w:sz w:val="28"/>
                <w:szCs w:val="28"/>
              </w:rPr>
              <w:tab/>
            </w:r>
            <w:r w:rsidR="005A03C1" w:rsidRPr="003D7B97">
              <w:rPr>
                <w:b/>
                <w:sz w:val="28"/>
                <w:szCs w:val="28"/>
              </w:rPr>
              <w:t>2019</w:t>
            </w:r>
          </w:p>
          <w:p w14:paraId="2224BC14" w14:textId="77777777" w:rsidR="00C83C2A" w:rsidRPr="003D7B97" w:rsidRDefault="00C83C2A" w:rsidP="00C83C2A">
            <w:pPr>
              <w:spacing w:line="276" w:lineRule="auto"/>
              <w:rPr>
                <w:b/>
                <w:sz w:val="28"/>
                <w:szCs w:val="28"/>
              </w:rPr>
            </w:pPr>
          </w:p>
          <w:p w14:paraId="764FFF56" w14:textId="77777777" w:rsidR="00C83C2A" w:rsidRPr="003D7B97" w:rsidRDefault="00C83C2A" w:rsidP="00C83C2A">
            <w:pPr>
              <w:spacing w:line="276" w:lineRule="auto"/>
              <w:rPr>
                <w:b/>
                <w:sz w:val="28"/>
                <w:szCs w:val="28"/>
              </w:rPr>
            </w:pPr>
          </w:p>
          <w:p w14:paraId="76038FA8" w14:textId="77777777" w:rsidR="00C83C2A" w:rsidRPr="003D7B97" w:rsidRDefault="00C83C2A" w:rsidP="00C83C2A">
            <w:pPr>
              <w:spacing w:line="276" w:lineRule="auto"/>
              <w:jc w:val="center"/>
              <w:rPr>
                <w:b/>
                <w:sz w:val="24"/>
                <w:szCs w:val="24"/>
              </w:rPr>
            </w:pPr>
          </w:p>
          <w:p w14:paraId="01AB2555" w14:textId="77777777" w:rsidR="00C83C2A" w:rsidRPr="003D7B97" w:rsidRDefault="00C83C2A" w:rsidP="00C83C2A">
            <w:pPr>
              <w:spacing w:line="276" w:lineRule="auto"/>
              <w:jc w:val="center"/>
              <w:rPr>
                <w:b/>
              </w:rPr>
            </w:pPr>
          </w:p>
          <w:p w14:paraId="1DC3E6C0" w14:textId="77777777" w:rsidR="00C83C2A" w:rsidRPr="003D7B97" w:rsidRDefault="00C83C2A" w:rsidP="00C83C2A">
            <w:pPr>
              <w:spacing w:line="276" w:lineRule="auto"/>
              <w:jc w:val="center"/>
              <w:rPr>
                <w:b/>
              </w:rPr>
            </w:pPr>
          </w:p>
          <w:p w14:paraId="7F78286B" w14:textId="633D5BFF" w:rsidR="003C1035" w:rsidRPr="003D7B97" w:rsidRDefault="00C83C2A" w:rsidP="00C83C2A">
            <w:pPr>
              <w:spacing w:line="276" w:lineRule="auto"/>
              <w:jc w:val="center"/>
              <w:rPr>
                <w:b/>
                <w:i/>
              </w:rPr>
            </w:pPr>
            <w:r w:rsidRPr="003D7B97">
              <w:rPr>
                <w:b/>
                <w:i/>
              </w:rPr>
              <w:t>TP. Hồ Chí Minh, tháng</w:t>
            </w:r>
            <w:r w:rsidR="005A03C1" w:rsidRPr="003D7B97">
              <w:rPr>
                <w:b/>
                <w:i/>
              </w:rPr>
              <w:t xml:space="preserve"> 6</w:t>
            </w:r>
            <w:r w:rsidRPr="003D7B97">
              <w:rPr>
                <w:b/>
                <w:i/>
              </w:rPr>
              <w:t xml:space="preserve"> năm </w:t>
            </w:r>
            <w:r w:rsidR="005A03C1" w:rsidRPr="003D7B97">
              <w:rPr>
                <w:b/>
                <w:i/>
              </w:rPr>
              <w:t>2020</w:t>
            </w:r>
          </w:p>
        </w:tc>
      </w:tr>
    </w:tbl>
    <w:p w14:paraId="65F9C146" w14:textId="77777777" w:rsidR="00E10968" w:rsidRPr="003D7B97" w:rsidRDefault="00155DF5" w:rsidP="00564A2C">
      <w:pPr>
        <w:tabs>
          <w:tab w:val="left" w:pos="5733"/>
        </w:tabs>
        <w:jc w:val="center"/>
        <w:rPr>
          <w:b/>
          <w:color w:val="000000" w:themeColor="text1"/>
          <w:sz w:val="28"/>
          <w:szCs w:val="28"/>
        </w:rPr>
      </w:pPr>
      <w:bookmarkStart w:id="6" w:name="_Toc368388146"/>
      <w:bookmarkEnd w:id="0"/>
      <w:bookmarkEnd w:id="1"/>
      <w:bookmarkEnd w:id="2"/>
      <w:bookmarkEnd w:id="3"/>
      <w:bookmarkEnd w:id="4"/>
      <w:r w:rsidRPr="003D7B97">
        <w:rPr>
          <w:b/>
          <w:color w:val="000000" w:themeColor="text1"/>
          <w:sz w:val="28"/>
          <w:szCs w:val="28"/>
        </w:rPr>
        <w:lastRenderedPageBreak/>
        <w:t>NHẬN XÉT</w:t>
      </w:r>
    </w:p>
    <w:p w14:paraId="397875FE" w14:textId="77777777" w:rsidR="00A47CFF" w:rsidRPr="003D7B97" w:rsidRDefault="00A47CFF" w:rsidP="00564A2C">
      <w:pPr>
        <w:tabs>
          <w:tab w:val="left" w:pos="5733"/>
        </w:tabs>
        <w:jc w:val="center"/>
        <w:rPr>
          <w:b/>
          <w:color w:val="000000" w:themeColor="text1"/>
        </w:rPr>
      </w:pPr>
      <w:r w:rsidRPr="003D7B97">
        <w:rPr>
          <w:b/>
          <w:color w:val="000000" w:themeColor="text1"/>
        </w:rPr>
        <w:t>(Của giảng viên hướng dẫn)</w:t>
      </w:r>
    </w:p>
    <w:p w14:paraId="5D5369C3" w14:textId="77777777" w:rsidR="00A1642B" w:rsidRPr="003D7B97" w:rsidRDefault="00A1642B" w:rsidP="00A8551C">
      <w:pPr>
        <w:spacing w:before="240" w:line="360" w:lineRule="auto"/>
        <w:jc w:val="both"/>
      </w:pPr>
      <w:r w:rsidRPr="003D7B97">
        <w:t>………………………………………………………………………………………</w:t>
      </w:r>
    </w:p>
    <w:p w14:paraId="640D4B88" w14:textId="77777777" w:rsidR="00A1642B" w:rsidRPr="003D7B97" w:rsidRDefault="00A1642B" w:rsidP="00A8551C">
      <w:pPr>
        <w:spacing w:line="360" w:lineRule="auto"/>
        <w:jc w:val="both"/>
      </w:pPr>
      <w:r w:rsidRPr="003D7B97">
        <w:t>………………………………………………………………………………………………………………………………………………………………………………………………………………………………………………………………………………………………………………………………………………………………………………………………………………………………………………………………………………………………………………………………………………………………………………………………………………………………………………………………………………………………………………………………</w:t>
      </w:r>
    </w:p>
    <w:p w14:paraId="6D179D9C" w14:textId="77777777" w:rsidR="00A1642B" w:rsidRPr="003D7B97" w:rsidRDefault="00A1642B" w:rsidP="00A8551C">
      <w:pPr>
        <w:spacing w:line="360" w:lineRule="auto"/>
        <w:jc w:val="both"/>
      </w:pPr>
      <w:r w:rsidRPr="003D7B97">
        <w:t>………………………………………………………………………………………………………………………………………………………………………………</w:t>
      </w:r>
    </w:p>
    <w:p w14:paraId="3E065784" w14:textId="77777777" w:rsidR="00A1642B" w:rsidRPr="003D7B97" w:rsidRDefault="00A1642B" w:rsidP="00A8551C">
      <w:pPr>
        <w:spacing w:line="360" w:lineRule="auto"/>
        <w:jc w:val="both"/>
      </w:pPr>
      <w:r w:rsidRPr="003D7B97">
        <w:t>………………………………………………………………………………………</w:t>
      </w:r>
    </w:p>
    <w:p w14:paraId="145847E2" w14:textId="77777777" w:rsidR="00A1642B" w:rsidRPr="003D7B97" w:rsidRDefault="00A1642B" w:rsidP="00A8551C">
      <w:pPr>
        <w:spacing w:line="360" w:lineRule="auto"/>
        <w:jc w:val="both"/>
      </w:pPr>
      <w:r w:rsidRPr="003D7B97">
        <w:t>………………………………………………………………………………………………………………………………………………………………………………………………………………………………………………………………………………………………………………………………………………………………………………………………………………………………………………………………………………………………………………………………………………………………………………………………………………………………………………………………………………………………………………………………</w:t>
      </w:r>
    </w:p>
    <w:p w14:paraId="19CA7648" w14:textId="77777777" w:rsidR="00A1642B" w:rsidRPr="003D7B97" w:rsidRDefault="00A1642B" w:rsidP="00A8551C">
      <w:pPr>
        <w:spacing w:line="360" w:lineRule="auto"/>
        <w:jc w:val="both"/>
      </w:pPr>
      <w:r w:rsidRPr="003D7B97">
        <w:t>………………………………………………………………………………………………………………………………………………………………………………</w:t>
      </w:r>
    </w:p>
    <w:p w14:paraId="07285F15" w14:textId="77777777" w:rsidR="00B2783F" w:rsidRPr="003D7B97" w:rsidRDefault="00B2783F" w:rsidP="00A8551C">
      <w:pPr>
        <w:spacing w:line="360" w:lineRule="auto"/>
        <w:jc w:val="both"/>
      </w:pPr>
      <w:r w:rsidRPr="003D7B97">
        <w:t>………………………………………………………………………………………</w:t>
      </w:r>
    </w:p>
    <w:p w14:paraId="32D46193" w14:textId="77777777" w:rsidR="00B2783F" w:rsidRPr="003D7B97" w:rsidRDefault="00B2783F" w:rsidP="00A8551C">
      <w:pPr>
        <w:spacing w:line="360" w:lineRule="auto"/>
        <w:jc w:val="both"/>
      </w:pPr>
      <w:r w:rsidRPr="003D7B97">
        <w:t>………………………………………………………………………………………………………………………………………………………………………………………………………………………………………………………………………</w:t>
      </w:r>
    </w:p>
    <w:p w14:paraId="18B0200B" w14:textId="77777777" w:rsidR="00A41AF9" w:rsidRPr="003D7B97" w:rsidRDefault="00A41AF9" w:rsidP="00A8551C">
      <w:pPr>
        <w:spacing w:line="360" w:lineRule="auto"/>
        <w:jc w:val="both"/>
      </w:pPr>
      <w:r w:rsidRPr="003D7B97">
        <w:t>………………………………………………………………………………………</w:t>
      </w:r>
    </w:p>
    <w:p w14:paraId="37C9FF18" w14:textId="77777777" w:rsidR="00A2632E" w:rsidRPr="003D7B97" w:rsidRDefault="00A2632E" w:rsidP="00564A2C">
      <w:pPr>
        <w:tabs>
          <w:tab w:val="left" w:pos="5733"/>
        </w:tabs>
        <w:jc w:val="center"/>
        <w:rPr>
          <w:b/>
          <w:color w:val="000000" w:themeColor="text1"/>
          <w:sz w:val="28"/>
          <w:szCs w:val="28"/>
        </w:rPr>
      </w:pPr>
      <w:r w:rsidRPr="003D7B97">
        <w:rPr>
          <w:b/>
          <w:color w:val="000000" w:themeColor="text1"/>
          <w:sz w:val="28"/>
          <w:szCs w:val="28"/>
        </w:rPr>
        <w:lastRenderedPageBreak/>
        <w:t>NHẬN XÉT</w:t>
      </w:r>
    </w:p>
    <w:p w14:paraId="5B4BFEEE" w14:textId="77777777" w:rsidR="00A2632E" w:rsidRPr="003D7B97" w:rsidRDefault="00A2632E" w:rsidP="00564A2C">
      <w:pPr>
        <w:tabs>
          <w:tab w:val="left" w:pos="5733"/>
        </w:tabs>
        <w:jc w:val="center"/>
        <w:rPr>
          <w:b/>
          <w:color w:val="000000" w:themeColor="text1"/>
        </w:rPr>
      </w:pPr>
      <w:r w:rsidRPr="003D7B97">
        <w:rPr>
          <w:b/>
          <w:color w:val="000000" w:themeColor="text1"/>
        </w:rPr>
        <w:t xml:space="preserve">(Của giảng viên </w:t>
      </w:r>
      <w:r w:rsidR="00842767" w:rsidRPr="003D7B97">
        <w:rPr>
          <w:b/>
          <w:color w:val="000000" w:themeColor="text1"/>
        </w:rPr>
        <w:t>phản biện</w:t>
      </w:r>
      <w:r w:rsidRPr="003D7B97">
        <w:rPr>
          <w:b/>
          <w:color w:val="000000" w:themeColor="text1"/>
        </w:rPr>
        <w:t>)</w:t>
      </w:r>
    </w:p>
    <w:p w14:paraId="0D7FC7AE" w14:textId="77777777" w:rsidR="003A42C9" w:rsidRPr="003D7B97" w:rsidRDefault="003A42C9" w:rsidP="00A8551C">
      <w:pPr>
        <w:spacing w:before="240" w:line="360" w:lineRule="auto"/>
        <w:jc w:val="both"/>
      </w:pPr>
      <w:r w:rsidRPr="003D7B97">
        <w:t>………………………………………………………………………………………</w:t>
      </w:r>
    </w:p>
    <w:p w14:paraId="7A1C222B" w14:textId="77777777" w:rsidR="003A42C9" w:rsidRPr="003D7B97" w:rsidRDefault="003A42C9" w:rsidP="00A8551C">
      <w:pPr>
        <w:spacing w:line="360" w:lineRule="auto"/>
        <w:jc w:val="both"/>
      </w:pPr>
      <w:r w:rsidRPr="003D7B97">
        <w:t>………………………………………………………………………………………………………………………………………………………………………………………………………………………………………………………………………………………………………………………………………………………………………………………………………………………………………………………………………………………………………………………………………………………………………………………………………………………………………………………………………………………………………………………………</w:t>
      </w:r>
    </w:p>
    <w:p w14:paraId="2457C229" w14:textId="77777777" w:rsidR="003A42C9" w:rsidRPr="003D7B97" w:rsidRDefault="003A42C9" w:rsidP="00A8551C">
      <w:pPr>
        <w:spacing w:line="360" w:lineRule="auto"/>
        <w:jc w:val="both"/>
      </w:pPr>
      <w:r w:rsidRPr="003D7B97">
        <w:t>………………………………………………………………………………………………………………………………………………………………………………</w:t>
      </w:r>
    </w:p>
    <w:p w14:paraId="55C06028" w14:textId="77777777" w:rsidR="003A42C9" w:rsidRPr="003D7B97" w:rsidRDefault="003A42C9" w:rsidP="00A8551C">
      <w:pPr>
        <w:spacing w:line="360" w:lineRule="auto"/>
        <w:jc w:val="both"/>
      </w:pPr>
      <w:r w:rsidRPr="003D7B97">
        <w:t>………………………………………………………………………………………</w:t>
      </w:r>
    </w:p>
    <w:p w14:paraId="5035C063" w14:textId="77777777" w:rsidR="003A42C9" w:rsidRPr="003D7B97" w:rsidRDefault="003A42C9" w:rsidP="00A8551C">
      <w:pPr>
        <w:spacing w:line="360" w:lineRule="auto"/>
        <w:jc w:val="both"/>
      </w:pPr>
      <w:r w:rsidRPr="003D7B97">
        <w:t>………………………………………………………………………………………………………………………………………………………………………………………………………………………………………………………………………………………………………………………………………………………………………………………………………………………………………………………………………………………………………………………………………………………………………………………………………………………………………………………………………………………………………………………………</w:t>
      </w:r>
    </w:p>
    <w:p w14:paraId="39227859" w14:textId="77777777" w:rsidR="003A42C9" w:rsidRPr="003D7B97" w:rsidRDefault="003A42C9" w:rsidP="00A8551C">
      <w:pPr>
        <w:spacing w:line="360" w:lineRule="auto"/>
        <w:jc w:val="both"/>
      </w:pPr>
      <w:r w:rsidRPr="003D7B97">
        <w:t>………………………………………………………………………………………………………………………………………………………………………………</w:t>
      </w:r>
    </w:p>
    <w:p w14:paraId="7A6FB4C3" w14:textId="77777777" w:rsidR="003A42C9" w:rsidRPr="003D7B97" w:rsidRDefault="003A42C9" w:rsidP="00A8551C">
      <w:pPr>
        <w:spacing w:line="360" w:lineRule="auto"/>
        <w:jc w:val="both"/>
      </w:pPr>
      <w:r w:rsidRPr="003D7B97">
        <w:t>………………………………………………………………………………………</w:t>
      </w:r>
    </w:p>
    <w:p w14:paraId="2A769327" w14:textId="77777777" w:rsidR="003A42C9" w:rsidRPr="003D7B97" w:rsidRDefault="003A42C9" w:rsidP="00A8551C">
      <w:pPr>
        <w:spacing w:line="360" w:lineRule="auto"/>
        <w:jc w:val="both"/>
      </w:pPr>
      <w:r w:rsidRPr="003D7B97">
        <w:t>………………………………………………………………………………………………………………………………………………………………………………………………………………………………………………………………………</w:t>
      </w:r>
    </w:p>
    <w:p w14:paraId="21F811D1" w14:textId="77777777" w:rsidR="00A41AF9" w:rsidRPr="003D7B97" w:rsidRDefault="00A41AF9" w:rsidP="00A8551C">
      <w:pPr>
        <w:spacing w:line="360" w:lineRule="auto"/>
        <w:jc w:val="both"/>
      </w:pPr>
      <w:r w:rsidRPr="003D7B97">
        <w:t>………………………………………………………………………………………</w:t>
      </w:r>
    </w:p>
    <w:p w14:paraId="44D03FD0" w14:textId="77777777" w:rsidR="00A41AF9" w:rsidRPr="003D7B97" w:rsidRDefault="00A41AF9" w:rsidP="00A41AF9">
      <w:pPr>
        <w:tabs>
          <w:tab w:val="left" w:pos="5733"/>
        </w:tabs>
        <w:spacing w:after="240" w:line="360" w:lineRule="auto"/>
        <w:jc w:val="center"/>
        <w:rPr>
          <w:b/>
          <w:color w:val="000000" w:themeColor="text1"/>
          <w:sz w:val="28"/>
          <w:szCs w:val="28"/>
        </w:rPr>
      </w:pPr>
      <w:r w:rsidRPr="003D7B97">
        <w:br w:type="page"/>
      </w:r>
      <w:r w:rsidRPr="003D7B97">
        <w:rPr>
          <w:b/>
          <w:color w:val="000000" w:themeColor="text1"/>
          <w:sz w:val="28"/>
          <w:szCs w:val="28"/>
        </w:rPr>
        <w:lastRenderedPageBreak/>
        <w:t>LỜI CẢM ƠN</w:t>
      </w:r>
    </w:p>
    <w:p w14:paraId="042CF3F2" w14:textId="77777777" w:rsidR="00BB693D" w:rsidRPr="003D7B97" w:rsidRDefault="00BB693D" w:rsidP="00BB693D">
      <w:pPr>
        <w:spacing w:before="240" w:line="360" w:lineRule="auto"/>
        <w:jc w:val="both"/>
      </w:pPr>
      <w:r w:rsidRPr="003D7B97">
        <w:t>………………………………………………………………………………………</w:t>
      </w:r>
    </w:p>
    <w:p w14:paraId="4B97352C" w14:textId="77777777" w:rsidR="00BB693D" w:rsidRPr="003D7B97" w:rsidRDefault="00BB693D" w:rsidP="00BB693D">
      <w:pPr>
        <w:spacing w:line="360" w:lineRule="auto"/>
        <w:jc w:val="both"/>
      </w:pPr>
      <w:r w:rsidRPr="003D7B97">
        <w:t>………………………………………………………………………………………………………………………………………………………………………………………………………………………………………………………………………………………………………………………………………………………………………………………………………………………………………………………………………………………………………………………………………………………………………………………………………………………………………………………………………………………………………………………………</w:t>
      </w:r>
    </w:p>
    <w:p w14:paraId="02DFC3E9" w14:textId="77777777" w:rsidR="00BB693D" w:rsidRPr="003D7B97" w:rsidRDefault="00BB693D" w:rsidP="00BB693D">
      <w:pPr>
        <w:spacing w:line="360" w:lineRule="auto"/>
        <w:jc w:val="both"/>
      </w:pPr>
      <w:r w:rsidRPr="003D7B97">
        <w:t>………………………………………………………………………………………………………………………………………………………………………………</w:t>
      </w:r>
    </w:p>
    <w:p w14:paraId="5D6B7CD6" w14:textId="77777777" w:rsidR="00BB693D" w:rsidRPr="003D7B97" w:rsidRDefault="00BB693D" w:rsidP="00BB693D">
      <w:pPr>
        <w:spacing w:line="360" w:lineRule="auto"/>
        <w:jc w:val="both"/>
      </w:pPr>
      <w:r w:rsidRPr="003D7B97">
        <w:t>………………………………………………………………………………………</w:t>
      </w:r>
    </w:p>
    <w:p w14:paraId="7FA10A9D" w14:textId="77777777" w:rsidR="00BB693D" w:rsidRPr="003D7B97" w:rsidRDefault="00BB693D" w:rsidP="00BB693D">
      <w:pPr>
        <w:spacing w:line="360" w:lineRule="auto"/>
        <w:jc w:val="both"/>
      </w:pPr>
      <w:r w:rsidRPr="003D7B97">
        <w:t>………………………………………………………………………………………………………………………………………………………………………………………………………………………………………………………………………………………………………………………………………………………………………………………………………………………………………………………………………………………………………………………………………………………………………………………………………………………………………………………………………………………………………………………………</w:t>
      </w:r>
    </w:p>
    <w:p w14:paraId="602116F4" w14:textId="77777777" w:rsidR="00BB693D" w:rsidRPr="003D7B97" w:rsidRDefault="00BB693D" w:rsidP="00BB693D">
      <w:pPr>
        <w:spacing w:line="360" w:lineRule="auto"/>
        <w:jc w:val="both"/>
      </w:pPr>
      <w:r w:rsidRPr="003D7B97">
        <w:t>………………………………………………………………………………………………………………………………………………………………………………</w:t>
      </w:r>
    </w:p>
    <w:p w14:paraId="707A7A76" w14:textId="77777777" w:rsidR="00BB693D" w:rsidRPr="003D7B97" w:rsidRDefault="00BB693D" w:rsidP="00BB693D">
      <w:pPr>
        <w:spacing w:line="360" w:lineRule="auto"/>
        <w:jc w:val="both"/>
      </w:pPr>
      <w:r w:rsidRPr="003D7B97">
        <w:t>………………………………………………………………………………………</w:t>
      </w:r>
    </w:p>
    <w:p w14:paraId="25B8E952" w14:textId="77777777" w:rsidR="00BB693D" w:rsidRPr="003D7B97" w:rsidRDefault="00BB693D" w:rsidP="00BB693D">
      <w:pPr>
        <w:spacing w:line="360" w:lineRule="auto"/>
        <w:jc w:val="both"/>
      </w:pPr>
      <w:r w:rsidRPr="003D7B97">
        <w:t>………………………………………………………………………………………………………………………………………………………………………………………………………………………………………………………………………</w:t>
      </w:r>
    </w:p>
    <w:p w14:paraId="41DBAA5B" w14:textId="77777777" w:rsidR="00A41AF9" w:rsidRPr="003D7B97" w:rsidRDefault="0056191F" w:rsidP="0056191F">
      <w:pPr>
        <w:spacing w:before="120" w:line="360" w:lineRule="auto"/>
        <w:ind w:left="6120"/>
        <w:jc w:val="center"/>
        <w:rPr>
          <w:b/>
        </w:rPr>
      </w:pPr>
      <w:r w:rsidRPr="003D7B97">
        <w:rPr>
          <w:b/>
        </w:rPr>
        <w:t>Nhóm sinh viên</w:t>
      </w:r>
      <w:r w:rsidR="00A41AF9" w:rsidRPr="003D7B97">
        <w:br w:type="page"/>
      </w:r>
    </w:p>
    <w:tbl>
      <w:tblPr>
        <w:tblW w:w="9636" w:type="dxa"/>
        <w:jc w:val="center"/>
        <w:tblLook w:val="04A0" w:firstRow="1" w:lastRow="0" w:firstColumn="1" w:lastColumn="0" w:noHBand="0" w:noVBand="1"/>
      </w:tblPr>
      <w:tblGrid>
        <w:gridCol w:w="4571"/>
        <w:gridCol w:w="5065"/>
      </w:tblGrid>
      <w:tr w:rsidR="00A41AF9" w:rsidRPr="003D7B97" w14:paraId="3A3757DB" w14:textId="77777777" w:rsidTr="00A41AF9">
        <w:trPr>
          <w:trHeight w:val="1543"/>
          <w:jc w:val="center"/>
        </w:trPr>
        <w:tc>
          <w:tcPr>
            <w:tcW w:w="4571" w:type="dxa"/>
            <w:shd w:val="clear" w:color="auto" w:fill="auto"/>
          </w:tcPr>
          <w:p w14:paraId="23234E69" w14:textId="77777777" w:rsidR="00A41AF9" w:rsidRPr="003D7B97" w:rsidRDefault="00A41AF9" w:rsidP="00332AF0">
            <w:pPr>
              <w:spacing w:line="360" w:lineRule="auto"/>
              <w:jc w:val="center"/>
              <w:rPr>
                <w:sz w:val="22"/>
                <w:szCs w:val="22"/>
              </w:rPr>
            </w:pPr>
            <w:r w:rsidRPr="003D7B97">
              <w:rPr>
                <w:sz w:val="22"/>
                <w:szCs w:val="22"/>
              </w:rPr>
              <w:lastRenderedPageBreak/>
              <w:br w:type="page"/>
            </w:r>
            <w:r w:rsidRPr="003D7B97">
              <w:rPr>
                <w:sz w:val="22"/>
                <w:szCs w:val="22"/>
              </w:rPr>
              <w:br w:type="page"/>
            </w:r>
            <w:r w:rsidR="009A4437" w:rsidRPr="003D7B97">
              <w:rPr>
                <w:sz w:val="24"/>
                <w:szCs w:val="24"/>
              </w:rPr>
              <w:t>HỌC VIỆN VTC ACADEMY - HCMC</w:t>
            </w:r>
          </w:p>
          <w:p w14:paraId="1C83D475" w14:textId="7DD5C5E9" w:rsidR="00A41AF9" w:rsidRPr="003D7B97" w:rsidRDefault="00E73B64" w:rsidP="00332AF0">
            <w:pPr>
              <w:spacing w:line="360" w:lineRule="auto"/>
              <w:jc w:val="center"/>
              <w:rPr>
                <w:b/>
                <w:sz w:val="22"/>
                <w:szCs w:val="22"/>
              </w:rPr>
            </w:pPr>
            <w:r w:rsidRPr="003D7B97">
              <w:rPr>
                <w:b/>
                <w:noProof/>
                <w:sz w:val="22"/>
                <w:szCs w:val="22"/>
                <w:lang w:val="vi-VN" w:eastAsia="vi-VN"/>
              </w:rPr>
              <mc:AlternateContent>
                <mc:Choice Requires="wps">
                  <w:drawing>
                    <wp:anchor distT="0" distB="0" distL="114300" distR="114300" simplePos="0" relativeHeight="251674624" behindDoc="0" locked="0" layoutInCell="1" allowOverlap="1" wp14:anchorId="759BE293" wp14:editId="25530AE5">
                      <wp:simplePos x="0" y="0"/>
                      <wp:positionH relativeFrom="column">
                        <wp:posOffset>486410</wp:posOffset>
                      </wp:positionH>
                      <wp:positionV relativeFrom="paragraph">
                        <wp:posOffset>283845</wp:posOffset>
                      </wp:positionV>
                      <wp:extent cx="1828800" cy="0"/>
                      <wp:effectExtent l="13335" t="7620" r="5715" b="11430"/>
                      <wp:wrapNone/>
                      <wp:docPr id="3" name="Lin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8179E" id="Line 175"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3pt,22.35pt" to="182.3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"/>
                  </w:pict>
                </mc:Fallback>
              </mc:AlternateContent>
            </w:r>
            <w:r w:rsidR="009A4437" w:rsidRPr="003D7B97">
              <w:rPr>
                <w:b/>
                <w:bCs/>
                <w:sz w:val="24"/>
                <w:szCs w:val="24"/>
              </w:rPr>
              <w:t>BỘ MÔN LẬP TRÌNH</w:t>
            </w:r>
          </w:p>
        </w:tc>
        <w:tc>
          <w:tcPr>
            <w:tcW w:w="5065" w:type="dxa"/>
            <w:shd w:val="clear" w:color="auto" w:fill="auto"/>
          </w:tcPr>
          <w:p w14:paraId="087A5CD5" w14:textId="77777777" w:rsidR="00A41AF9" w:rsidRPr="003D7B97" w:rsidRDefault="00A41AF9" w:rsidP="00332AF0">
            <w:pPr>
              <w:spacing w:line="360" w:lineRule="auto"/>
              <w:jc w:val="center"/>
              <w:rPr>
                <w:b/>
                <w:sz w:val="22"/>
                <w:szCs w:val="22"/>
              </w:rPr>
            </w:pPr>
            <w:r w:rsidRPr="003D7B97">
              <w:rPr>
                <w:b/>
                <w:sz w:val="22"/>
                <w:szCs w:val="22"/>
              </w:rPr>
              <w:t>CỘNG HÒA XÃ HỘI CHỦ NGHĨA VIỆT NAM</w:t>
            </w:r>
          </w:p>
          <w:p w14:paraId="59480010" w14:textId="52C85383" w:rsidR="00A41AF9" w:rsidRPr="003D7B97" w:rsidRDefault="00E73B64" w:rsidP="00332AF0">
            <w:pPr>
              <w:spacing w:line="360" w:lineRule="auto"/>
              <w:jc w:val="center"/>
              <w:rPr>
                <w:b/>
                <w:sz w:val="22"/>
                <w:szCs w:val="22"/>
              </w:rPr>
            </w:pPr>
            <w:r w:rsidRPr="003D7B97">
              <w:rPr>
                <w:noProof/>
                <w:sz w:val="22"/>
                <w:szCs w:val="22"/>
              </w:rPr>
              <mc:AlternateContent>
                <mc:Choice Requires="wps">
                  <w:drawing>
                    <wp:anchor distT="0" distB="0" distL="114300" distR="114300" simplePos="0" relativeHeight="251673600" behindDoc="0" locked="0" layoutInCell="1" allowOverlap="1" wp14:anchorId="7850159D" wp14:editId="408BEB22">
                      <wp:simplePos x="0" y="0"/>
                      <wp:positionH relativeFrom="column">
                        <wp:posOffset>812800</wp:posOffset>
                      </wp:positionH>
                      <wp:positionV relativeFrom="paragraph">
                        <wp:posOffset>292735</wp:posOffset>
                      </wp:positionV>
                      <wp:extent cx="1828800" cy="0"/>
                      <wp:effectExtent l="13335" t="13335" r="5715" b="5715"/>
                      <wp:wrapNone/>
                      <wp:docPr id="2" name="Lin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FD3967" id="Line 17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pt,23.05pt" to="208pt,2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"/>
                  </w:pict>
                </mc:Fallback>
              </mc:AlternateContent>
            </w:r>
            <w:r w:rsidR="00A41AF9" w:rsidRPr="003D7B97">
              <w:rPr>
                <w:b/>
                <w:sz w:val="22"/>
                <w:szCs w:val="22"/>
              </w:rPr>
              <w:t>Độc Lập - Tự Do - Hạnh Phúc</w:t>
            </w:r>
          </w:p>
        </w:tc>
      </w:tr>
    </w:tbl>
    <w:p w14:paraId="78323190" w14:textId="77777777" w:rsidR="00A41AF9" w:rsidRPr="003D7B97" w:rsidRDefault="00AD1D12" w:rsidP="005B2EC8">
      <w:pPr>
        <w:spacing w:before="240"/>
        <w:jc w:val="center"/>
        <w:rPr>
          <w:b/>
          <w:sz w:val="28"/>
          <w:szCs w:val="28"/>
        </w:rPr>
      </w:pPr>
      <w:r w:rsidRPr="003D7B97">
        <w:rPr>
          <w:b/>
          <w:sz w:val="28"/>
          <w:szCs w:val="28"/>
        </w:rPr>
        <w:t>TỔNG QUAN ĐỒ ÁN</w:t>
      </w:r>
    </w:p>
    <w:p w14:paraId="38A46CAE" w14:textId="77777777" w:rsidR="00A41AF9" w:rsidRPr="003D7B97" w:rsidRDefault="00A41AF9">
      <w:pPr>
        <w:spacing w:after="200" w:line="276" w:lineRule="auto"/>
      </w:pPr>
    </w:p>
    <w:tbl>
      <w:tblPr>
        <w:tblW w:w="9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56"/>
        <w:gridCol w:w="4757"/>
      </w:tblGrid>
      <w:tr w:rsidR="009246C6" w:rsidRPr="003D7B97" w14:paraId="2F5B3339" w14:textId="77777777" w:rsidTr="00332AF0">
        <w:trPr>
          <w:jc w:val="center"/>
        </w:trPr>
        <w:tc>
          <w:tcPr>
            <w:tcW w:w="9513" w:type="dxa"/>
            <w:gridSpan w:val="2"/>
          </w:tcPr>
          <w:p w14:paraId="16EA235C" w14:textId="77777777" w:rsidR="009246C6" w:rsidRPr="003D7B97" w:rsidRDefault="009246C6" w:rsidP="00DE09F3">
            <w:pPr>
              <w:spacing w:before="120" w:line="360" w:lineRule="auto"/>
              <w:rPr>
                <w:b/>
              </w:rPr>
            </w:pPr>
            <w:r w:rsidRPr="003D7B97">
              <w:rPr>
                <w:b/>
              </w:rPr>
              <w:t xml:space="preserve">TÊN ĐỀ TÀI: </w:t>
            </w:r>
          </w:p>
        </w:tc>
      </w:tr>
      <w:tr w:rsidR="009246C6" w:rsidRPr="003D7B97" w14:paraId="3FC3A527" w14:textId="77777777" w:rsidTr="00332AF0">
        <w:trPr>
          <w:jc w:val="center"/>
        </w:trPr>
        <w:tc>
          <w:tcPr>
            <w:tcW w:w="9513" w:type="dxa"/>
            <w:gridSpan w:val="2"/>
          </w:tcPr>
          <w:p w14:paraId="74641D44" w14:textId="22C182DB" w:rsidR="009246C6" w:rsidRPr="003D7B97" w:rsidRDefault="00913792" w:rsidP="00913792">
            <w:pPr>
              <w:spacing w:line="360" w:lineRule="auto"/>
              <w:rPr>
                <w:b/>
              </w:rPr>
            </w:pPr>
            <w:r w:rsidRPr="003D7B97">
              <w:rPr>
                <w:b/>
              </w:rPr>
              <w:t>Giảng viên</w:t>
            </w:r>
            <w:r w:rsidR="009246C6" w:rsidRPr="003D7B97">
              <w:rPr>
                <w:b/>
              </w:rPr>
              <w:t xml:space="preserve"> hướng dẫn: </w:t>
            </w:r>
            <w:r w:rsidR="0087724D" w:rsidRPr="003D7B97">
              <w:t>Nguyễn Hoàng Phong</w:t>
            </w:r>
          </w:p>
        </w:tc>
      </w:tr>
      <w:tr w:rsidR="009246C6" w:rsidRPr="003D7B97" w14:paraId="50AEF80F" w14:textId="77777777" w:rsidTr="00332AF0">
        <w:trPr>
          <w:jc w:val="center"/>
        </w:trPr>
        <w:tc>
          <w:tcPr>
            <w:tcW w:w="9513" w:type="dxa"/>
            <w:gridSpan w:val="2"/>
          </w:tcPr>
          <w:p w14:paraId="4FA38EED" w14:textId="146E827F" w:rsidR="009246C6" w:rsidRPr="003D7B97" w:rsidRDefault="009246C6" w:rsidP="006326B6">
            <w:pPr>
              <w:spacing w:before="120" w:line="360" w:lineRule="auto"/>
            </w:pPr>
            <w:r w:rsidRPr="003D7B97">
              <w:rPr>
                <w:b/>
              </w:rPr>
              <w:t xml:space="preserve">Thời gian thực hiện: </w:t>
            </w:r>
            <w:r w:rsidR="0087724D" w:rsidRPr="003D7B97">
              <w:rPr>
                <w:bCs/>
              </w:rPr>
              <w:t>3 tuần</w:t>
            </w:r>
          </w:p>
        </w:tc>
      </w:tr>
      <w:tr w:rsidR="009246C6" w:rsidRPr="003D7B97" w14:paraId="45DD4AEE" w14:textId="77777777" w:rsidTr="00332AF0">
        <w:trPr>
          <w:jc w:val="center"/>
        </w:trPr>
        <w:tc>
          <w:tcPr>
            <w:tcW w:w="9513" w:type="dxa"/>
            <w:gridSpan w:val="2"/>
          </w:tcPr>
          <w:p w14:paraId="4C7242D0" w14:textId="77777777" w:rsidR="0087724D" w:rsidRPr="003D7B97" w:rsidRDefault="006326B6" w:rsidP="0087724D">
            <w:pPr>
              <w:tabs>
                <w:tab w:val="right" w:pos="2232"/>
              </w:tabs>
              <w:spacing w:line="360" w:lineRule="auto"/>
              <w:rPr>
                <w:bCs/>
              </w:rPr>
            </w:pPr>
            <w:r w:rsidRPr="003D7B97">
              <w:rPr>
                <w:b/>
              </w:rPr>
              <w:t>Học viên</w:t>
            </w:r>
            <w:r w:rsidR="009246C6" w:rsidRPr="003D7B97">
              <w:rPr>
                <w:b/>
              </w:rPr>
              <w:t xml:space="preserve"> thực hiện:</w:t>
            </w:r>
            <w:r w:rsidR="0087724D" w:rsidRPr="003D7B97">
              <w:rPr>
                <w:bCs/>
              </w:rPr>
              <w:t xml:space="preserve"> Dương Thanh Bảo Quyên</w:t>
            </w:r>
          </w:p>
          <w:p w14:paraId="1C60BA71" w14:textId="7E51D62C" w:rsidR="009246C6" w:rsidRPr="003D7B97" w:rsidRDefault="0087724D" w:rsidP="0087724D">
            <w:pPr>
              <w:tabs>
                <w:tab w:val="right" w:pos="2142"/>
              </w:tabs>
              <w:spacing w:line="360" w:lineRule="auto"/>
              <w:rPr>
                <w:bCs/>
              </w:rPr>
            </w:pPr>
            <w:r w:rsidRPr="003D7B97">
              <w:rPr>
                <w:bCs/>
              </w:rPr>
              <w:tab/>
            </w:r>
            <w:r w:rsidRPr="003D7B97">
              <w:rPr>
                <w:bCs/>
              </w:rPr>
              <w:tab/>
              <w:t xml:space="preserve"> Nguyễn Châu Phúc Hiển</w:t>
            </w:r>
          </w:p>
        </w:tc>
      </w:tr>
      <w:tr w:rsidR="009246C6" w:rsidRPr="003D7B97" w14:paraId="082775DC" w14:textId="77777777" w:rsidTr="00332AF0">
        <w:trPr>
          <w:jc w:val="center"/>
        </w:trPr>
        <w:tc>
          <w:tcPr>
            <w:tcW w:w="9513" w:type="dxa"/>
            <w:gridSpan w:val="2"/>
          </w:tcPr>
          <w:p w14:paraId="55906A0C" w14:textId="712983A9" w:rsidR="009246C6" w:rsidRPr="003D7B97" w:rsidRDefault="009246C6" w:rsidP="009246C6">
            <w:pPr>
              <w:spacing w:before="120" w:after="120" w:line="360" w:lineRule="auto"/>
              <w:rPr>
                <w:bCs/>
                <w:i/>
              </w:rPr>
            </w:pPr>
            <w:r w:rsidRPr="003D7B97">
              <w:rPr>
                <w:b/>
              </w:rPr>
              <w:t xml:space="preserve">Nội dung đề tài: </w:t>
            </w:r>
            <w:r w:rsidR="00C912E2" w:rsidRPr="003D7B97">
              <w:rPr>
                <w:bCs/>
              </w:rPr>
              <w:t>Website tĩnh giới thiệu và bán thức uống online</w:t>
            </w:r>
          </w:p>
          <w:p w14:paraId="7DEF66DC" w14:textId="0EEFF3E3" w:rsidR="009246C6" w:rsidRPr="003D7B97" w:rsidRDefault="009246C6" w:rsidP="00B93655">
            <w:pPr>
              <w:spacing w:before="120" w:line="360" w:lineRule="auto"/>
            </w:pPr>
            <w:r w:rsidRPr="003D7B97">
              <w:rPr>
                <w:b/>
              </w:rPr>
              <w:t>Mục tiêu</w:t>
            </w:r>
            <w:r w:rsidRPr="003D7B97">
              <w:t xml:space="preserve"> </w:t>
            </w:r>
          </w:p>
          <w:p w14:paraId="644A0D3E" w14:textId="030D5D55" w:rsidR="009246C6" w:rsidRPr="003D7B97" w:rsidRDefault="009246C6" w:rsidP="00622E5E">
            <w:pPr>
              <w:spacing w:after="120" w:line="360" w:lineRule="auto"/>
            </w:pPr>
            <w:r w:rsidRPr="003D7B97">
              <w:rPr>
                <w:i/>
              </w:rPr>
              <w:t>Chức năng dành cho người dùng</w:t>
            </w:r>
            <w:r w:rsidRPr="003D7B97">
              <w:t xml:space="preserve">: </w:t>
            </w:r>
            <w:r w:rsidR="00BD30E8" w:rsidRPr="003D7B97">
              <w:t>Xem thông tin về trang bán thức uống và tiến hành đặt hàng online.</w:t>
            </w:r>
          </w:p>
          <w:p w14:paraId="07EADF2A" w14:textId="4A85A619" w:rsidR="009246C6" w:rsidRPr="003D7B97" w:rsidRDefault="009246C6" w:rsidP="009246C6">
            <w:pPr>
              <w:spacing w:before="120" w:line="360" w:lineRule="auto"/>
              <w:rPr>
                <w:bCs/>
              </w:rPr>
            </w:pPr>
            <w:r w:rsidRPr="003D7B97">
              <w:rPr>
                <w:b/>
              </w:rPr>
              <w:t>Phạm vi đối tượng</w:t>
            </w:r>
            <w:r w:rsidR="00BD30E8" w:rsidRPr="003D7B97">
              <w:rPr>
                <w:b/>
              </w:rPr>
              <w:t xml:space="preserve">: </w:t>
            </w:r>
            <w:r w:rsidR="00BD30E8" w:rsidRPr="003D7B97">
              <w:rPr>
                <w:bCs/>
              </w:rPr>
              <w:t>Khách hàng</w:t>
            </w:r>
          </w:p>
          <w:p w14:paraId="5880075A" w14:textId="157F7781" w:rsidR="009246C6" w:rsidRPr="003D7B97" w:rsidRDefault="009246C6" w:rsidP="009246C6">
            <w:pPr>
              <w:spacing w:before="120" w:line="360" w:lineRule="auto"/>
              <w:rPr>
                <w:bCs/>
              </w:rPr>
            </w:pPr>
            <w:r w:rsidRPr="003D7B97">
              <w:rPr>
                <w:b/>
              </w:rPr>
              <w:t>Phương pháp thực hiện</w:t>
            </w:r>
            <w:r w:rsidR="00BD30E8" w:rsidRPr="003D7B97">
              <w:rPr>
                <w:b/>
              </w:rPr>
              <w:t xml:space="preserve">: </w:t>
            </w:r>
            <w:r w:rsidR="00BD30E8" w:rsidRPr="003D7B97">
              <w:rPr>
                <w:bCs/>
              </w:rPr>
              <w:t>HTML5, javascript, jquery, CSS3</w:t>
            </w:r>
          </w:p>
          <w:p w14:paraId="42A6F145" w14:textId="77777777" w:rsidR="009246C6" w:rsidRPr="003D7B97" w:rsidRDefault="009246C6" w:rsidP="009246C6">
            <w:pPr>
              <w:spacing w:before="120" w:line="360" w:lineRule="auto"/>
              <w:rPr>
                <w:b/>
              </w:rPr>
            </w:pPr>
            <w:r w:rsidRPr="003D7B97">
              <w:rPr>
                <w:b/>
              </w:rPr>
              <w:t>Kết quả mong đợi</w:t>
            </w:r>
          </w:p>
          <w:p w14:paraId="1982BB49" w14:textId="77777777" w:rsidR="009246C6" w:rsidRPr="003D7B97" w:rsidRDefault="009246C6" w:rsidP="00B3414F">
            <w:pPr>
              <w:spacing w:line="276" w:lineRule="auto"/>
              <w:rPr>
                <w:i/>
              </w:rPr>
            </w:pPr>
            <w:r w:rsidRPr="003D7B97">
              <w:rPr>
                <w:i/>
              </w:rPr>
              <w:t>Nội dung lý thuyết</w:t>
            </w:r>
          </w:p>
          <w:p w14:paraId="4757A37B" w14:textId="77777777" w:rsidR="009246C6" w:rsidRPr="003D7B97" w:rsidRDefault="009246C6" w:rsidP="00B3414F">
            <w:pPr>
              <w:spacing w:before="120" w:line="276" w:lineRule="auto"/>
              <w:rPr>
                <w:i/>
              </w:rPr>
            </w:pPr>
            <w:r w:rsidRPr="003D7B97">
              <w:rPr>
                <w:i/>
              </w:rPr>
              <w:t>Ứng dụng</w:t>
            </w:r>
          </w:p>
        </w:tc>
      </w:tr>
      <w:tr w:rsidR="009246C6" w:rsidRPr="003D7B97" w14:paraId="231FB521" w14:textId="77777777" w:rsidTr="00332AF0">
        <w:trPr>
          <w:jc w:val="center"/>
        </w:trPr>
        <w:tc>
          <w:tcPr>
            <w:tcW w:w="9513" w:type="dxa"/>
            <w:gridSpan w:val="2"/>
          </w:tcPr>
          <w:p w14:paraId="6CE13A08" w14:textId="77777777" w:rsidR="009246C6" w:rsidRPr="003D7B97" w:rsidRDefault="009246C6" w:rsidP="009246C6">
            <w:pPr>
              <w:spacing w:before="120" w:line="360" w:lineRule="auto"/>
              <w:rPr>
                <w:b/>
              </w:rPr>
            </w:pPr>
            <w:r w:rsidRPr="003D7B97">
              <w:rPr>
                <w:b/>
              </w:rPr>
              <w:t>Kế hoạch thực hiện:</w:t>
            </w:r>
          </w:p>
          <w:p w14:paraId="177C3F31" w14:textId="77777777" w:rsidR="00790939" w:rsidRPr="003D7B97" w:rsidRDefault="00790939" w:rsidP="00957E98">
            <w:pPr>
              <w:spacing w:line="276" w:lineRule="auto"/>
              <w:rPr>
                <w:i/>
              </w:rPr>
            </w:pPr>
            <w:r w:rsidRPr="003D7B97">
              <w:rPr>
                <w:i/>
              </w:rPr>
              <w:t>Kế hoạch làm việc:</w:t>
            </w:r>
          </w:p>
          <w:p w14:paraId="1490FF10" w14:textId="77777777" w:rsidR="009246C6" w:rsidRPr="003D7B97" w:rsidRDefault="00790939" w:rsidP="0011748A">
            <w:pPr>
              <w:spacing w:before="120" w:line="276" w:lineRule="auto"/>
              <w:rPr>
                <w:i/>
              </w:rPr>
            </w:pPr>
            <w:r w:rsidRPr="003D7B97">
              <w:rPr>
                <w:i/>
              </w:rPr>
              <w:t xml:space="preserve">Phân công công việc: </w:t>
            </w:r>
          </w:p>
          <w:p w14:paraId="1995CE80" w14:textId="77777777" w:rsidR="009246C6" w:rsidRPr="003D7B97" w:rsidRDefault="009246C6" w:rsidP="00332AF0">
            <w:pPr>
              <w:spacing w:before="120" w:after="120"/>
            </w:pPr>
          </w:p>
        </w:tc>
      </w:tr>
      <w:tr w:rsidR="009246C6" w:rsidRPr="003D7B97" w14:paraId="01EBDA6B" w14:textId="77777777" w:rsidTr="000C7C03">
        <w:trPr>
          <w:trHeight w:hRule="exact" w:val="3007"/>
          <w:jc w:val="center"/>
        </w:trPr>
        <w:tc>
          <w:tcPr>
            <w:tcW w:w="4756" w:type="dxa"/>
          </w:tcPr>
          <w:p w14:paraId="12748869" w14:textId="77777777" w:rsidR="009246C6" w:rsidRPr="003D7B97" w:rsidRDefault="009246C6" w:rsidP="00332AF0">
            <w:pPr>
              <w:spacing w:before="120" w:after="120"/>
              <w:jc w:val="center"/>
              <w:rPr>
                <w:b/>
              </w:rPr>
            </w:pPr>
            <w:r w:rsidRPr="003D7B97">
              <w:rPr>
                <w:b/>
              </w:rPr>
              <w:lastRenderedPageBreak/>
              <w:t xml:space="preserve">Xác nhận của </w:t>
            </w:r>
            <w:r w:rsidR="003F057F" w:rsidRPr="003D7B97">
              <w:rPr>
                <w:b/>
              </w:rPr>
              <w:t>GV</w:t>
            </w:r>
            <w:r w:rsidRPr="003D7B97">
              <w:rPr>
                <w:b/>
              </w:rPr>
              <w:t>HD</w:t>
            </w:r>
          </w:p>
          <w:p w14:paraId="1BA1DA52" w14:textId="77777777" w:rsidR="009246C6" w:rsidRPr="003D7B97" w:rsidRDefault="009246C6" w:rsidP="00332AF0">
            <w:pPr>
              <w:spacing w:before="120" w:after="120"/>
              <w:jc w:val="center"/>
            </w:pPr>
            <w:r w:rsidRPr="003D7B97">
              <w:rPr>
                <w:lang w:val="vi-VN"/>
              </w:rPr>
              <w:t>(Ký tên và ghi rõ họ tên)</w:t>
            </w:r>
          </w:p>
          <w:p w14:paraId="2B413BC8" w14:textId="77777777" w:rsidR="00C1065B" w:rsidRPr="003D7B97" w:rsidRDefault="00C1065B" w:rsidP="00332AF0">
            <w:pPr>
              <w:spacing w:before="120" w:after="120"/>
              <w:jc w:val="center"/>
            </w:pPr>
          </w:p>
          <w:p w14:paraId="009F1FC8" w14:textId="77777777" w:rsidR="00C1065B" w:rsidRPr="003D7B97" w:rsidRDefault="00C1065B" w:rsidP="00332AF0">
            <w:pPr>
              <w:spacing w:before="120" w:after="120"/>
              <w:jc w:val="center"/>
            </w:pPr>
          </w:p>
          <w:p w14:paraId="7392F101" w14:textId="77777777" w:rsidR="00C1065B" w:rsidRPr="003D7B97" w:rsidRDefault="00C1065B" w:rsidP="000C7C03">
            <w:pPr>
              <w:spacing w:before="120" w:after="120"/>
              <w:jc w:val="center"/>
              <w:rPr>
                <w:b/>
              </w:rPr>
            </w:pPr>
          </w:p>
        </w:tc>
        <w:tc>
          <w:tcPr>
            <w:tcW w:w="4757" w:type="dxa"/>
          </w:tcPr>
          <w:p w14:paraId="673499CA" w14:textId="77777777" w:rsidR="009246C6" w:rsidRPr="003D7B97" w:rsidRDefault="00A9262A" w:rsidP="00332AF0">
            <w:pPr>
              <w:spacing w:before="120" w:after="120"/>
              <w:jc w:val="center"/>
              <w:rPr>
                <w:b/>
              </w:rPr>
            </w:pPr>
            <w:r w:rsidRPr="003D7B97">
              <w:rPr>
                <w:b/>
              </w:rPr>
              <w:t>TP. HCM, ngày 04</w:t>
            </w:r>
            <w:r w:rsidR="00356248" w:rsidRPr="003D7B97">
              <w:rPr>
                <w:b/>
              </w:rPr>
              <w:t xml:space="preserve"> </w:t>
            </w:r>
            <w:r w:rsidR="00925CD2" w:rsidRPr="003D7B97">
              <w:rPr>
                <w:b/>
              </w:rPr>
              <w:t>tháng 06</w:t>
            </w:r>
            <w:r w:rsidR="00356248" w:rsidRPr="003D7B97">
              <w:rPr>
                <w:b/>
              </w:rPr>
              <w:t xml:space="preserve"> </w:t>
            </w:r>
            <w:r w:rsidR="009246C6" w:rsidRPr="003D7B97">
              <w:rPr>
                <w:b/>
              </w:rPr>
              <w:t>năm</w:t>
            </w:r>
            <w:r w:rsidR="00165129" w:rsidRPr="003D7B97">
              <w:rPr>
                <w:b/>
              </w:rPr>
              <w:t xml:space="preserve"> 2020</w:t>
            </w:r>
          </w:p>
          <w:p w14:paraId="67FCCB73" w14:textId="77777777" w:rsidR="009246C6" w:rsidRPr="003D7B97" w:rsidRDefault="00010B19" w:rsidP="00332AF0">
            <w:pPr>
              <w:tabs>
                <w:tab w:val="center" w:pos="1439"/>
              </w:tabs>
              <w:jc w:val="center"/>
              <w:rPr>
                <w:b/>
              </w:rPr>
            </w:pPr>
            <w:r w:rsidRPr="003D7B97">
              <w:rPr>
                <w:b/>
              </w:rPr>
              <w:t>Học</w:t>
            </w:r>
            <w:r w:rsidR="009246C6" w:rsidRPr="003D7B97">
              <w:rPr>
                <w:b/>
              </w:rPr>
              <w:t xml:space="preserve"> viên</w:t>
            </w:r>
          </w:p>
          <w:p w14:paraId="6815D849" w14:textId="77777777" w:rsidR="009246C6" w:rsidRPr="003D7B97" w:rsidRDefault="009246C6" w:rsidP="00332AF0">
            <w:pPr>
              <w:tabs>
                <w:tab w:val="center" w:pos="1439"/>
              </w:tabs>
              <w:jc w:val="center"/>
              <w:rPr>
                <w:b/>
              </w:rPr>
            </w:pPr>
            <w:r w:rsidRPr="003D7B97">
              <w:rPr>
                <w:lang w:val="vi-VN"/>
              </w:rPr>
              <w:t>(Ký tên và ghi rõ họ tên)</w:t>
            </w:r>
          </w:p>
          <w:p w14:paraId="29175CBC" w14:textId="77777777" w:rsidR="009246C6" w:rsidRPr="003D7B97" w:rsidRDefault="009246C6" w:rsidP="00332AF0">
            <w:pPr>
              <w:tabs>
                <w:tab w:val="center" w:pos="1439"/>
              </w:tabs>
              <w:jc w:val="center"/>
              <w:rPr>
                <w:b/>
              </w:rPr>
            </w:pPr>
          </w:p>
          <w:p w14:paraId="004D6793" w14:textId="77777777" w:rsidR="009246C6" w:rsidRPr="003D7B97" w:rsidRDefault="009246C6" w:rsidP="00332AF0">
            <w:pPr>
              <w:tabs>
                <w:tab w:val="center" w:pos="1439"/>
              </w:tabs>
              <w:jc w:val="center"/>
              <w:rPr>
                <w:b/>
              </w:rPr>
            </w:pPr>
          </w:p>
          <w:p w14:paraId="348B2C9F" w14:textId="77777777" w:rsidR="009246C6" w:rsidRPr="003D7B97" w:rsidRDefault="009246C6" w:rsidP="00332AF0">
            <w:pPr>
              <w:tabs>
                <w:tab w:val="center" w:pos="1439"/>
              </w:tabs>
              <w:jc w:val="center"/>
              <w:rPr>
                <w:b/>
              </w:rPr>
            </w:pPr>
          </w:p>
          <w:p w14:paraId="5A3BAEC5" w14:textId="77777777" w:rsidR="009246C6" w:rsidRPr="003D7B97" w:rsidRDefault="009246C6" w:rsidP="00332AF0">
            <w:pPr>
              <w:tabs>
                <w:tab w:val="center" w:pos="1439"/>
              </w:tabs>
              <w:jc w:val="center"/>
              <w:rPr>
                <w:b/>
              </w:rPr>
            </w:pPr>
          </w:p>
          <w:p w14:paraId="3EACB015" w14:textId="77777777" w:rsidR="009246C6" w:rsidRPr="003D7B97" w:rsidRDefault="009246C6" w:rsidP="000C7C03">
            <w:pPr>
              <w:tabs>
                <w:tab w:val="center" w:pos="1439"/>
              </w:tabs>
              <w:jc w:val="center"/>
              <w:rPr>
                <w:b/>
              </w:rPr>
            </w:pPr>
          </w:p>
        </w:tc>
      </w:tr>
    </w:tbl>
    <w:p w14:paraId="5026E49B" w14:textId="77777777" w:rsidR="005F6723" w:rsidRPr="003D7B97" w:rsidRDefault="005F6723" w:rsidP="005F6723">
      <w:pPr>
        <w:spacing w:after="200" w:line="360" w:lineRule="auto"/>
        <w:jc w:val="center"/>
      </w:pPr>
      <w:r w:rsidRPr="003D7B97">
        <w:br w:type="page"/>
      </w:r>
    </w:p>
    <w:p w14:paraId="7F1CEED1" w14:textId="77777777" w:rsidR="00E272AA" w:rsidRPr="003D7B97" w:rsidRDefault="001520A7" w:rsidP="005F6723">
      <w:pPr>
        <w:spacing w:after="200" w:line="276" w:lineRule="auto"/>
        <w:jc w:val="center"/>
        <w:rPr>
          <w:b/>
          <w:color w:val="000000" w:themeColor="text1"/>
          <w:sz w:val="28"/>
          <w:szCs w:val="28"/>
        </w:rPr>
      </w:pPr>
      <w:r w:rsidRPr="003D7B97">
        <w:rPr>
          <w:b/>
          <w:color w:val="000000" w:themeColor="text1"/>
          <w:sz w:val="28"/>
          <w:szCs w:val="28"/>
        </w:rPr>
        <w:lastRenderedPageBreak/>
        <w:t>MỤC LỤC</w:t>
      </w:r>
    </w:p>
    <w:p w14:paraId="7115070C" w14:textId="19BA4FE9" w:rsidR="002A4D27" w:rsidRPr="003D7B97" w:rsidRDefault="002A4D27">
      <w:pPr>
        <w:pStyle w:val="TOC1"/>
        <w:rPr>
          <w:rFonts w:eastAsiaTheme="minorEastAsia"/>
          <w:b w:val="0"/>
          <w:sz w:val="22"/>
          <w:szCs w:val="22"/>
          <w:lang w:eastAsia="zh-CN"/>
        </w:rPr>
      </w:pPr>
      <w:r w:rsidRPr="003D7B97">
        <w:rPr>
          <w:b w:val="0"/>
          <w:color w:val="000000" w:themeColor="text1"/>
          <w:sz w:val="28"/>
          <w:szCs w:val="28"/>
        </w:rPr>
        <w:fldChar w:fldCharType="begin"/>
      </w:r>
      <w:r w:rsidRPr="003D7B97">
        <w:rPr>
          <w:b w:val="0"/>
          <w:color w:val="000000" w:themeColor="text1"/>
          <w:sz w:val="28"/>
          <w:szCs w:val="28"/>
        </w:rPr>
        <w:instrText xml:space="preserve"> TOC \o "1-3" \h \z \u </w:instrText>
      </w:r>
      <w:r w:rsidRPr="003D7B97">
        <w:rPr>
          <w:b w:val="0"/>
          <w:color w:val="000000" w:themeColor="text1"/>
          <w:sz w:val="28"/>
          <w:szCs w:val="28"/>
        </w:rPr>
        <w:fldChar w:fldCharType="separate"/>
      </w:r>
      <w:hyperlink w:anchor="_Toc42503422" w:history="1">
        <w:r w:rsidRPr="003D7B97">
          <w:rPr>
            <w:rStyle w:val="Hyperlink"/>
          </w:rPr>
          <w:t>CHƯƠNG 1: TỔNG QUAN  VỀ ĐỀ TÀI</w:t>
        </w:r>
        <w:r w:rsidRPr="003D7B97">
          <w:rPr>
            <w:webHidden/>
          </w:rPr>
          <w:tab/>
        </w:r>
        <w:r w:rsidRPr="003D7B97">
          <w:rPr>
            <w:webHidden/>
          </w:rPr>
          <w:fldChar w:fldCharType="begin"/>
        </w:r>
        <w:r w:rsidRPr="003D7B97">
          <w:rPr>
            <w:webHidden/>
          </w:rPr>
          <w:instrText xml:space="preserve"> PAGEREF _Toc42503422 \h </w:instrText>
        </w:r>
        <w:r w:rsidRPr="003D7B97">
          <w:rPr>
            <w:webHidden/>
          </w:rPr>
        </w:r>
        <w:r w:rsidRPr="003D7B97">
          <w:rPr>
            <w:webHidden/>
          </w:rPr>
          <w:fldChar w:fldCharType="separate"/>
        </w:r>
        <w:r w:rsidRPr="003D7B97">
          <w:rPr>
            <w:webHidden/>
          </w:rPr>
          <w:t>i</w:t>
        </w:r>
        <w:r w:rsidRPr="003D7B97">
          <w:rPr>
            <w:webHidden/>
          </w:rPr>
          <w:fldChar w:fldCharType="end"/>
        </w:r>
      </w:hyperlink>
    </w:p>
    <w:p w14:paraId="4EBC55B0" w14:textId="435D815E" w:rsidR="002A4D27" w:rsidRPr="003D7B97" w:rsidRDefault="002A4D27">
      <w:pPr>
        <w:pStyle w:val="TOC1"/>
        <w:rPr>
          <w:rFonts w:eastAsiaTheme="minorEastAsia"/>
          <w:b w:val="0"/>
          <w:sz w:val="22"/>
          <w:szCs w:val="22"/>
          <w:lang w:eastAsia="zh-CN"/>
        </w:rPr>
      </w:pPr>
      <w:hyperlink w:anchor="_Toc42503423" w:history="1">
        <w:r w:rsidRPr="003D7B97">
          <w:rPr>
            <w:rStyle w:val="Hyperlink"/>
          </w:rPr>
          <w:t>CHƯƠNG 2: CƠ SỞ LÝ THUYẾT VÀ CÁC PHƯƠNG PHÁP TIẾP CẬN</w:t>
        </w:r>
        <w:r w:rsidRPr="003D7B97">
          <w:rPr>
            <w:webHidden/>
          </w:rPr>
          <w:tab/>
        </w:r>
        <w:r w:rsidRPr="003D7B97">
          <w:rPr>
            <w:webHidden/>
          </w:rPr>
          <w:fldChar w:fldCharType="begin"/>
        </w:r>
        <w:r w:rsidRPr="003D7B97">
          <w:rPr>
            <w:webHidden/>
          </w:rPr>
          <w:instrText xml:space="preserve"> PAGEREF _Toc42503423 \h </w:instrText>
        </w:r>
        <w:r w:rsidRPr="003D7B97">
          <w:rPr>
            <w:webHidden/>
          </w:rPr>
        </w:r>
        <w:r w:rsidRPr="003D7B97">
          <w:rPr>
            <w:webHidden/>
          </w:rPr>
          <w:fldChar w:fldCharType="separate"/>
        </w:r>
        <w:r w:rsidRPr="003D7B97">
          <w:rPr>
            <w:webHidden/>
          </w:rPr>
          <w:t>i</w:t>
        </w:r>
        <w:r w:rsidRPr="003D7B97">
          <w:rPr>
            <w:webHidden/>
          </w:rPr>
          <w:fldChar w:fldCharType="end"/>
        </w:r>
      </w:hyperlink>
    </w:p>
    <w:p w14:paraId="2A30245E" w14:textId="1E2C1BF4" w:rsidR="002A4D27" w:rsidRPr="003D7B97" w:rsidRDefault="002A4D27">
      <w:pPr>
        <w:pStyle w:val="TOC1"/>
        <w:rPr>
          <w:rFonts w:eastAsiaTheme="minorEastAsia"/>
          <w:b w:val="0"/>
          <w:sz w:val="22"/>
          <w:szCs w:val="22"/>
          <w:lang w:eastAsia="zh-CN"/>
        </w:rPr>
      </w:pPr>
      <w:hyperlink w:anchor="_Toc42503424" w:history="1">
        <w:r w:rsidRPr="003D7B97">
          <w:rPr>
            <w:rStyle w:val="Hyperlink"/>
          </w:rPr>
          <w:t>CHƯƠNG 3: PHÂN TÍCH THIẾT KẾ HỆ THỐNG</w:t>
        </w:r>
        <w:r w:rsidRPr="003D7B97">
          <w:rPr>
            <w:webHidden/>
          </w:rPr>
          <w:tab/>
        </w:r>
        <w:r w:rsidRPr="003D7B97">
          <w:rPr>
            <w:webHidden/>
          </w:rPr>
          <w:fldChar w:fldCharType="begin"/>
        </w:r>
        <w:r w:rsidRPr="003D7B97">
          <w:rPr>
            <w:webHidden/>
          </w:rPr>
          <w:instrText xml:space="preserve"> PAGEREF _Toc42503424 \h </w:instrText>
        </w:r>
        <w:r w:rsidRPr="003D7B97">
          <w:rPr>
            <w:webHidden/>
          </w:rPr>
        </w:r>
        <w:r w:rsidRPr="003D7B97">
          <w:rPr>
            <w:webHidden/>
          </w:rPr>
          <w:fldChar w:fldCharType="separate"/>
        </w:r>
        <w:r w:rsidRPr="003D7B97">
          <w:rPr>
            <w:webHidden/>
          </w:rPr>
          <w:t>i</w:t>
        </w:r>
        <w:r w:rsidRPr="003D7B97">
          <w:rPr>
            <w:webHidden/>
          </w:rPr>
          <w:fldChar w:fldCharType="end"/>
        </w:r>
      </w:hyperlink>
    </w:p>
    <w:p w14:paraId="13F0056A" w14:textId="7E473D3F" w:rsidR="002A4D27" w:rsidRPr="003D7B97" w:rsidRDefault="002A4D27">
      <w:pPr>
        <w:pStyle w:val="TOC1"/>
        <w:rPr>
          <w:rFonts w:eastAsiaTheme="minorEastAsia"/>
          <w:b w:val="0"/>
          <w:sz w:val="22"/>
          <w:szCs w:val="22"/>
          <w:lang w:eastAsia="zh-CN"/>
        </w:rPr>
      </w:pPr>
      <w:hyperlink w:anchor="_Toc42503425" w:history="1">
        <w:r w:rsidRPr="003D7B97">
          <w:rPr>
            <w:rStyle w:val="Hyperlink"/>
          </w:rPr>
          <w:t>CHƯƠNG 4: HIỆN THỰC VÀ TRIỂN KHAI HỆ THỐNG</w:t>
        </w:r>
        <w:r w:rsidRPr="003D7B97">
          <w:rPr>
            <w:webHidden/>
          </w:rPr>
          <w:tab/>
        </w:r>
        <w:r w:rsidRPr="003D7B97">
          <w:rPr>
            <w:webHidden/>
          </w:rPr>
          <w:fldChar w:fldCharType="begin"/>
        </w:r>
        <w:r w:rsidRPr="003D7B97">
          <w:rPr>
            <w:webHidden/>
          </w:rPr>
          <w:instrText xml:space="preserve"> PAGEREF _Toc42503425 \h </w:instrText>
        </w:r>
        <w:r w:rsidRPr="003D7B97">
          <w:rPr>
            <w:webHidden/>
          </w:rPr>
        </w:r>
        <w:r w:rsidRPr="003D7B97">
          <w:rPr>
            <w:webHidden/>
          </w:rPr>
          <w:fldChar w:fldCharType="separate"/>
        </w:r>
        <w:r w:rsidRPr="003D7B97">
          <w:rPr>
            <w:webHidden/>
          </w:rPr>
          <w:t>i</w:t>
        </w:r>
        <w:r w:rsidRPr="003D7B97">
          <w:rPr>
            <w:webHidden/>
          </w:rPr>
          <w:fldChar w:fldCharType="end"/>
        </w:r>
      </w:hyperlink>
    </w:p>
    <w:p w14:paraId="7A0C701F" w14:textId="344B9B6B" w:rsidR="002A4D27" w:rsidRPr="003D7B97" w:rsidRDefault="002A4D27">
      <w:pPr>
        <w:pStyle w:val="TOC1"/>
        <w:rPr>
          <w:rFonts w:eastAsiaTheme="minorEastAsia"/>
          <w:b w:val="0"/>
          <w:sz w:val="22"/>
          <w:szCs w:val="22"/>
          <w:lang w:eastAsia="zh-CN"/>
        </w:rPr>
      </w:pPr>
      <w:hyperlink w:anchor="_Toc42503426" w:history="1">
        <w:r w:rsidRPr="003D7B97">
          <w:rPr>
            <w:rStyle w:val="Hyperlink"/>
          </w:rPr>
          <w:t>CHƯƠNG 5: KẾT LUẬN VÀ HƯỚNG PHÁT TRIỂN</w:t>
        </w:r>
        <w:r w:rsidRPr="003D7B97">
          <w:rPr>
            <w:webHidden/>
          </w:rPr>
          <w:tab/>
        </w:r>
        <w:r w:rsidRPr="003D7B97">
          <w:rPr>
            <w:webHidden/>
          </w:rPr>
          <w:fldChar w:fldCharType="begin"/>
        </w:r>
        <w:r w:rsidRPr="003D7B97">
          <w:rPr>
            <w:webHidden/>
          </w:rPr>
          <w:instrText xml:space="preserve"> PAGEREF _Toc42503426 \h </w:instrText>
        </w:r>
        <w:r w:rsidRPr="003D7B97">
          <w:rPr>
            <w:webHidden/>
          </w:rPr>
        </w:r>
        <w:r w:rsidRPr="003D7B97">
          <w:rPr>
            <w:webHidden/>
          </w:rPr>
          <w:fldChar w:fldCharType="separate"/>
        </w:r>
        <w:r w:rsidRPr="003D7B97">
          <w:rPr>
            <w:webHidden/>
          </w:rPr>
          <w:t>i</w:t>
        </w:r>
        <w:r w:rsidRPr="003D7B97">
          <w:rPr>
            <w:webHidden/>
          </w:rPr>
          <w:fldChar w:fldCharType="end"/>
        </w:r>
      </w:hyperlink>
    </w:p>
    <w:p w14:paraId="4A365371" w14:textId="743000A1" w:rsidR="002A4D27" w:rsidRPr="003D7B97" w:rsidRDefault="002A4D27">
      <w:pPr>
        <w:pStyle w:val="TOC1"/>
        <w:rPr>
          <w:rFonts w:eastAsiaTheme="minorEastAsia"/>
          <w:b w:val="0"/>
          <w:sz w:val="22"/>
          <w:szCs w:val="22"/>
          <w:lang w:eastAsia="zh-CN"/>
        </w:rPr>
      </w:pPr>
      <w:hyperlink w:anchor="_Toc42503427" w:history="1">
        <w:r w:rsidRPr="003D7B97">
          <w:rPr>
            <w:rStyle w:val="Hyperlink"/>
          </w:rPr>
          <w:t>CHƯƠNG 1: TỔNG QUAN VỀ ĐỀ TÀI</w:t>
        </w:r>
        <w:r w:rsidRPr="003D7B97">
          <w:rPr>
            <w:webHidden/>
          </w:rPr>
          <w:tab/>
        </w:r>
        <w:r w:rsidRPr="003D7B97">
          <w:rPr>
            <w:webHidden/>
          </w:rPr>
          <w:fldChar w:fldCharType="begin"/>
        </w:r>
        <w:r w:rsidRPr="003D7B97">
          <w:rPr>
            <w:webHidden/>
          </w:rPr>
          <w:instrText xml:space="preserve"> PAGEREF _Toc42503427 \h </w:instrText>
        </w:r>
        <w:r w:rsidRPr="003D7B97">
          <w:rPr>
            <w:webHidden/>
          </w:rPr>
        </w:r>
        <w:r w:rsidRPr="003D7B97">
          <w:rPr>
            <w:webHidden/>
          </w:rPr>
          <w:fldChar w:fldCharType="separate"/>
        </w:r>
        <w:r w:rsidRPr="003D7B97">
          <w:rPr>
            <w:webHidden/>
          </w:rPr>
          <w:t>3</w:t>
        </w:r>
        <w:r w:rsidRPr="003D7B97">
          <w:rPr>
            <w:webHidden/>
          </w:rPr>
          <w:fldChar w:fldCharType="end"/>
        </w:r>
      </w:hyperlink>
    </w:p>
    <w:p w14:paraId="212BEB65" w14:textId="6DB7B269" w:rsidR="002A4D27" w:rsidRPr="003D7B97" w:rsidRDefault="002A4D27">
      <w:pPr>
        <w:pStyle w:val="TOC2"/>
        <w:tabs>
          <w:tab w:val="left" w:pos="880"/>
          <w:tab w:val="right" w:leader="dot" w:pos="8780"/>
        </w:tabs>
        <w:rPr>
          <w:rFonts w:eastAsiaTheme="minorEastAsia"/>
          <w:noProof/>
          <w:sz w:val="22"/>
          <w:szCs w:val="22"/>
          <w:lang w:eastAsia="zh-CN"/>
        </w:rPr>
      </w:pPr>
      <w:hyperlink w:anchor="_Toc42503428" w:history="1">
        <w:r w:rsidRPr="003D7B97">
          <w:rPr>
            <w:rStyle w:val="Hyperlink"/>
            <w:b/>
            <w:noProof/>
          </w:rPr>
          <w:t>1.1</w:t>
        </w:r>
        <w:r w:rsidRPr="003D7B97">
          <w:rPr>
            <w:rFonts w:eastAsiaTheme="minorEastAsia"/>
            <w:noProof/>
            <w:sz w:val="22"/>
            <w:szCs w:val="22"/>
            <w:lang w:eastAsia="zh-CN"/>
          </w:rPr>
          <w:tab/>
        </w:r>
        <w:r w:rsidRPr="003D7B97">
          <w:rPr>
            <w:rStyle w:val="Hyperlink"/>
            <w:b/>
            <w:noProof/>
          </w:rPr>
          <w:t>Đặt vấn đề</w:t>
        </w:r>
        <w:r w:rsidRPr="003D7B97">
          <w:rPr>
            <w:noProof/>
            <w:webHidden/>
          </w:rPr>
          <w:tab/>
        </w:r>
        <w:r w:rsidRPr="003D7B97">
          <w:rPr>
            <w:noProof/>
            <w:webHidden/>
          </w:rPr>
          <w:fldChar w:fldCharType="begin"/>
        </w:r>
        <w:r w:rsidRPr="003D7B97">
          <w:rPr>
            <w:noProof/>
            <w:webHidden/>
          </w:rPr>
          <w:instrText xml:space="preserve"> PAGEREF _Toc42503428 \h </w:instrText>
        </w:r>
        <w:r w:rsidRPr="003D7B97">
          <w:rPr>
            <w:noProof/>
            <w:webHidden/>
          </w:rPr>
        </w:r>
        <w:r w:rsidRPr="003D7B97">
          <w:rPr>
            <w:noProof/>
            <w:webHidden/>
          </w:rPr>
          <w:fldChar w:fldCharType="separate"/>
        </w:r>
        <w:r w:rsidRPr="003D7B97">
          <w:rPr>
            <w:noProof/>
            <w:webHidden/>
          </w:rPr>
          <w:t>3</w:t>
        </w:r>
        <w:r w:rsidRPr="003D7B97">
          <w:rPr>
            <w:noProof/>
            <w:webHidden/>
          </w:rPr>
          <w:fldChar w:fldCharType="end"/>
        </w:r>
      </w:hyperlink>
    </w:p>
    <w:p w14:paraId="2CF25743" w14:textId="6A89D042" w:rsidR="002A4D27" w:rsidRPr="003D7B97" w:rsidRDefault="002A4D27">
      <w:pPr>
        <w:pStyle w:val="TOC2"/>
        <w:tabs>
          <w:tab w:val="left" w:pos="880"/>
          <w:tab w:val="right" w:leader="dot" w:pos="8780"/>
        </w:tabs>
        <w:rPr>
          <w:rFonts w:eastAsiaTheme="minorEastAsia"/>
          <w:noProof/>
          <w:sz w:val="22"/>
          <w:szCs w:val="22"/>
          <w:lang w:eastAsia="zh-CN"/>
        </w:rPr>
      </w:pPr>
      <w:hyperlink w:anchor="_Toc42503429" w:history="1">
        <w:r w:rsidRPr="003D7B97">
          <w:rPr>
            <w:rStyle w:val="Hyperlink"/>
            <w:b/>
            <w:noProof/>
          </w:rPr>
          <w:t>1.2</w:t>
        </w:r>
        <w:r w:rsidRPr="003D7B97">
          <w:rPr>
            <w:rFonts w:eastAsiaTheme="minorEastAsia"/>
            <w:noProof/>
            <w:sz w:val="22"/>
            <w:szCs w:val="22"/>
            <w:lang w:eastAsia="zh-CN"/>
          </w:rPr>
          <w:tab/>
        </w:r>
        <w:r w:rsidRPr="003D7B97">
          <w:rPr>
            <w:rStyle w:val="Hyperlink"/>
            <w:b/>
            <w:noProof/>
          </w:rPr>
          <w:t>Giải pháp</w:t>
        </w:r>
        <w:r w:rsidRPr="003D7B97">
          <w:rPr>
            <w:noProof/>
            <w:webHidden/>
          </w:rPr>
          <w:tab/>
        </w:r>
        <w:r w:rsidRPr="003D7B97">
          <w:rPr>
            <w:noProof/>
            <w:webHidden/>
          </w:rPr>
          <w:fldChar w:fldCharType="begin"/>
        </w:r>
        <w:r w:rsidRPr="003D7B97">
          <w:rPr>
            <w:noProof/>
            <w:webHidden/>
          </w:rPr>
          <w:instrText xml:space="preserve"> PAGEREF _Toc42503429 \h </w:instrText>
        </w:r>
        <w:r w:rsidRPr="003D7B97">
          <w:rPr>
            <w:noProof/>
            <w:webHidden/>
          </w:rPr>
        </w:r>
        <w:r w:rsidRPr="003D7B97">
          <w:rPr>
            <w:noProof/>
            <w:webHidden/>
          </w:rPr>
          <w:fldChar w:fldCharType="separate"/>
        </w:r>
        <w:r w:rsidRPr="003D7B97">
          <w:rPr>
            <w:noProof/>
            <w:webHidden/>
          </w:rPr>
          <w:t>3</w:t>
        </w:r>
        <w:r w:rsidRPr="003D7B97">
          <w:rPr>
            <w:noProof/>
            <w:webHidden/>
          </w:rPr>
          <w:fldChar w:fldCharType="end"/>
        </w:r>
      </w:hyperlink>
    </w:p>
    <w:p w14:paraId="680A6973" w14:textId="410A90D7" w:rsidR="002A4D27" w:rsidRPr="003D7B97" w:rsidRDefault="002A4D27">
      <w:pPr>
        <w:pStyle w:val="TOC2"/>
        <w:tabs>
          <w:tab w:val="left" w:pos="880"/>
          <w:tab w:val="right" w:leader="dot" w:pos="8780"/>
        </w:tabs>
        <w:rPr>
          <w:rFonts w:eastAsiaTheme="minorEastAsia"/>
          <w:noProof/>
          <w:sz w:val="22"/>
          <w:szCs w:val="22"/>
          <w:lang w:eastAsia="zh-CN"/>
        </w:rPr>
      </w:pPr>
      <w:hyperlink w:anchor="_Toc42503430" w:history="1">
        <w:r w:rsidRPr="003D7B97">
          <w:rPr>
            <w:rStyle w:val="Hyperlink"/>
            <w:b/>
            <w:noProof/>
          </w:rPr>
          <w:t>1.3</w:t>
        </w:r>
        <w:r w:rsidRPr="003D7B97">
          <w:rPr>
            <w:rFonts w:eastAsiaTheme="minorEastAsia"/>
            <w:noProof/>
            <w:sz w:val="22"/>
            <w:szCs w:val="22"/>
            <w:lang w:eastAsia="zh-CN"/>
          </w:rPr>
          <w:tab/>
        </w:r>
        <w:r w:rsidRPr="003D7B97">
          <w:rPr>
            <w:rStyle w:val="Hyperlink"/>
            <w:b/>
            <w:noProof/>
          </w:rPr>
          <w:t>Mục tiêu đề tài</w:t>
        </w:r>
        <w:r w:rsidRPr="003D7B97">
          <w:rPr>
            <w:noProof/>
            <w:webHidden/>
          </w:rPr>
          <w:tab/>
        </w:r>
        <w:r w:rsidRPr="003D7B97">
          <w:rPr>
            <w:noProof/>
            <w:webHidden/>
          </w:rPr>
          <w:fldChar w:fldCharType="begin"/>
        </w:r>
        <w:r w:rsidRPr="003D7B97">
          <w:rPr>
            <w:noProof/>
            <w:webHidden/>
          </w:rPr>
          <w:instrText xml:space="preserve"> PAGEREF _Toc42503430 \h </w:instrText>
        </w:r>
        <w:r w:rsidRPr="003D7B97">
          <w:rPr>
            <w:noProof/>
            <w:webHidden/>
          </w:rPr>
        </w:r>
        <w:r w:rsidRPr="003D7B97">
          <w:rPr>
            <w:noProof/>
            <w:webHidden/>
          </w:rPr>
          <w:fldChar w:fldCharType="separate"/>
        </w:r>
        <w:r w:rsidRPr="003D7B97">
          <w:rPr>
            <w:noProof/>
            <w:webHidden/>
          </w:rPr>
          <w:t>3</w:t>
        </w:r>
        <w:r w:rsidRPr="003D7B97">
          <w:rPr>
            <w:noProof/>
            <w:webHidden/>
          </w:rPr>
          <w:fldChar w:fldCharType="end"/>
        </w:r>
      </w:hyperlink>
    </w:p>
    <w:p w14:paraId="727C3EE2" w14:textId="2FC8A890" w:rsidR="002A4D27" w:rsidRPr="003D7B97" w:rsidRDefault="002A4D27">
      <w:pPr>
        <w:pStyle w:val="TOC2"/>
        <w:tabs>
          <w:tab w:val="left" w:pos="880"/>
          <w:tab w:val="right" w:leader="dot" w:pos="8780"/>
        </w:tabs>
        <w:rPr>
          <w:rFonts w:eastAsiaTheme="minorEastAsia"/>
          <w:noProof/>
          <w:sz w:val="22"/>
          <w:szCs w:val="22"/>
          <w:lang w:eastAsia="zh-CN"/>
        </w:rPr>
      </w:pPr>
      <w:hyperlink w:anchor="_Toc42503431" w:history="1">
        <w:r w:rsidRPr="003D7B97">
          <w:rPr>
            <w:rStyle w:val="Hyperlink"/>
            <w:b/>
            <w:noProof/>
          </w:rPr>
          <w:t>1.4</w:t>
        </w:r>
        <w:r w:rsidRPr="003D7B97">
          <w:rPr>
            <w:rFonts w:eastAsiaTheme="minorEastAsia"/>
            <w:noProof/>
            <w:sz w:val="22"/>
            <w:szCs w:val="22"/>
            <w:lang w:eastAsia="zh-CN"/>
          </w:rPr>
          <w:tab/>
        </w:r>
        <w:r w:rsidRPr="003D7B97">
          <w:rPr>
            <w:rStyle w:val="Hyperlink"/>
            <w:b/>
            <w:noProof/>
          </w:rPr>
          <w:t>Phạm vi đề tài</w:t>
        </w:r>
        <w:r w:rsidRPr="003D7B97">
          <w:rPr>
            <w:noProof/>
            <w:webHidden/>
          </w:rPr>
          <w:tab/>
        </w:r>
        <w:r w:rsidRPr="003D7B97">
          <w:rPr>
            <w:noProof/>
            <w:webHidden/>
          </w:rPr>
          <w:fldChar w:fldCharType="begin"/>
        </w:r>
        <w:r w:rsidRPr="003D7B97">
          <w:rPr>
            <w:noProof/>
            <w:webHidden/>
          </w:rPr>
          <w:instrText xml:space="preserve"> PAGEREF _Toc42503431 \h </w:instrText>
        </w:r>
        <w:r w:rsidRPr="003D7B97">
          <w:rPr>
            <w:noProof/>
            <w:webHidden/>
          </w:rPr>
        </w:r>
        <w:r w:rsidRPr="003D7B97">
          <w:rPr>
            <w:noProof/>
            <w:webHidden/>
          </w:rPr>
          <w:fldChar w:fldCharType="separate"/>
        </w:r>
        <w:r w:rsidRPr="003D7B97">
          <w:rPr>
            <w:noProof/>
            <w:webHidden/>
          </w:rPr>
          <w:t>3</w:t>
        </w:r>
        <w:r w:rsidRPr="003D7B97">
          <w:rPr>
            <w:noProof/>
            <w:webHidden/>
          </w:rPr>
          <w:fldChar w:fldCharType="end"/>
        </w:r>
      </w:hyperlink>
    </w:p>
    <w:p w14:paraId="238569B3" w14:textId="513D5BA1" w:rsidR="002A4D27" w:rsidRPr="003D7B97" w:rsidRDefault="002A4D27">
      <w:pPr>
        <w:pStyle w:val="TOC2"/>
        <w:tabs>
          <w:tab w:val="left" w:pos="880"/>
          <w:tab w:val="right" w:leader="dot" w:pos="8780"/>
        </w:tabs>
        <w:rPr>
          <w:rFonts w:eastAsiaTheme="minorEastAsia"/>
          <w:noProof/>
          <w:sz w:val="22"/>
          <w:szCs w:val="22"/>
          <w:lang w:eastAsia="zh-CN"/>
        </w:rPr>
      </w:pPr>
      <w:hyperlink w:anchor="_Toc42503432" w:history="1">
        <w:r w:rsidRPr="003D7B97">
          <w:rPr>
            <w:rStyle w:val="Hyperlink"/>
            <w:b/>
            <w:noProof/>
          </w:rPr>
          <w:t>1.5</w:t>
        </w:r>
        <w:r w:rsidRPr="003D7B97">
          <w:rPr>
            <w:rFonts w:eastAsiaTheme="minorEastAsia"/>
            <w:noProof/>
            <w:sz w:val="22"/>
            <w:szCs w:val="22"/>
            <w:lang w:eastAsia="zh-CN"/>
          </w:rPr>
          <w:tab/>
        </w:r>
        <w:r w:rsidRPr="003D7B97">
          <w:rPr>
            <w:rStyle w:val="Hyperlink"/>
            <w:b/>
            <w:noProof/>
          </w:rPr>
          <w:t>Công cụ sử dụng</w:t>
        </w:r>
        <w:r w:rsidRPr="003D7B97">
          <w:rPr>
            <w:noProof/>
            <w:webHidden/>
          </w:rPr>
          <w:tab/>
        </w:r>
        <w:r w:rsidRPr="003D7B97">
          <w:rPr>
            <w:noProof/>
            <w:webHidden/>
          </w:rPr>
          <w:fldChar w:fldCharType="begin"/>
        </w:r>
        <w:r w:rsidRPr="003D7B97">
          <w:rPr>
            <w:noProof/>
            <w:webHidden/>
          </w:rPr>
          <w:instrText xml:space="preserve"> PAGEREF _Toc42503432 \h </w:instrText>
        </w:r>
        <w:r w:rsidRPr="003D7B97">
          <w:rPr>
            <w:noProof/>
            <w:webHidden/>
          </w:rPr>
        </w:r>
        <w:r w:rsidRPr="003D7B97">
          <w:rPr>
            <w:noProof/>
            <w:webHidden/>
          </w:rPr>
          <w:fldChar w:fldCharType="separate"/>
        </w:r>
        <w:r w:rsidRPr="003D7B97">
          <w:rPr>
            <w:noProof/>
            <w:webHidden/>
          </w:rPr>
          <w:t>3</w:t>
        </w:r>
        <w:r w:rsidRPr="003D7B97">
          <w:rPr>
            <w:noProof/>
            <w:webHidden/>
          </w:rPr>
          <w:fldChar w:fldCharType="end"/>
        </w:r>
      </w:hyperlink>
    </w:p>
    <w:p w14:paraId="5034CCC5" w14:textId="17336C21" w:rsidR="002A4D27" w:rsidRPr="003D7B97" w:rsidRDefault="002A4D27">
      <w:pPr>
        <w:pStyle w:val="TOC2"/>
        <w:tabs>
          <w:tab w:val="left" w:pos="880"/>
          <w:tab w:val="right" w:leader="dot" w:pos="8780"/>
        </w:tabs>
        <w:rPr>
          <w:rFonts w:eastAsiaTheme="minorEastAsia"/>
          <w:noProof/>
          <w:sz w:val="22"/>
          <w:szCs w:val="22"/>
          <w:lang w:eastAsia="zh-CN"/>
        </w:rPr>
      </w:pPr>
      <w:hyperlink w:anchor="_Toc42503433" w:history="1">
        <w:r w:rsidRPr="003D7B97">
          <w:rPr>
            <w:rStyle w:val="Hyperlink"/>
            <w:b/>
            <w:noProof/>
          </w:rPr>
          <w:t>1.6</w:t>
        </w:r>
        <w:r w:rsidRPr="003D7B97">
          <w:rPr>
            <w:rFonts w:eastAsiaTheme="minorEastAsia"/>
            <w:noProof/>
            <w:sz w:val="22"/>
            <w:szCs w:val="22"/>
            <w:lang w:eastAsia="zh-CN"/>
          </w:rPr>
          <w:tab/>
        </w:r>
        <w:r w:rsidRPr="003D7B97">
          <w:rPr>
            <w:rStyle w:val="Hyperlink"/>
            <w:b/>
            <w:noProof/>
          </w:rPr>
          <w:t>Đối tượng, phương pháp nghiên cứu và nội dung thực hiện</w:t>
        </w:r>
        <w:r w:rsidRPr="003D7B97">
          <w:rPr>
            <w:noProof/>
            <w:webHidden/>
          </w:rPr>
          <w:tab/>
        </w:r>
        <w:r w:rsidRPr="003D7B97">
          <w:rPr>
            <w:noProof/>
            <w:webHidden/>
          </w:rPr>
          <w:fldChar w:fldCharType="begin"/>
        </w:r>
        <w:r w:rsidRPr="003D7B97">
          <w:rPr>
            <w:noProof/>
            <w:webHidden/>
          </w:rPr>
          <w:instrText xml:space="preserve"> PAGEREF _Toc42503433 \h </w:instrText>
        </w:r>
        <w:r w:rsidRPr="003D7B97">
          <w:rPr>
            <w:noProof/>
            <w:webHidden/>
          </w:rPr>
        </w:r>
        <w:r w:rsidRPr="003D7B97">
          <w:rPr>
            <w:noProof/>
            <w:webHidden/>
          </w:rPr>
          <w:fldChar w:fldCharType="separate"/>
        </w:r>
        <w:r w:rsidRPr="003D7B97">
          <w:rPr>
            <w:noProof/>
            <w:webHidden/>
          </w:rPr>
          <w:t>3</w:t>
        </w:r>
        <w:r w:rsidRPr="003D7B97">
          <w:rPr>
            <w:noProof/>
            <w:webHidden/>
          </w:rPr>
          <w:fldChar w:fldCharType="end"/>
        </w:r>
      </w:hyperlink>
    </w:p>
    <w:p w14:paraId="14A08C1E" w14:textId="6A760D01" w:rsidR="002A4D27" w:rsidRPr="003D7B97" w:rsidRDefault="002A4D27">
      <w:pPr>
        <w:pStyle w:val="TOC2"/>
        <w:tabs>
          <w:tab w:val="left" w:pos="880"/>
          <w:tab w:val="right" w:leader="dot" w:pos="8780"/>
        </w:tabs>
        <w:rPr>
          <w:rFonts w:eastAsiaTheme="minorEastAsia"/>
          <w:noProof/>
          <w:sz w:val="22"/>
          <w:szCs w:val="22"/>
          <w:lang w:eastAsia="zh-CN"/>
        </w:rPr>
      </w:pPr>
      <w:hyperlink w:anchor="_Toc42503434" w:history="1">
        <w:r w:rsidRPr="003D7B97">
          <w:rPr>
            <w:rStyle w:val="Hyperlink"/>
            <w:b/>
            <w:noProof/>
          </w:rPr>
          <w:t>1.7</w:t>
        </w:r>
        <w:r w:rsidRPr="003D7B97">
          <w:rPr>
            <w:rFonts w:eastAsiaTheme="minorEastAsia"/>
            <w:noProof/>
            <w:sz w:val="22"/>
            <w:szCs w:val="22"/>
            <w:lang w:eastAsia="zh-CN"/>
          </w:rPr>
          <w:tab/>
        </w:r>
        <w:r w:rsidRPr="003D7B97">
          <w:rPr>
            <w:rStyle w:val="Hyperlink"/>
            <w:b/>
            <w:noProof/>
          </w:rPr>
          <w:t>Bố cục báo cáo</w:t>
        </w:r>
        <w:r w:rsidRPr="003D7B97">
          <w:rPr>
            <w:noProof/>
            <w:webHidden/>
          </w:rPr>
          <w:tab/>
        </w:r>
        <w:r w:rsidRPr="003D7B97">
          <w:rPr>
            <w:noProof/>
            <w:webHidden/>
          </w:rPr>
          <w:fldChar w:fldCharType="begin"/>
        </w:r>
        <w:r w:rsidRPr="003D7B97">
          <w:rPr>
            <w:noProof/>
            <w:webHidden/>
          </w:rPr>
          <w:instrText xml:space="preserve"> PAGEREF _Toc42503434 \h </w:instrText>
        </w:r>
        <w:r w:rsidRPr="003D7B97">
          <w:rPr>
            <w:noProof/>
            <w:webHidden/>
          </w:rPr>
        </w:r>
        <w:r w:rsidRPr="003D7B97">
          <w:rPr>
            <w:noProof/>
            <w:webHidden/>
          </w:rPr>
          <w:fldChar w:fldCharType="separate"/>
        </w:r>
        <w:r w:rsidRPr="003D7B97">
          <w:rPr>
            <w:noProof/>
            <w:webHidden/>
          </w:rPr>
          <w:t>3</w:t>
        </w:r>
        <w:r w:rsidRPr="003D7B97">
          <w:rPr>
            <w:noProof/>
            <w:webHidden/>
          </w:rPr>
          <w:fldChar w:fldCharType="end"/>
        </w:r>
      </w:hyperlink>
    </w:p>
    <w:p w14:paraId="6E2C199C" w14:textId="54A81567" w:rsidR="002A4D27" w:rsidRPr="003D7B97" w:rsidRDefault="002A4D27">
      <w:pPr>
        <w:pStyle w:val="TOC1"/>
        <w:rPr>
          <w:rFonts w:eastAsiaTheme="minorEastAsia"/>
          <w:b w:val="0"/>
          <w:sz w:val="22"/>
          <w:szCs w:val="22"/>
          <w:lang w:eastAsia="zh-CN"/>
        </w:rPr>
      </w:pPr>
      <w:hyperlink w:anchor="_Toc42503435" w:history="1">
        <w:r w:rsidRPr="003D7B97">
          <w:rPr>
            <w:rStyle w:val="Hyperlink"/>
          </w:rPr>
          <w:t>CHƯƠNG 2: CƠ SỞ LÝ THUYẾT VÀ CÁC PHƯƠNG PHÁP TIẾP CẬN</w:t>
        </w:r>
        <w:r w:rsidRPr="003D7B97">
          <w:rPr>
            <w:webHidden/>
          </w:rPr>
          <w:tab/>
        </w:r>
        <w:r w:rsidRPr="003D7B97">
          <w:rPr>
            <w:webHidden/>
          </w:rPr>
          <w:fldChar w:fldCharType="begin"/>
        </w:r>
        <w:r w:rsidRPr="003D7B97">
          <w:rPr>
            <w:webHidden/>
          </w:rPr>
          <w:instrText xml:space="preserve"> PAGEREF _Toc42503435 \h </w:instrText>
        </w:r>
        <w:r w:rsidRPr="003D7B97">
          <w:rPr>
            <w:webHidden/>
          </w:rPr>
        </w:r>
        <w:r w:rsidRPr="003D7B97">
          <w:rPr>
            <w:webHidden/>
          </w:rPr>
          <w:fldChar w:fldCharType="separate"/>
        </w:r>
        <w:r w:rsidRPr="003D7B97">
          <w:rPr>
            <w:webHidden/>
          </w:rPr>
          <w:t>4</w:t>
        </w:r>
        <w:r w:rsidRPr="003D7B97">
          <w:rPr>
            <w:webHidden/>
          </w:rPr>
          <w:fldChar w:fldCharType="end"/>
        </w:r>
      </w:hyperlink>
    </w:p>
    <w:p w14:paraId="2CDF7726" w14:textId="0A1B39FD" w:rsidR="002A4D27" w:rsidRPr="003D7B97" w:rsidRDefault="002A4D27">
      <w:pPr>
        <w:pStyle w:val="TOC2"/>
        <w:tabs>
          <w:tab w:val="right" w:leader="dot" w:pos="8780"/>
        </w:tabs>
        <w:rPr>
          <w:rFonts w:eastAsiaTheme="minorEastAsia"/>
          <w:noProof/>
          <w:sz w:val="22"/>
          <w:szCs w:val="22"/>
          <w:lang w:eastAsia="zh-CN"/>
        </w:rPr>
      </w:pPr>
      <w:hyperlink w:anchor="_Toc42503436" w:history="1">
        <w:r w:rsidRPr="003D7B97">
          <w:rPr>
            <w:rStyle w:val="Hyperlink"/>
            <w:b/>
            <w:noProof/>
          </w:rPr>
          <w:t>2.1 Cơ sở lý thuyết</w:t>
        </w:r>
        <w:r w:rsidRPr="003D7B97">
          <w:rPr>
            <w:noProof/>
            <w:webHidden/>
          </w:rPr>
          <w:tab/>
        </w:r>
        <w:r w:rsidRPr="003D7B97">
          <w:rPr>
            <w:noProof/>
            <w:webHidden/>
          </w:rPr>
          <w:fldChar w:fldCharType="begin"/>
        </w:r>
        <w:r w:rsidRPr="003D7B97">
          <w:rPr>
            <w:noProof/>
            <w:webHidden/>
          </w:rPr>
          <w:instrText xml:space="preserve"> PAGEREF _Toc42503436 \h </w:instrText>
        </w:r>
        <w:r w:rsidRPr="003D7B97">
          <w:rPr>
            <w:noProof/>
            <w:webHidden/>
          </w:rPr>
        </w:r>
        <w:r w:rsidRPr="003D7B97">
          <w:rPr>
            <w:noProof/>
            <w:webHidden/>
          </w:rPr>
          <w:fldChar w:fldCharType="separate"/>
        </w:r>
        <w:r w:rsidRPr="003D7B97">
          <w:rPr>
            <w:noProof/>
            <w:webHidden/>
          </w:rPr>
          <w:t>4</w:t>
        </w:r>
        <w:r w:rsidRPr="003D7B97">
          <w:rPr>
            <w:noProof/>
            <w:webHidden/>
          </w:rPr>
          <w:fldChar w:fldCharType="end"/>
        </w:r>
      </w:hyperlink>
    </w:p>
    <w:p w14:paraId="13EAC1DA" w14:textId="0DFD9762" w:rsidR="002A4D27" w:rsidRPr="003D7B97" w:rsidRDefault="002A4D27">
      <w:pPr>
        <w:pStyle w:val="TOC3"/>
        <w:tabs>
          <w:tab w:val="right" w:leader="dot" w:pos="8780"/>
        </w:tabs>
        <w:rPr>
          <w:rFonts w:eastAsiaTheme="minorEastAsia"/>
          <w:noProof/>
          <w:sz w:val="22"/>
          <w:szCs w:val="22"/>
          <w:lang w:eastAsia="zh-CN"/>
        </w:rPr>
      </w:pPr>
      <w:hyperlink w:anchor="_Toc42503437" w:history="1">
        <w:r w:rsidRPr="003D7B97">
          <w:rPr>
            <w:rStyle w:val="Hyperlink"/>
            <w:noProof/>
          </w:rPr>
          <w:t>2.1.1 Cơ sở 1</w:t>
        </w:r>
        <w:r w:rsidRPr="003D7B97">
          <w:rPr>
            <w:noProof/>
            <w:webHidden/>
          </w:rPr>
          <w:tab/>
        </w:r>
        <w:r w:rsidRPr="003D7B97">
          <w:rPr>
            <w:noProof/>
            <w:webHidden/>
          </w:rPr>
          <w:fldChar w:fldCharType="begin"/>
        </w:r>
        <w:r w:rsidRPr="003D7B97">
          <w:rPr>
            <w:noProof/>
            <w:webHidden/>
          </w:rPr>
          <w:instrText xml:space="preserve"> PAGEREF _Toc42503437 \h </w:instrText>
        </w:r>
        <w:r w:rsidRPr="003D7B97">
          <w:rPr>
            <w:noProof/>
            <w:webHidden/>
          </w:rPr>
        </w:r>
        <w:r w:rsidRPr="003D7B97">
          <w:rPr>
            <w:noProof/>
            <w:webHidden/>
          </w:rPr>
          <w:fldChar w:fldCharType="separate"/>
        </w:r>
        <w:r w:rsidRPr="003D7B97">
          <w:rPr>
            <w:noProof/>
            <w:webHidden/>
          </w:rPr>
          <w:t>4</w:t>
        </w:r>
        <w:r w:rsidRPr="003D7B97">
          <w:rPr>
            <w:noProof/>
            <w:webHidden/>
          </w:rPr>
          <w:fldChar w:fldCharType="end"/>
        </w:r>
      </w:hyperlink>
    </w:p>
    <w:p w14:paraId="301B81E4" w14:textId="0CA98281" w:rsidR="002A4D27" w:rsidRPr="003D7B97" w:rsidRDefault="002A4D27">
      <w:pPr>
        <w:pStyle w:val="TOC2"/>
        <w:tabs>
          <w:tab w:val="left" w:pos="880"/>
          <w:tab w:val="right" w:leader="dot" w:pos="8780"/>
        </w:tabs>
        <w:rPr>
          <w:rFonts w:eastAsiaTheme="minorEastAsia"/>
          <w:noProof/>
          <w:sz w:val="22"/>
          <w:szCs w:val="22"/>
          <w:lang w:eastAsia="zh-CN"/>
        </w:rPr>
      </w:pPr>
      <w:hyperlink w:anchor="_Toc42503438" w:history="1">
        <w:r w:rsidRPr="003D7B97">
          <w:rPr>
            <w:rStyle w:val="Hyperlink"/>
            <w:b/>
            <w:noProof/>
          </w:rPr>
          <w:t>2.2</w:t>
        </w:r>
        <w:r w:rsidRPr="003D7B97">
          <w:rPr>
            <w:rFonts w:eastAsiaTheme="minorEastAsia"/>
            <w:noProof/>
            <w:sz w:val="22"/>
            <w:szCs w:val="22"/>
            <w:lang w:eastAsia="zh-CN"/>
          </w:rPr>
          <w:tab/>
        </w:r>
        <w:r w:rsidRPr="003D7B97">
          <w:rPr>
            <w:rStyle w:val="Hyperlink"/>
            <w:b/>
            <w:noProof/>
          </w:rPr>
          <w:t>Phương pháp tiếp cận</w:t>
        </w:r>
        <w:r w:rsidRPr="003D7B97">
          <w:rPr>
            <w:noProof/>
            <w:webHidden/>
          </w:rPr>
          <w:tab/>
        </w:r>
        <w:r w:rsidRPr="003D7B97">
          <w:rPr>
            <w:noProof/>
            <w:webHidden/>
          </w:rPr>
          <w:fldChar w:fldCharType="begin"/>
        </w:r>
        <w:r w:rsidRPr="003D7B97">
          <w:rPr>
            <w:noProof/>
            <w:webHidden/>
          </w:rPr>
          <w:instrText xml:space="preserve"> PAGEREF _Toc42503438 \h </w:instrText>
        </w:r>
        <w:r w:rsidRPr="003D7B97">
          <w:rPr>
            <w:noProof/>
            <w:webHidden/>
          </w:rPr>
        </w:r>
        <w:r w:rsidRPr="003D7B97">
          <w:rPr>
            <w:noProof/>
            <w:webHidden/>
          </w:rPr>
          <w:fldChar w:fldCharType="separate"/>
        </w:r>
        <w:r w:rsidRPr="003D7B97">
          <w:rPr>
            <w:noProof/>
            <w:webHidden/>
          </w:rPr>
          <w:t>4</w:t>
        </w:r>
        <w:r w:rsidRPr="003D7B97">
          <w:rPr>
            <w:noProof/>
            <w:webHidden/>
          </w:rPr>
          <w:fldChar w:fldCharType="end"/>
        </w:r>
      </w:hyperlink>
    </w:p>
    <w:p w14:paraId="2A52DC6C" w14:textId="0429BE06" w:rsidR="002A4D27" w:rsidRPr="003D7B97" w:rsidRDefault="002A4D27">
      <w:pPr>
        <w:pStyle w:val="TOC3"/>
        <w:tabs>
          <w:tab w:val="left" w:pos="1320"/>
          <w:tab w:val="right" w:leader="dot" w:pos="8780"/>
        </w:tabs>
        <w:rPr>
          <w:rFonts w:eastAsiaTheme="minorEastAsia"/>
          <w:noProof/>
          <w:sz w:val="22"/>
          <w:szCs w:val="22"/>
          <w:lang w:eastAsia="zh-CN"/>
        </w:rPr>
      </w:pPr>
      <w:hyperlink w:anchor="_Toc42503439" w:history="1">
        <w:r w:rsidRPr="003D7B97">
          <w:rPr>
            <w:rStyle w:val="Hyperlink"/>
            <w:noProof/>
          </w:rPr>
          <w:t>2.2.1</w:t>
        </w:r>
        <w:r w:rsidRPr="003D7B97">
          <w:rPr>
            <w:rFonts w:eastAsiaTheme="minorEastAsia"/>
            <w:noProof/>
            <w:sz w:val="22"/>
            <w:szCs w:val="22"/>
            <w:lang w:eastAsia="zh-CN"/>
          </w:rPr>
          <w:tab/>
        </w:r>
        <w:r w:rsidRPr="003D7B97">
          <w:rPr>
            <w:rStyle w:val="Hyperlink"/>
            <w:noProof/>
          </w:rPr>
          <w:t>Định nghĩa</w:t>
        </w:r>
        <w:r w:rsidRPr="003D7B97">
          <w:rPr>
            <w:noProof/>
            <w:webHidden/>
          </w:rPr>
          <w:tab/>
        </w:r>
        <w:r w:rsidRPr="003D7B97">
          <w:rPr>
            <w:noProof/>
            <w:webHidden/>
          </w:rPr>
          <w:fldChar w:fldCharType="begin"/>
        </w:r>
        <w:r w:rsidRPr="003D7B97">
          <w:rPr>
            <w:noProof/>
            <w:webHidden/>
          </w:rPr>
          <w:instrText xml:space="preserve"> PAGEREF _Toc42503439 \h </w:instrText>
        </w:r>
        <w:r w:rsidRPr="003D7B97">
          <w:rPr>
            <w:noProof/>
            <w:webHidden/>
          </w:rPr>
        </w:r>
        <w:r w:rsidRPr="003D7B97">
          <w:rPr>
            <w:noProof/>
            <w:webHidden/>
          </w:rPr>
          <w:fldChar w:fldCharType="separate"/>
        </w:r>
        <w:r w:rsidRPr="003D7B97">
          <w:rPr>
            <w:noProof/>
            <w:webHidden/>
          </w:rPr>
          <w:t>4</w:t>
        </w:r>
        <w:r w:rsidRPr="003D7B97">
          <w:rPr>
            <w:noProof/>
            <w:webHidden/>
          </w:rPr>
          <w:fldChar w:fldCharType="end"/>
        </w:r>
      </w:hyperlink>
    </w:p>
    <w:p w14:paraId="47DEF7D8" w14:textId="69D84F4D" w:rsidR="002A4D27" w:rsidRPr="003D7B97" w:rsidRDefault="002A4D27">
      <w:pPr>
        <w:pStyle w:val="TOC3"/>
        <w:tabs>
          <w:tab w:val="left" w:pos="1320"/>
          <w:tab w:val="right" w:leader="dot" w:pos="8780"/>
        </w:tabs>
        <w:rPr>
          <w:rFonts w:eastAsiaTheme="minorEastAsia"/>
          <w:noProof/>
          <w:sz w:val="22"/>
          <w:szCs w:val="22"/>
          <w:lang w:eastAsia="zh-CN"/>
        </w:rPr>
      </w:pPr>
      <w:hyperlink w:anchor="_Toc42503440" w:history="1">
        <w:r w:rsidRPr="003D7B97">
          <w:rPr>
            <w:rStyle w:val="Hyperlink"/>
            <w:noProof/>
          </w:rPr>
          <w:t>2.2.2</w:t>
        </w:r>
        <w:r w:rsidRPr="003D7B97">
          <w:rPr>
            <w:rFonts w:eastAsiaTheme="minorEastAsia"/>
            <w:noProof/>
            <w:sz w:val="22"/>
            <w:szCs w:val="22"/>
            <w:lang w:eastAsia="zh-CN"/>
          </w:rPr>
          <w:tab/>
        </w:r>
        <w:r w:rsidRPr="003D7B97">
          <w:rPr>
            <w:rStyle w:val="Hyperlink"/>
            <w:noProof/>
          </w:rPr>
          <w:t>Chức năng</w:t>
        </w:r>
        <w:r w:rsidRPr="003D7B97">
          <w:rPr>
            <w:noProof/>
            <w:webHidden/>
          </w:rPr>
          <w:tab/>
        </w:r>
        <w:r w:rsidRPr="003D7B97">
          <w:rPr>
            <w:noProof/>
            <w:webHidden/>
          </w:rPr>
          <w:fldChar w:fldCharType="begin"/>
        </w:r>
        <w:r w:rsidRPr="003D7B97">
          <w:rPr>
            <w:noProof/>
            <w:webHidden/>
          </w:rPr>
          <w:instrText xml:space="preserve"> PAGEREF _Toc42503440 \h </w:instrText>
        </w:r>
        <w:r w:rsidRPr="003D7B97">
          <w:rPr>
            <w:noProof/>
            <w:webHidden/>
          </w:rPr>
        </w:r>
        <w:r w:rsidRPr="003D7B97">
          <w:rPr>
            <w:noProof/>
            <w:webHidden/>
          </w:rPr>
          <w:fldChar w:fldCharType="separate"/>
        </w:r>
        <w:r w:rsidRPr="003D7B97">
          <w:rPr>
            <w:noProof/>
            <w:webHidden/>
          </w:rPr>
          <w:t>4</w:t>
        </w:r>
        <w:r w:rsidRPr="003D7B97">
          <w:rPr>
            <w:noProof/>
            <w:webHidden/>
          </w:rPr>
          <w:fldChar w:fldCharType="end"/>
        </w:r>
      </w:hyperlink>
    </w:p>
    <w:p w14:paraId="4FD706CA" w14:textId="5C9CF97A" w:rsidR="002A4D27" w:rsidRPr="003D7B97" w:rsidRDefault="002A4D27">
      <w:pPr>
        <w:pStyle w:val="TOC1"/>
        <w:rPr>
          <w:rFonts w:eastAsiaTheme="minorEastAsia"/>
          <w:b w:val="0"/>
          <w:sz w:val="22"/>
          <w:szCs w:val="22"/>
          <w:lang w:eastAsia="zh-CN"/>
        </w:rPr>
      </w:pPr>
      <w:hyperlink w:anchor="_Toc42503441" w:history="1">
        <w:r w:rsidRPr="003D7B97">
          <w:rPr>
            <w:rStyle w:val="Hyperlink"/>
          </w:rPr>
          <w:t>CHƯƠNG 3: PHÂN TÍCH THIẾT KẾ HỆ THỐNG</w:t>
        </w:r>
        <w:r w:rsidRPr="003D7B97">
          <w:rPr>
            <w:webHidden/>
          </w:rPr>
          <w:tab/>
        </w:r>
        <w:r w:rsidRPr="003D7B97">
          <w:rPr>
            <w:webHidden/>
          </w:rPr>
          <w:fldChar w:fldCharType="begin"/>
        </w:r>
        <w:r w:rsidRPr="003D7B97">
          <w:rPr>
            <w:webHidden/>
          </w:rPr>
          <w:instrText xml:space="preserve"> PAGEREF _Toc42503441 \h </w:instrText>
        </w:r>
        <w:r w:rsidRPr="003D7B97">
          <w:rPr>
            <w:webHidden/>
          </w:rPr>
        </w:r>
        <w:r w:rsidRPr="003D7B97">
          <w:rPr>
            <w:webHidden/>
          </w:rPr>
          <w:fldChar w:fldCharType="separate"/>
        </w:r>
        <w:r w:rsidRPr="003D7B97">
          <w:rPr>
            <w:webHidden/>
          </w:rPr>
          <w:t>5</w:t>
        </w:r>
        <w:r w:rsidRPr="003D7B97">
          <w:rPr>
            <w:webHidden/>
          </w:rPr>
          <w:fldChar w:fldCharType="end"/>
        </w:r>
      </w:hyperlink>
    </w:p>
    <w:p w14:paraId="072C4DC0" w14:textId="2A3E22D3" w:rsidR="002A4D27" w:rsidRPr="003D7B97" w:rsidRDefault="002A4D27">
      <w:pPr>
        <w:pStyle w:val="TOC2"/>
        <w:tabs>
          <w:tab w:val="left" w:pos="880"/>
          <w:tab w:val="right" w:leader="dot" w:pos="8780"/>
        </w:tabs>
        <w:rPr>
          <w:rFonts w:eastAsiaTheme="minorEastAsia"/>
          <w:noProof/>
          <w:sz w:val="22"/>
          <w:szCs w:val="22"/>
          <w:lang w:eastAsia="zh-CN"/>
        </w:rPr>
      </w:pPr>
      <w:hyperlink w:anchor="_Toc42503442" w:history="1">
        <w:r w:rsidRPr="003D7B97">
          <w:rPr>
            <w:rStyle w:val="Hyperlink"/>
            <w:b/>
            <w:noProof/>
          </w:rPr>
          <w:t>3.1</w:t>
        </w:r>
        <w:r w:rsidRPr="003D7B97">
          <w:rPr>
            <w:rFonts w:eastAsiaTheme="minorEastAsia"/>
            <w:noProof/>
            <w:sz w:val="22"/>
            <w:szCs w:val="22"/>
            <w:lang w:eastAsia="zh-CN"/>
          </w:rPr>
          <w:tab/>
        </w:r>
        <w:r w:rsidRPr="003D7B97">
          <w:rPr>
            <w:rStyle w:val="Hyperlink"/>
            <w:b/>
            <w:noProof/>
          </w:rPr>
          <w:t>Khảo sát hiện trạng</w:t>
        </w:r>
        <w:r w:rsidRPr="003D7B97">
          <w:rPr>
            <w:noProof/>
            <w:webHidden/>
          </w:rPr>
          <w:tab/>
        </w:r>
        <w:r w:rsidRPr="003D7B97">
          <w:rPr>
            <w:noProof/>
            <w:webHidden/>
          </w:rPr>
          <w:fldChar w:fldCharType="begin"/>
        </w:r>
        <w:r w:rsidRPr="003D7B97">
          <w:rPr>
            <w:noProof/>
            <w:webHidden/>
          </w:rPr>
          <w:instrText xml:space="preserve"> PAGEREF _Toc42503442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49AF7479" w14:textId="35B0AD41" w:rsidR="002A4D27" w:rsidRPr="003D7B97" w:rsidRDefault="002A4D27">
      <w:pPr>
        <w:pStyle w:val="TOC2"/>
        <w:tabs>
          <w:tab w:val="left" w:pos="880"/>
          <w:tab w:val="right" w:leader="dot" w:pos="8780"/>
        </w:tabs>
        <w:rPr>
          <w:rFonts w:eastAsiaTheme="minorEastAsia"/>
          <w:noProof/>
          <w:sz w:val="22"/>
          <w:szCs w:val="22"/>
          <w:lang w:eastAsia="zh-CN"/>
        </w:rPr>
      </w:pPr>
      <w:hyperlink w:anchor="_Toc42503443" w:history="1">
        <w:r w:rsidRPr="003D7B97">
          <w:rPr>
            <w:rStyle w:val="Hyperlink"/>
            <w:b/>
            <w:noProof/>
          </w:rPr>
          <w:t>3.2</w:t>
        </w:r>
        <w:r w:rsidRPr="003D7B97">
          <w:rPr>
            <w:rFonts w:eastAsiaTheme="minorEastAsia"/>
            <w:noProof/>
            <w:sz w:val="22"/>
            <w:szCs w:val="22"/>
            <w:lang w:eastAsia="zh-CN"/>
          </w:rPr>
          <w:tab/>
        </w:r>
        <w:r w:rsidRPr="003D7B97">
          <w:rPr>
            <w:rStyle w:val="Hyperlink"/>
            <w:b/>
            <w:noProof/>
          </w:rPr>
          <w:t>Mô tả bài toán</w:t>
        </w:r>
        <w:r w:rsidRPr="003D7B97">
          <w:rPr>
            <w:noProof/>
            <w:webHidden/>
          </w:rPr>
          <w:tab/>
        </w:r>
        <w:r w:rsidRPr="003D7B97">
          <w:rPr>
            <w:noProof/>
            <w:webHidden/>
          </w:rPr>
          <w:fldChar w:fldCharType="begin"/>
        </w:r>
        <w:r w:rsidRPr="003D7B97">
          <w:rPr>
            <w:noProof/>
            <w:webHidden/>
          </w:rPr>
          <w:instrText xml:space="preserve"> PAGEREF _Toc42503443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6B1428DC" w14:textId="19A76B38" w:rsidR="002A4D27" w:rsidRPr="003D7B97" w:rsidRDefault="002A4D27">
      <w:pPr>
        <w:pStyle w:val="TOC2"/>
        <w:tabs>
          <w:tab w:val="left" w:pos="880"/>
          <w:tab w:val="right" w:leader="dot" w:pos="8780"/>
        </w:tabs>
        <w:rPr>
          <w:rFonts w:eastAsiaTheme="minorEastAsia"/>
          <w:noProof/>
          <w:sz w:val="22"/>
          <w:szCs w:val="22"/>
          <w:lang w:eastAsia="zh-CN"/>
        </w:rPr>
      </w:pPr>
      <w:hyperlink w:anchor="_Toc42503444" w:history="1">
        <w:r w:rsidRPr="003D7B97">
          <w:rPr>
            <w:rStyle w:val="Hyperlink"/>
            <w:b/>
            <w:noProof/>
          </w:rPr>
          <w:t>3.3</w:t>
        </w:r>
        <w:r w:rsidRPr="003D7B97">
          <w:rPr>
            <w:rFonts w:eastAsiaTheme="minorEastAsia"/>
            <w:noProof/>
            <w:sz w:val="22"/>
            <w:szCs w:val="22"/>
            <w:lang w:eastAsia="zh-CN"/>
          </w:rPr>
          <w:tab/>
        </w:r>
        <w:r w:rsidRPr="003D7B97">
          <w:rPr>
            <w:rStyle w:val="Hyperlink"/>
            <w:b/>
            <w:noProof/>
          </w:rPr>
          <w:t>Phân tích yêu cầu hệ thống</w:t>
        </w:r>
        <w:r w:rsidRPr="003D7B97">
          <w:rPr>
            <w:noProof/>
            <w:webHidden/>
          </w:rPr>
          <w:tab/>
        </w:r>
        <w:r w:rsidRPr="003D7B97">
          <w:rPr>
            <w:noProof/>
            <w:webHidden/>
          </w:rPr>
          <w:fldChar w:fldCharType="begin"/>
        </w:r>
        <w:r w:rsidRPr="003D7B97">
          <w:rPr>
            <w:noProof/>
            <w:webHidden/>
          </w:rPr>
          <w:instrText xml:space="preserve"> PAGEREF _Toc42503444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7F707721" w14:textId="2BB29F68" w:rsidR="002A4D27" w:rsidRPr="003D7B97" w:rsidRDefault="002A4D27">
      <w:pPr>
        <w:pStyle w:val="TOC3"/>
        <w:tabs>
          <w:tab w:val="left" w:pos="1320"/>
          <w:tab w:val="right" w:leader="dot" w:pos="8780"/>
        </w:tabs>
        <w:rPr>
          <w:rFonts w:eastAsiaTheme="minorEastAsia"/>
          <w:noProof/>
          <w:sz w:val="22"/>
          <w:szCs w:val="22"/>
          <w:lang w:eastAsia="zh-CN"/>
        </w:rPr>
      </w:pPr>
      <w:hyperlink w:anchor="_Toc42503445" w:history="1">
        <w:r w:rsidRPr="003D7B97">
          <w:rPr>
            <w:rStyle w:val="Hyperlink"/>
            <w:noProof/>
          </w:rPr>
          <w:t>3.3.1</w:t>
        </w:r>
        <w:r w:rsidRPr="003D7B97">
          <w:rPr>
            <w:rFonts w:eastAsiaTheme="minorEastAsia"/>
            <w:noProof/>
            <w:sz w:val="22"/>
            <w:szCs w:val="22"/>
            <w:lang w:eastAsia="zh-CN"/>
          </w:rPr>
          <w:tab/>
        </w:r>
        <w:r w:rsidRPr="003D7B97">
          <w:rPr>
            <w:rStyle w:val="Hyperlink"/>
            <w:noProof/>
          </w:rPr>
          <w:t>Yêu cầu chức năng</w:t>
        </w:r>
        <w:r w:rsidRPr="003D7B97">
          <w:rPr>
            <w:noProof/>
            <w:webHidden/>
          </w:rPr>
          <w:tab/>
        </w:r>
        <w:r w:rsidRPr="003D7B97">
          <w:rPr>
            <w:noProof/>
            <w:webHidden/>
          </w:rPr>
          <w:fldChar w:fldCharType="begin"/>
        </w:r>
        <w:r w:rsidRPr="003D7B97">
          <w:rPr>
            <w:noProof/>
            <w:webHidden/>
          </w:rPr>
          <w:instrText xml:space="preserve"> PAGEREF _Toc42503445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18972CE5" w14:textId="4A3DA781" w:rsidR="002A4D27" w:rsidRPr="003D7B97" w:rsidRDefault="002A4D27">
      <w:pPr>
        <w:pStyle w:val="TOC3"/>
        <w:tabs>
          <w:tab w:val="left" w:pos="1320"/>
          <w:tab w:val="right" w:leader="dot" w:pos="8780"/>
        </w:tabs>
        <w:rPr>
          <w:rFonts w:eastAsiaTheme="minorEastAsia"/>
          <w:noProof/>
          <w:sz w:val="22"/>
          <w:szCs w:val="22"/>
          <w:lang w:eastAsia="zh-CN"/>
        </w:rPr>
      </w:pPr>
      <w:hyperlink w:anchor="_Toc42503446" w:history="1">
        <w:r w:rsidRPr="003D7B97">
          <w:rPr>
            <w:rStyle w:val="Hyperlink"/>
            <w:noProof/>
          </w:rPr>
          <w:t>3.3.2</w:t>
        </w:r>
        <w:r w:rsidRPr="003D7B97">
          <w:rPr>
            <w:rFonts w:eastAsiaTheme="minorEastAsia"/>
            <w:noProof/>
            <w:sz w:val="22"/>
            <w:szCs w:val="22"/>
            <w:lang w:eastAsia="zh-CN"/>
          </w:rPr>
          <w:tab/>
        </w:r>
        <w:r w:rsidRPr="003D7B97">
          <w:rPr>
            <w:rStyle w:val="Hyperlink"/>
            <w:noProof/>
          </w:rPr>
          <w:t>Các yêu cầu phi chức năng</w:t>
        </w:r>
        <w:r w:rsidRPr="003D7B97">
          <w:rPr>
            <w:noProof/>
            <w:webHidden/>
          </w:rPr>
          <w:tab/>
        </w:r>
        <w:r w:rsidRPr="003D7B97">
          <w:rPr>
            <w:noProof/>
            <w:webHidden/>
          </w:rPr>
          <w:fldChar w:fldCharType="begin"/>
        </w:r>
        <w:r w:rsidRPr="003D7B97">
          <w:rPr>
            <w:noProof/>
            <w:webHidden/>
          </w:rPr>
          <w:instrText xml:space="preserve"> PAGEREF _Toc42503446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7AA20310" w14:textId="2046970F" w:rsidR="002A4D27" w:rsidRPr="003D7B97" w:rsidRDefault="002A4D27">
      <w:pPr>
        <w:pStyle w:val="TOC2"/>
        <w:tabs>
          <w:tab w:val="left" w:pos="880"/>
          <w:tab w:val="right" w:leader="dot" w:pos="8780"/>
        </w:tabs>
        <w:rPr>
          <w:rFonts w:eastAsiaTheme="minorEastAsia"/>
          <w:noProof/>
          <w:sz w:val="22"/>
          <w:szCs w:val="22"/>
          <w:lang w:eastAsia="zh-CN"/>
        </w:rPr>
      </w:pPr>
      <w:hyperlink w:anchor="_Toc42503447" w:history="1">
        <w:r w:rsidRPr="003D7B97">
          <w:rPr>
            <w:rStyle w:val="Hyperlink"/>
            <w:b/>
            <w:noProof/>
          </w:rPr>
          <w:t>3.4</w:t>
        </w:r>
        <w:r w:rsidRPr="003D7B97">
          <w:rPr>
            <w:rFonts w:eastAsiaTheme="minorEastAsia"/>
            <w:noProof/>
            <w:sz w:val="22"/>
            <w:szCs w:val="22"/>
            <w:lang w:eastAsia="zh-CN"/>
          </w:rPr>
          <w:tab/>
        </w:r>
        <w:r w:rsidRPr="003D7B97">
          <w:rPr>
            <w:rStyle w:val="Hyperlink"/>
            <w:b/>
            <w:noProof/>
          </w:rPr>
          <w:t>Xây dựng mô hình Usecase</w:t>
        </w:r>
        <w:r w:rsidRPr="003D7B97">
          <w:rPr>
            <w:noProof/>
            <w:webHidden/>
          </w:rPr>
          <w:tab/>
        </w:r>
        <w:r w:rsidRPr="003D7B97">
          <w:rPr>
            <w:noProof/>
            <w:webHidden/>
          </w:rPr>
          <w:fldChar w:fldCharType="begin"/>
        </w:r>
        <w:r w:rsidRPr="003D7B97">
          <w:rPr>
            <w:noProof/>
            <w:webHidden/>
          </w:rPr>
          <w:instrText xml:space="preserve"> PAGEREF _Toc42503447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345C6DA8" w14:textId="21C7BD35" w:rsidR="002A4D27" w:rsidRPr="003D7B97" w:rsidRDefault="002A4D27">
      <w:pPr>
        <w:pStyle w:val="TOC3"/>
        <w:tabs>
          <w:tab w:val="left" w:pos="1320"/>
          <w:tab w:val="right" w:leader="dot" w:pos="8780"/>
        </w:tabs>
        <w:rPr>
          <w:rFonts w:eastAsiaTheme="minorEastAsia"/>
          <w:noProof/>
          <w:sz w:val="22"/>
          <w:szCs w:val="22"/>
          <w:lang w:eastAsia="zh-CN"/>
        </w:rPr>
      </w:pPr>
      <w:hyperlink w:anchor="_Toc42503448" w:history="1">
        <w:r w:rsidRPr="003D7B97">
          <w:rPr>
            <w:rStyle w:val="Hyperlink"/>
            <w:noProof/>
          </w:rPr>
          <w:t>3.4.1</w:t>
        </w:r>
        <w:r w:rsidRPr="003D7B97">
          <w:rPr>
            <w:rFonts w:eastAsiaTheme="minorEastAsia"/>
            <w:noProof/>
            <w:sz w:val="22"/>
            <w:szCs w:val="22"/>
            <w:lang w:eastAsia="zh-CN"/>
          </w:rPr>
          <w:tab/>
        </w:r>
        <w:r w:rsidRPr="003D7B97">
          <w:rPr>
            <w:rStyle w:val="Hyperlink"/>
            <w:noProof/>
          </w:rPr>
          <w:t>Mô hình Usecase hệ thống</w:t>
        </w:r>
        <w:r w:rsidRPr="003D7B97">
          <w:rPr>
            <w:noProof/>
            <w:webHidden/>
          </w:rPr>
          <w:tab/>
        </w:r>
        <w:r w:rsidRPr="003D7B97">
          <w:rPr>
            <w:noProof/>
            <w:webHidden/>
          </w:rPr>
          <w:fldChar w:fldCharType="begin"/>
        </w:r>
        <w:r w:rsidRPr="003D7B97">
          <w:rPr>
            <w:noProof/>
            <w:webHidden/>
          </w:rPr>
          <w:instrText xml:space="preserve"> PAGEREF _Toc42503448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58E78EC9" w14:textId="5A2D684D" w:rsidR="002A4D27" w:rsidRPr="003D7B97" w:rsidRDefault="002A4D27">
      <w:pPr>
        <w:pStyle w:val="TOC3"/>
        <w:tabs>
          <w:tab w:val="left" w:pos="1320"/>
          <w:tab w:val="right" w:leader="dot" w:pos="8780"/>
        </w:tabs>
        <w:rPr>
          <w:rFonts w:eastAsiaTheme="minorEastAsia"/>
          <w:noProof/>
          <w:sz w:val="22"/>
          <w:szCs w:val="22"/>
          <w:lang w:eastAsia="zh-CN"/>
        </w:rPr>
      </w:pPr>
      <w:hyperlink w:anchor="_Toc42503449" w:history="1">
        <w:r w:rsidRPr="003D7B97">
          <w:rPr>
            <w:rStyle w:val="Hyperlink"/>
            <w:noProof/>
          </w:rPr>
          <w:t>3.4.2</w:t>
        </w:r>
        <w:r w:rsidRPr="003D7B97">
          <w:rPr>
            <w:rFonts w:eastAsiaTheme="minorEastAsia"/>
            <w:noProof/>
            <w:sz w:val="22"/>
            <w:szCs w:val="22"/>
            <w:lang w:eastAsia="zh-CN"/>
          </w:rPr>
          <w:tab/>
        </w:r>
        <w:r w:rsidRPr="003D7B97">
          <w:rPr>
            <w:rStyle w:val="Hyperlink"/>
            <w:noProof/>
          </w:rPr>
          <w:t>Danh sách các tác nhân của hệ thống</w:t>
        </w:r>
        <w:r w:rsidRPr="003D7B97">
          <w:rPr>
            <w:noProof/>
            <w:webHidden/>
          </w:rPr>
          <w:tab/>
        </w:r>
        <w:r w:rsidRPr="003D7B97">
          <w:rPr>
            <w:noProof/>
            <w:webHidden/>
          </w:rPr>
          <w:fldChar w:fldCharType="begin"/>
        </w:r>
        <w:r w:rsidRPr="003D7B97">
          <w:rPr>
            <w:noProof/>
            <w:webHidden/>
          </w:rPr>
          <w:instrText xml:space="preserve"> PAGEREF _Toc42503449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465D9D2B" w14:textId="46F91487" w:rsidR="002A4D27" w:rsidRPr="003D7B97" w:rsidRDefault="002A4D27">
      <w:pPr>
        <w:pStyle w:val="TOC3"/>
        <w:tabs>
          <w:tab w:val="left" w:pos="1320"/>
          <w:tab w:val="right" w:leader="dot" w:pos="8780"/>
        </w:tabs>
        <w:rPr>
          <w:rFonts w:eastAsiaTheme="minorEastAsia"/>
          <w:noProof/>
          <w:sz w:val="22"/>
          <w:szCs w:val="22"/>
          <w:lang w:eastAsia="zh-CN"/>
        </w:rPr>
      </w:pPr>
      <w:hyperlink w:anchor="_Toc42503450" w:history="1">
        <w:r w:rsidRPr="003D7B97">
          <w:rPr>
            <w:rStyle w:val="Hyperlink"/>
            <w:noProof/>
          </w:rPr>
          <w:t>3.4.3</w:t>
        </w:r>
        <w:r w:rsidRPr="003D7B97">
          <w:rPr>
            <w:rFonts w:eastAsiaTheme="minorEastAsia"/>
            <w:noProof/>
            <w:sz w:val="22"/>
            <w:szCs w:val="22"/>
            <w:lang w:eastAsia="zh-CN"/>
          </w:rPr>
          <w:tab/>
        </w:r>
        <w:r w:rsidRPr="003D7B97">
          <w:rPr>
            <w:rStyle w:val="Hyperlink"/>
            <w:noProof/>
          </w:rPr>
          <w:t>Danh sách các hiện thực hóa Usecase</w:t>
        </w:r>
        <w:r w:rsidRPr="003D7B97">
          <w:rPr>
            <w:noProof/>
            <w:webHidden/>
          </w:rPr>
          <w:tab/>
        </w:r>
        <w:r w:rsidRPr="003D7B97">
          <w:rPr>
            <w:noProof/>
            <w:webHidden/>
          </w:rPr>
          <w:fldChar w:fldCharType="begin"/>
        </w:r>
        <w:r w:rsidRPr="003D7B97">
          <w:rPr>
            <w:noProof/>
            <w:webHidden/>
          </w:rPr>
          <w:instrText xml:space="preserve"> PAGEREF _Toc42503450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106366E5" w14:textId="2304FD14" w:rsidR="002A4D27" w:rsidRPr="003D7B97" w:rsidRDefault="002A4D27">
      <w:pPr>
        <w:pStyle w:val="TOC2"/>
        <w:tabs>
          <w:tab w:val="left" w:pos="880"/>
          <w:tab w:val="right" w:leader="dot" w:pos="8780"/>
        </w:tabs>
        <w:rPr>
          <w:rFonts w:eastAsiaTheme="minorEastAsia"/>
          <w:noProof/>
          <w:sz w:val="22"/>
          <w:szCs w:val="22"/>
          <w:lang w:eastAsia="zh-CN"/>
        </w:rPr>
      </w:pPr>
      <w:hyperlink w:anchor="_Toc42503451" w:history="1">
        <w:r w:rsidRPr="003D7B97">
          <w:rPr>
            <w:rStyle w:val="Hyperlink"/>
            <w:b/>
            <w:noProof/>
          </w:rPr>
          <w:t>3.5</w:t>
        </w:r>
        <w:r w:rsidRPr="003D7B97">
          <w:rPr>
            <w:rFonts w:eastAsiaTheme="minorEastAsia"/>
            <w:noProof/>
            <w:sz w:val="22"/>
            <w:szCs w:val="22"/>
            <w:lang w:eastAsia="zh-CN"/>
          </w:rPr>
          <w:tab/>
        </w:r>
        <w:r w:rsidRPr="003D7B97">
          <w:rPr>
            <w:rStyle w:val="Hyperlink"/>
            <w:b/>
            <w:noProof/>
          </w:rPr>
          <w:t>Đặc tả Usecase</w:t>
        </w:r>
        <w:r w:rsidRPr="003D7B97">
          <w:rPr>
            <w:noProof/>
            <w:webHidden/>
          </w:rPr>
          <w:tab/>
        </w:r>
        <w:r w:rsidRPr="003D7B97">
          <w:rPr>
            <w:noProof/>
            <w:webHidden/>
          </w:rPr>
          <w:fldChar w:fldCharType="begin"/>
        </w:r>
        <w:r w:rsidRPr="003D7B97">
          <w:rPr>
            <w:noProof/>
            <w:webHidden/>
          </w:rPr>
          <w:instrText xml:space="preserve"> PAGEREF _Toc42503451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506F24B9" w14:textId="6D44CEA2" w:rsidR="002A4D27" w:rsidRPr="003D7B97" w:rsidRDefault="002A4D27">
      <w:pPr>
        <w:pStyle w:val="TOC2"/>
        <w:tabs>
          <w:tab w:val="left" w:pos="880"/>
          <w:tab w:val="right" w:leader="dot" w:pos="8780"/>
        </w:tabs>
        <w:rPr>
          <w:rFonts w:eastAsiaTheme="minorEastAsia"/>
          <w:noProof/>
          <w:sz w:val="22"/>
          <w:szCs w:val="22"/>
          <w:lang w:eastAsia="zh-CN"/>
        </w:rPr>
      </w:pPr>
      <w:hyperlink w:anchor="_Toc42503452" w:history="1">
        <w:r w:rsidRPr="003D7B97">
          <w:rPr>
            <w:rStyle w:val="Hyperlink"/>
            <w:b/>
            <w:noProof/>
          </w:rPr>
          <w:t>3.6</w:t>
        </w:r>
        <w:r w:rsidRPr="003D7B97">
          <w:rPr>
            <w:rFonts w:eastAsiaTheme="minorEastAsia"/>
            <w:noProof/>
            <w:sz w:val="22"/>
            <w:szCs w:val="22"/>
            <w:lang w:eastAsia="zh-CN"/>
          </w:rPr>
          <w:tab/>
        </w:r>
        <w:r w:rsidRPr="003D7B97">
          <w:rPr>
            <w:rStyle w:val="Hyperlink"/>
            <w:b/>
            <w:noProof/>
          </w:rPr>
          <w:t>Sơ đồ tuần tự (Sequence Diagram) và Sơ đồ lớp (Class Diagram)</w:t>
        </w:r>
        <w:r w:rsidRPr="003D7B97">
          <w:rPr>
            <w:noProof/>
            <w:webHidden/>
          </w:rPr>
          <w:tab/>
        </w:r>
        <w:r w:rsidRPr="003D7B97">
          <w:rPr>
            <w:noProof/>
            <w:webHidden/>
          </w:rPr>
          <w:fldChar w:fldCharType="begin"/>
        </w:r>
        <w:r w:rsidRPr="003D7B97">
          <w:rPr>
            <w:noProof/>
            <w:webHidden/>
          </w:rPr>
          <w:instrText xml:space="preserve"> PAGEREF _Toc42503452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52E0BCA0" w14:textId="3ADC3CE6" w:rsidR="002A4D27" w:rsidRPr="003D7B97" w:rsidRDefault="002A4D27">
      <w:pPr>
        <w:pStyle w:val="TOC3"/>
        <w:tabs>
          <w:tab w:val="left" w:pos="1320"/>
          <w:tab w:val="right" w:leader="dot" w:pos="8780"/>
        </w:tabs>
        <w:rPr>
          <w:rFonts w:eastAsiaTheme="minorEastAsia"/>
          <w:noProof/>
          <w:sz w:val="22"/>
          <w:szCs w:val="22"/>
          <w:lang w:eastAsia="zh-CN"/>
        </w:rPr>
      </w:pPr>
      <w:hyperlink w:anchor="_Toc42503453" w:history="1">
        <w:r w:rsidRPr="003D7B97">
          <w:rPr>
            <w:rStyle w:val="Hyperlink"/>
            <w:noProof/>
          </w:rPr>
          <w:t>3.6.1</w:t>
        </w:r>
        <w:r w:rsidRPr="003D7B97">
          <w:rPr>
            <w:rFonts w:eastAsiaTheme="minorEastAsia"/>
            <w:noProof/>
            <w:sz w:val="22"/>
            <w:szCs w:val="22"/>
            <w:lang w:eastAsia="zh-CN"/>
          </w:rPr>
          <w:tab/>
        </w:r>
        <w:r w:rsidRPr="003D7B97">
          <w:rPr>
            <w:rStyle w:val="Hyperlink"/>
            <w:noProof/>
          </w:rPr>
          <w:t>Sơ đồ tuần tự và sơ đồ lớp cho từng Usecase</w:t>
        </w:r>
        <w:r w:rsidRPr="003D7B97">
          <w:rPr>
            <w:noProof/>
            <w:webHidden/>
          </w:rPr>
          <w:tab/>
        </w:r>
        <w:r w:rsidRPr="003D7B97">
          <w:rPr>
            <w:noProof/>
            <w:webHidden/>
          </w:rPr>
          <w:fldChar w:fldCharType="begin"/>
        </w:r>
        <w:r w:rsidRPr="003D7B97">
          <w:rPr>
            <w:noProof/>
            <w:webHidden/>
          </w:rPr>
          <w:instrText xml:space="preserve"> PAGEREF _Toc42503453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12B123CA" w14:textId="7F516ACC" w:rsidR="002A4D27" w:rsidRPr="003D7B97" w:rsidRDefault="002A4D27">
      <w:pPr>
        <w:pStyle w:val="TOC3"/>
        <w:tabs>
          <w:tab w:val="left" w:pos="1320"/>
          <w:tab w:val="right" w:leader="dot" w:pos="8780"/>
        </w:tabs>
        <w:rPr>
          <w:rFonts w:eastAsiaTheme="minorEastAsia"/>
          <w:noProof/>
          <w:sz w:val="22"/>
          <w:szCs w:val="22"/>
          <w:lang w:eastAsia="zh-CN"/>
        </w:rPr>
      </w:pPr>
      <w:hyperlink w:anchor="_Toc42503454" w:history="1">
        <w:r w:rsidRPr="003D7B97">
          <w:rPr>
            <w:rStyle w:val="Hyperlink"/>
            <w:noProof/>
          </w:rPr>
          <w:t>3.6.3</w:t>
        </w:r>
        <w:r w:rsidRPr="003D7B97">
          <w:rPr>
            <w:rFonts w:eastAsiaTheme="minorEastAsia"/>
            <w:noProof/>
            <w:sz w:val="22"/>
            <w:szCs w:val="22"/>
            <w:lang w:eastAsia="zh-CN"/>
          </w:rPr>
          <w:tab/>
        </w:r>
        <w:r w:rsidRPr="003D7B97">
          <w:rPr>
            <w:rStyle w:val="Hyperlink"/>
            <w:noProof/>
          </w:rPr>
          <w:t>Danh sách các lớp trong mô hình</w:t>
        </w:r>
        <w:r w:rsidRPr="003D7B97">
          <w:rPr>
            <w:noProof/>
            <w:webHidden/>
          </w:rPr>
          <w:tab/>
        </w:r>
        <w:r w:rsidRPr="003D7B97">
          <w:rPr>
            <w:noProof/>
            <w:webHidden/>
          </w:rPr>
          <w:fldChar w:fldCharType="begin"/>
        </w:r>
        <w:r w:rsidRPr="003D7B97">
          <w:rPr>
            <w:noProof/>
            <w:webHidden/>
          </w:rPr>
          <w:instrText xml:space="preserve"> PAGEREF _Toc42503454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30B6B1CF" w14:textId="1F758114" w:rsidR="002A4D27" w:rsidRPr="003D7B97" w:rsidRDefault="002A4D27">
      <w:pPr>
        <w:pStyle w:val="TOC2"/>
        <w:tabs>
          <w:tab w:val="left" w:pos="880"/>
          <w:tab w:val="right" w:leader="dot" w:pos="8780"/>
        </w:tabs>
        <w:rPr>
          <w:rFonts w:eastAsiaTheme="minorEastAsia"/>
          <w:noProof/>
          <w:sz w:val="22"/>
          <w:szCs w:val="22"/>
          <w:lang w:eastAsia="zh-CN"/>
        </w:rPr>
      </w:pPr>
      <w:hyperlink w:anchor="_Toc42503455" w:history="1">
        <w:r w:rsidRPr="003D7B97">
          <w:rPr>
            <w:rStyle w:val="Hyperlink"/>
            <w:b/>
            <w:noProof/>
          </w:rPr>
          <w:t>3.7</w:t>
        </w:r>
        <w:r w:rsidRPr="003D7B97">
          <w:rPr>
            <w:rFonts w:eastAsiaTheme="minorEastAsia"/>
            <w:noProof/>
            <w:sz w:val="22"/>
            <w:szCs w:val="22"/>
            <w:lang w:eastAsia="zh-CN"/>
          </w:rPr>
          <w:tab/>
        </w:r>
        <w:r w:rsidRPr="003D7B97">
          <w:rPr>
            <w:rStyle w:val="Hyperlink"/>
            <w:b/>
            <w:noProof/>
          </w:rPr>
          <w:t>Sơ đồ trạng thái (State Diagram)</w:t>
        </w:r>
        <w:r w:rsidRPr="003D7B97">
          <w:rPr>
            <w:noProof/>
            <w:webHidden/>
          </w:rPr>
          <w:tab/>
        </w:r>
        <w:r w:rsidRPr="003D7B97">
          <w:rPr>
            <w:noProof/>
            <w:webHidden/>
          </w:rPr>
          <w:fldChar w:fldCharType="begin"/>
        </w:r>
        <w:r w:rsidRPr="003D7B97">
          <w:rPr>
            <w:noProof/>
            <w:webHidden/>
          </w:rPr>
          <w:instrText xml:space="preserve"> PAGEREF _Toc42503455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6BD0193B" w14:textId="59EB5A17" w:rsidR="002A4D27" w:rsidRPr="003D7B97" w:rsidRDefault="002A4D27">
      <w:pPr>
        <w:pStyle w:val="TOC2"/>
        <w:tabs>
          <w:tab w:val="left" w:pos="880"/>
          <w:tab w:val="right" w:leader="dot" w:pos="8780"/>
        </w:tabs>
        <w:rPr>
          <w:rFonts w:eastAsiaTheme="minorEastAsia"/>
          <w:noProof/>
          <w:sz w:val="22"/>
          <w:szCs w:val="22"/>
          <w:lang w:eastAsia="zh-CN"/>
        </w:rPr>
      </w:pPr>
      <w:hyperlink w:anchor="_Toc42503456" w:history="1">
        <w:r w:rsidRPr="003D7B97">
          <w:rPr>
            <w:rStyle w:val="Hyperlink"/>
            <w:b/>
            <w:noProof/>
          </w:rPr>
          <w:t>3.8</w:t>
        </w:r>
        <w:r w:rsidRPr="003D7B97">
          <w:rPr>
            <w:rFonts w:eastAsiaTheme="minorEastAsia"/>
            <w:noProof/>
            <w:sz w:val="22"/>
            <w:szCs w:val="22"/>
            <w:lang w:eastAsia="zh-CN"/>
          </w:rPr>
          <w:tab/>
        </w:r>
        <w:r w:rsidRPr="003D7B97">
          <w:rPr>
            <w:rStyle w:val="Hyperlink"/>
            <w:b/>
            <w:noProof/>
          </w:rPr>
          <w:t>Thuật toán (nếu có)</w:t>
        </w:r>
        <w:r w:rsidRPr="003D7B97">
          <w:rPr>
            <w:noProof/>
            <w:webHidden/>
          </w:rPr>
          <w:tab/>
        </w:r>
        <w:r w:rsidRPr="003D7B97">
          <w:rPr>
            <w:noProof/>
            <w:webHidden/>
          </w:rPr>
          <w:fldChar w:fldCharType="begin"/>
        </w:r>
        <w:r w:rsidRPr="003D7B97">
          <w:rPr>
            <w:noProof/>
            <w:webHidden/>
          </w:rPr>
          <w:instrText xml:space="preserve"> PAGEREF _Toc42503456 \h </w:instrText>
        </w:r>
        <w:r w:rsidRPr="003D7B97">
          <w:rPr>
            <w:noProof/>
            <w:webHidden/>
          </w:rPr>
        </w:r>
        <w:r w:rsidRPr="003D7B97">
          <w:rPr>
            <w:noProof/>
            <w:webHidden/>
          </w:rPr>
          <w:fldChar w:fldCharType="separate"/>
        </w:r>
        <w:r w:rsidRPr="003D7B97">
          <w:rPr>
            <w:noProof/>
            <w:webHidden/>
          </w:rPr>
          <w:t>5</w:t>
        </w:r>
        <w:r w:rsidRPr="003D7B97">
          <w:rPr>
            <w:noProof/>
            <w:webHidden/>
          </w:rPr>
          <w:fldChar w:fldCharType="end"/>
        </w:r>
      </w:hyperlink>
    </w:p>
    <w:p w14:paraId="2964CDC4" w14:textId="7ED93454" w:rsidR="002A4D27" w:rsidRPr="003D7B97" w:rsidRDefault="002A4D27">
      <w:pPr>
        <w:pStyle w:val="TOC1"/>
        <w:rPr>
          <w:rFonts w:eastAsiaTheme="minorEastAsia"/>
          <w:b w:val="0"/>
          <w:sz w:val="22"/>
          <w:szCs w:val="22"/>
          <w:lang w:eastAsia="zh-CN"/>
        </w:rPr>
      </w:pPr>
      <w:hyperlink w:anchor="_Toc42503457" w:history="1">
        <w:r w:rsidRPr="003D7B97">
          <w:rPr>
            <w:rStyle w:val="Hyperlink"/>
          </w:rPr>
          <w:t>CHƯƠNG 4: HIỆN THỰC VÀ TRIỂN KHAI HỆ THỐNG</w:t>
        </w:r>
        <w:r w:rsidRPr="003D7B97">
          <w:rPr>
            <w:webHidden/>
          </w:rPr>
          <w:tab/>
        </w:r>
        <w:r w:rsidRPr="003D7B97">
          <w:rPr>
            <w:webHidden/>
          </w:rPr>
          <w:fldChar w:fldCharType="begin"/>
        </w:r>
        <w:r w:rsidRPr="003D7B97">
          <w:rPr>
            <w:webHidden/>
          </w:rPr>
          <w:instrText xml:space="preserve"> PAGEREF _Toc42503457 \h </w:instrText>
        </w:r>
        <w:r w:rsidRPr="003D7B97">
          <w:rPr>
            <w:webHidden/>
          </w:rPr>
        </w:r>
        <w:r w:rsidRPr="003D7B97">
          <w:rPr>
            <w:webHidden/>
          </w:rPr>
          <w:fldChar w:fldCharType="separate"/>
        </w:r>
        <w:r w:rsidRPr="003D7B97">
          <w:rPr>
            <w:webHidden/>
          </w:rPr>
          <w:t>6</w:t>
        </w:r>
        <w:r w:rsidRPr="003D7B97">
          <w:rPr>
            <w:webHidden/>
          </w:rPr>
          <w:fldChar w:fldCharType="end"/>
        </w:r>
      </w:hyperlink>
    </w:p>
    <w:p w14:paraId="1B36B03F" w14:textId="077E0BB5" w:rsidR="002A4D27" w:rsidRPr="003D7B97" w:rsidRDefault="002A4D27">
      <w:pPr>
        <w:pStyle w:val="TOC2"/>
        <w:tabs>
          <w:tab w:val="left" w:pos="880"/>
          <w:tab w:val="right" w:leader="dot" w:pos="8780"/>
        </w:tabs>
        <w:rPr>
          <w:rFonts w:eastAsiaTheme="minorEastAsia"/>
          <w:noProof/>
          <w:sz w:val="22"/>
          <w:szCs w:val="22"/>
          <w:lang w:eastAsia="zh-CN"/>
        </w:rPr>
      </w:pPr>
      <w:hyperlink w:anchor="_Toc42503458" w:history="1">
        <w:r w:rsidRPr="003D7B97">
          <w:rPr>
            <w:rStyle w:val="Hyperlink"/>
            <w:b/>
            <w:noProof/>
          </w:rPr>
          <w:t>4.1</w:t>
        </w:r>
        <w:r w:rsidRPr="003D7B97">
          <w:rPr>
            <w:rFonts w:eastAsiaTheme="minorEastAsia"/>
            <w:noProof/>
            <w:sz w:val="22"/>
            <w:szCs w:val="22"/>
            <w:lang w:eastAsia="zh-CN"/>
          </w:rPr>
          <w:tab/>
        </w:r>
        <w:r w:rsidRPr="003D7B97">
          <w:rPr>
            <w:rStyle w:val="Hyperlink"/>
            <w:b/>
            <w:noProof/>
          </w:rPr>
          <w:t>Mô hình CSDL cài đặt</w:t>
        </w:r>
        <w:r w:rsidRPr="003D7B97">
          <w:rPr>
            <w:noProof/>
            <w:webHidden/>
          </w:rPr>
          <w:tab/>
        </w:r>
        <w:r w:rsidRPr="003D7B97">
          <w:rPr>
            <w:noProof/>
            <w:webHidden/>
          </w:rPr>
          <w:fldChar w:fldCharType="begin"/>
        </w:r>
        <w:r w:rsidRPr="003D7B97">
          <w:rPr>
            <w:noProof/>
            <w:webHidden/>
          </w:rPr>
          <w:instrText xml:space="preserve"> PAGEREF _Toc42503458 \h </w:instrText>
        </w:r>
        <w:r w:rsidRPr="003D7B97">
          <w:rPr>
            <w:noProof/>
            <w:webHidden/>
          </w:rPr>
        </w:r>
        <w:r w:rsidRPr="003D7B97">
          <w:rPr>
            <w:noProof/>
            <w:webHidden/>
          </w:rPr>
          <w:fldChar w:fldCharType="separate"/>
        </w:r>
        <w:r w:rsidRPr="003D7B97">
          <w:rPr>
            <w:noProof/>
            <w:webHidden/>
          </w:rPr>
          <w:t>6</w:t>
        </w:r>
        <w:r w:rsidRPr="003D7B97">
          <w:rPr>
            <w:noProof/>
            <w:webHidden/>
          </w:rPr>
          <w:fldChar w:fldCharType="end"/>
        </w:r>
      </w:hyperlink>
    </w:p>
    <w:p w14:paraId="1C1424C6" w14:textId="38121ACE" w:rsidR="002A4D27" w:rsidRPr="003D7B97" w:rsidRDefault="002A4D27">
      <w:pPr>
        <w:pStyle w:val="TOC2"/>
        <w:tabs>
          <w:tab w:val="left" w:pos="880"/>
          <w:tab w:val="right" w:leader="dot" w:pos="8780"/>
        </w:tabs>
        <w:rPr>
          <w:rFonts w:eastAsiaTheme="minorEastAsia"/>
          <w:noProof/>
          <w:sz w:val="22"/>
          <w:szCs w:val="22"/>
          <w:lang w:eastAsia="zh-CN"/>
        </w:rPr>
      </w:pPr>
      <w:hyperlink w:anchor="_Toc42503459" w:history="1">
        <w:r w:rsidRPr="003D7B97">
          <w:rPr>
            <w:rStyle w:val="Hyperlink"/>
            <w:b/>
            <w:noProof/>
          </w:rPr>
          <w:t>4.2</w:t>
        </w:r>
        <w:r w:rsidRPr="003D7B97">
          <w:rPr>
            <w:rFonts w:eastAsiaTheme="minorEastAsia"/>
            <w:noProof/>
            <w:sz w:val="22"/>
            <w:szCs w:val="22"/>
            <w:lang w:eastAsia="zh-CN"/>
          </w:rPr>
          <w:tab/>
        </w:r>
        <w:r w:rsidRPr="003D7B97">
          <w:rPr>
            <w:rStyle w:val="Hyperlink"/>
            <w:b/>
            <w:noProof/>
          </w:rPr>
          <w:t>Cài đặt</w:t>
        </w:r>
        <w:r w:rsidRPr="003D7B97">
          <w:rPr>
            <w:noProof/>
            <w:webHidden/>
          </w:rPr>
          <w:tab/>
        </w:r>
        <w:r w:rsidRPr="003D7B97">
          <w:rPr>
            <w:noProof/>
            <w:webHidden/>
          </w:rPr>
          <w:fldChar w:fldCharType="begin"/>
        </w:r>
        <w:r w:rsidRPr="003D7B97">
          <w:rPr>
            <w:noProof/>
            <w:webHidden/>
          </w:rPr>
          <w:instrText xml:space="preserve"> PAGEREF _Toc42503459 \h </w:instrText>
        </w:r>
        <w:r w:rsidRPr="003D7B97">
          <w:rPr>
            <w:noProof/>
            <w:webHidden/>
          </w:rPr>
        </w:r>
        <w:r w:rsidRPr="003D7B97">
          <w:rPr>
            <w:noProof/>
            <w:webHidden/>
          </w:rPr>
          <w:fldChar w:fldCharType="separate"/>
        </w:r>
        <w:r w:rsidRPr="003D7B97">
          <w:rPr>
            <w:noProof/>
            <w:webHidden/>
          </w:rPr>
          <w:t>6</w:t>
        </w:r>
        <w:r w:rsidRPr="003D7B97">
          <w:rPr>
            <w:noProof/>
            <w:webHidden/>
          </w:rPr>
          <w:fldChar w:fldCharType="end"/>
        </w:r>
      </w:hyperlink>
    </w:p>
    <w:p w14:paraId="4BD38922" w14:textId="4288B4B9" w:rsidR="002A4D27" w:rsidRPr="003D7B97" w:rsidRDefault="002A4D27">
      <w:pPr>
        <w:pStyle w:val="TOC3"/>
        <w:tabs>
          <w:tab w:val="left" w:pos="1320"/>
          <w:tab w:val="right" w:leader="dot" w:pos="8780"/>
        </w:tabs>
        <w:rPr>
          <w:rFonts w:eastAsiaTheme="minorEastAsia"/>
          <w:noProof/>
          <w:sz w:val="22"/>
          <w:szCs w:val="22"/>
          <w:lang w:eastAsia="zh-CN"/>
        </w:rPr>
      </w:pPr>
      <w:hyperlink w:anchor="_Toc42503460" w:history="1">
        <w:r w:rsidRPr="003D7B97">
          <w:rPr>
            <w:rStyle w:val="Hyperlink"/>
            <w:noProof/>
          </w:rPr>
          <w:t>4.2.1</w:t>
        </w:r>
        <w:r w:rsidRPr="003D7B97">
          <w:rPr>
            <w:rFonts w:eastAsiaTheme="minorEastAsia"/>
            <w:noProof/>
            <w:sz w:val="22"/>
            <w:szCs w:val="22"/>
            <w:lang w:eastAsia="zh-CN"/>
          </w:rPr>
          <w:tab/>
        </w:r>
        <w:r w:rsidRPr="003D7B97">
          <w:rPr>
            <w:rStyle w:val="Hyperlink"/>
            <w:noProof/>
          </w:rPr>
          <w:t>Môi trường phát triển hệ thống</w:t>
        </w:r>
        <w:r w:rsidRPr="003D7B97">
          <w:rPr>
            <w:noProof/>
            <w:webHidden/>
          </w:rPr>
          <w:tab/>
        </w:r>
        <w:r w:rsidRPr="003D7B97">
          <w:rPr>
            <w:noProof/>
            <w:webHidden/>
          </w:rPr>
          <w:fldChar w:fldCharType="begin"/>
        </w:r>
        <w:r w:rsidRPr="003D7B97">
          <w:rPr>
            <w:noProof/>
            <w:webHidden/>
          </w:rPr>
          <w:instrText xml:space="preserve"> PAGEREF _Toc42503460 \h </w:instrText>
        </w:r>
        <w:r w:rsidRPr="003D7B97">
          <w:rPr>
            <w:noProof/>
            <w:webHidden/>
          </w:rPr>
        </w:r>
        <w:r w:rsidRPr="003D7B97">
          <w:rPr>
            <w:noProof/>
            <w:webHidden/>
          </w:rPr>
          <w:fldChar w:fldCharType="separate"/>
        </w:r>
        <w:r w:rsidRPr="003D7B97">
          <w:rPr>
            <w:noProof/>
            <w:webHidden/>
          </w:rPr>
          <w:t>6</w:t>
        </w:r>
        <w:r w:rsidRPr="003D7B97">
          <w:rPr>
            <w:noProof/>
            <w:webHidden/>
          </w:rPr>
          <w:fldChar w:fldCharType="end"/>
        </w:r>
      </w:hyperlink>
    </w:p>
    <w:p w14:paraId="0D40C8F4" w14:textId="2546D81D" w:rsidR="002A4D27" w:rsidRPr="003D7B97" w:rsidRDefault="002A4D27">
      <w:pPr>
        <w:pStyle w:val="TOC3"/>
        <w:tabs>
          <w:tab w:val="left" w:pos="1320"/>
          <w:tab w:val="right" w:leader="dot" w:pos="8780"/>
        </w:tabs>
        <w:rPr>
          <w:rFonts w:eastAsiaTheme="minorEastAsia"/>
          <w:noProof/>
          <w:sz w:val="22"/>
          <w:szCs w:val="22"/>
          <w:lang w:eastAsia="zh-CN"/>
        </w:rPr>
      </w:pPr>
      <w:hyperlink w:anchor="_Toc42503461" w:history="1">
        <w:r w:rsidRPr="003D7B97">
          <w:rPr>
            <w:rStyle w:val="Hyperlink"/>
            <w:noProof/>
          </w:rPr>
          <w:t>4.2.2</w:t>
        </w:r>
        <w:r w:rsidRPr="003D7B97">
          <w:rPr>
            <w:rFonts w:eastAsiaTheme="minorEastAsia"/>
            <w:noProof/>
            <w:sz w:val="22"/>
            <w:szCs w:val="22"/>
            <w:lang w:eastAsia="zh-CN"/>
          </w:rPr>
          <w:tab/>
        </w:r>
        <w:r w:rsidRPr="003D7B97">
          <w:rPr>
            <w:rStyle w:val="Hyperlink"/>
            <w:noProof/>
          </w:rPr>
          <w:t>Môi trường triển khai</w:t>
        </w:r>
        <w:r w:rsidRPr="003D7B97">
          <w:rPr>
            <w:noProof/>
            <w:webHidden/>
          </w:rPr>
          <w:tab/>
        </w:r>
        <w:r w:rsidRPr="003D7B97">
          <w:rPr>
            <w:noProof/>
            <w:webHidden/>
          </w:rPr>
          <w:fldChar w:fldCharType="begin"/>
        </w:r>
        <w:r w:rsidRPr="003D7B97">
          <w:rPr>
            <w:noProof/>
            <w:webHidden/>
          </w:rPr>
          <w:instrText xml:space="preserve"> PAGEREF _Toc42503461 \h </w:instrText>
        </w:r>
        <w:r w:rsidRPr="003D7B97">
          <w:rPr>
            <w:noProof/>
            <w:webHidden/>
          </w:rPr>
        </w:r>
        <w:r w:rsidRPr="003D7B97">
          <w:rPr>
            <w:noProof/>
            <w:webHidden/>
          </w:rPr>
          <w:fldChar w:fldCharType="separate"/>
        </w:r>
        <w:r w:rsidRPr="003D7B97">
          <w:rPr>
            <w:noProof/>
            <w:webHidden/>
          </w:rPr>
          <w:t>6</w:t>
        </w:r>
        <w:r w:rsidRPr="003D7B97">
          <w:rPr>
            <w:noProof/>
            <w:webHidden/>
          </w:rPr>
          <w:fldChar w:fldCharType="end"/>
        </w:r>
      </w:hyperlink>
    </w:p>
    <w:p w14:paraId="0969E5D3" w14:textId="08492300" w:rsidR="002A4D27" w:rsidRPr="003D7B97" w:rsidRDefault="002A4D27">
      <w:pPr>
        <w:pStyle w:val="TOC2"/>
        <w:tabs>
          <w:tab w:val="left" w:pos="880"/>
          <w:tab w:val="right" w:leader="dot" w:pos="8780"/>
        </w:tabs>
        <w:rPr>
          <w:rFonts w:eastAsiaTheme="minorEastAsia"/>
          <w:noProof/>
          <w:sz w:val="22"/>
          <w:szCs w:val="22"/>
          <w:lang w:eastAsia="zh-CN"/>
        </w:rPr>
      </w:pPr>
      <w:hyperlink w:anchor="_Toc42503462" w:history="1">
        <w:r w:rsidRPr="003D7B97">
          <w:rPr>
            <w:rStyle w:val="Hyperlink"/>
            <w:b/>
            <w:noProof/>
          </w:rPr>
          <w:t>4.3</w:t>
        </w:r>
        <w:r w:rsidRPr="003D7B97">
          <w:rPr>
            <w:rFonts w:eastAsiaTheme="minorEastAsia"/>
            <w:noProof/>
            <w:sz w:val="22"/>
            <w:szCs w:val="22"/>
            <w:lang w:eastAsia="zh-CN"/>
          </w:rPr>
          <w:tab/>
        </w:r>
        <w:r w:rsidRPr="003D7B97">
          <w:rPr>
            <w:rStyle w:val="Hyperlink"/>
            <w:b/>
            <w:noProof/>
          </w:rPr>
          <w:t>Sơ đồ triển khai (Deployment Diagram)</w:t>
        </w:r>
        <w:r w:rsidRPr="003D7B97">
          <w:rPr>
            <w:noProof/>
            <w:webHidden/>
          </w:rPr>
          <w:tab/>
        </w:r>
        <w:r w:rsidRPr="003D7B97">
          <w:rPr>
            <w:noProof/>
            <w:webHidden/>
          </w:rPr>
          <w:fldChar w:fldCharType="begin"/>
        </w:r>
        <w:r w:rsidRPr="003D7B97">
          <w:rPr>
            <w:noProof/>
            <w:webHidden/>
          </w:rPr>
          <w:instrText xml:space="preserve"> PAGEREF _Toc42503462 \h </w:instrText>
        </w:r>
        <w:r w:rsidRPr="003D7B97">
          <w:rPr>
            <w:noProof/>
            <w:webHidden/>
          </w:rPr>
        </w:r>
        <w:r w:rsidRPr="003D7B97">
          <w:rPr>
            <w:noProof/>
            <w:webHidden/>
          </w:rPr>
          <w:fldChar w:fldCharType="separate"/>
        </w:r>
        <w:r w:rsidRPr="003D7B97">
          <w:rPr>
            <w:noProof/>
            <w:webHidden/>
          </w:rPr>
          <w:t>6</w:t>
        </w:r>
        <w:r w:rsidRPr="003D7B97">
          <w:rPr>
            <w:noProof/>
            <w:webHidden/>
          </w:rPr>
          <w:fldChar w:fldCharType="end"/>
        </w:r>
      </w:hyperlink>
    </w:p>
    <w:p w14:paraId="3EA2976F" w14:textId="15752A32" w:rsidR="002A4D27" w:rsidRPr="003D7B97" w:rsidRDefault="002A4D27">
      <w:pPr>
        <w:pStyle w:val="TOC2"/>
        <w:tabs>
          <w:tab w:val="left" w:pos="880"/>
          <w:tab w:val="right" w:leader="dot" w:pos="8780"/>
        </w:tabs>
        <w:rPr>
          <w:rFonts w:eastAsiaTheme="minorEastAsia"/>
          <w:noProof/>
          <w:sz w:val="22"/>
          <w:szCs w:val="22"/>
          <w:lang w:eastAsia="zh-CN"/>
        </w:rPr>
      </w:pPr>
      <w:hyperlink w:anchor="_Toc42503463" w:history="1">
        <w:r w:rsidRPr="003D7B97">
          <w:rPr>
            <w:rStyle w:val="Hyperlink"/>
            <w:b/>
            <w:noProof/>
          </w:rPr>
          <w:t>4.4</w:t>
        </w:r>
        <w:r w:rsidRPr="003D7B97">
          <w:rPr>
            <w:rFonts w:eastAsiaTheme="minorEastAsia"/>
            <w:noProof/>
            <w:sz w:val="22"/>
            <w:szCs w:val="22"/>
            <w:lang w:eastAsia="zh-CN"/>
          </w:rPr>
          <w:tab/>
        </w:r>
        <w:r w:rsidRPr="003D7B97">
          <w:rPr>
            <w:rStyle w:val="Hyperlink"/>
            <w:b/>
            <w:noProof/>
          </w:rPr>
          <w:t>Kết quả xây dựng ứng dụng</w:t>
        </w:r>
        <w:r w:rsidRPr="003D7B97">
          <w:rPr>
            <w:noProof/>
            <w:webHidden/>
          </w:rPr>
          <w:tab/>
        </w:r>
        <w:r w:rsidRPr="003D7B97">
          <w:rPr>
            <w:noProof/>
            <w:webHidden/>
          </w:rPr>
          <w:fldChar w:fldCharType="begin"/>
        </w:r>
        <w:r w:rsidRPr="003D7B97">
          <w:rPr>
            <w:noProof/>
            <w:webHidden/>
          </w:rPr>
          <w:instrText xml:space="preserve"> PAGEREF _Toc42503463 \h </w:instrText>
        </w:r>
        <w:r w:rsidRPr="003D7B97">
          <w:rPr>
            <w:noProof/>
            <w:webHidden/>
          </w:rPr>
        </w:r>
        <w:r w:rsidRPr="003D7B97">
          <w:rPr>
            <w:noProof/>
            <w:webHidden/>
          </w:rPr>
          <w:fldChar w:fldCharType="separate"/>
        </w:r>
        <w:r w:rsidRPr="003D7B97">
          <w:rPr>
            <w:noProof/>
            <w:webHidden/>
          </w:rPr>
          <w:t>6</w:t>
        </w:r>
        <w:r w:rsidRPr="003D7B97">
          <w:rPr>
            <w:noProof/>
            <w:webHidden/>
          </w:rPr>
          <w:fldChar w:fldCharType="end"/>
        </w:r>
      </w:hyperlink>
    </w:p>
    <w:p w14:paraId="7E98579C" w14:textId="5ECF8B34" w:rsidR="002A4D27" w:rsidRPr="003D7B97" w:rsidRDefault="002A4D27">
      <w:pPr>
        <w:pStyle w:val="TOC3"/>
        <w:tabs>
          <w:tab w:val="left" w:pos="1320"/>
          <w:tab w:val="right" w:leader="dot" w:pos="8780"/>
        </w:tabs>
        <w:rPr>
          <w:rFonts w:eastAsiaTheme="minorEastAsia"/>
          <w:noProof/>
          <w:sz w:val="22"/>
          <w:szCs w:val="22"/>
          <w:lang w:eastAsia="zh-CN"/>
        </w:rPr>
      </w:pPr>
      <w:hyperlink w:anchor="_Toc42503464" w:history="1">
        <w:r w:rsidRPr="003D7B97">
          <w:rPr>
            <w:rStyle w:val="Hyperlink"/>
            <w:noProof/>
          </w:rPr>
          <w:t>4.4.1</w:t>
        </w:r>
        <w:r w:rsidRPr="003D7B97">
          <w:rPr>
            <w:rFonts w:eastAsiaTheme="minorEastAsia"/>
            <w:noProof/>
            <w:sz w:val="22"/>
            <w:szCs w:val="22"/>
            <w:lang w:eastAsia="zh-CN"/>
          </w:rPr>
          <w:tab/>
        </w:r>
        <w:r w:rsidRPr="003D7B97">
          <w:rPr>
            <w:rStyle w:val="Hyperlink"/>
            <w:noProof/>
          </w:rPr>
          <w:t>Danh sách các màn hình hệ thống</w:t>
        </w:r>
        <w:r w:rsidRPr="003D7B97">
          <w:rPr>
            <w:noProof/>
            <w:webHidden/>
          </w:rPr>
          <w:tab/>
        </w:r>
        <w:r w:rsidRPr="003D7B97">
          <w:rPr>
            <w:noProof/>
            <w:webHidden/>
          </w:rPr>
          <w:fldChar w:fldCharType="begin"/>
        </w:r>
        <w:r w:rsidRPr="003D7B97">
          <w:rPr>
            <w:noProof/>
            <w:webHidden/>
          </w:rPr>
          <w:instrText xml:space="preserve"> PAGEREF _Toc42503464 \h </w:instrText>
        </w:r>
        <w:r w:rsidRPr="003D7B97">
          <w:rPr>
            <w:noProof/>
            <w:webHidden/>
          </w:rPr>
        </w:r>
        <w:r w:rsidRPr="003D7B97">
          <w:rPr>
            <w:noProof/>
            <w:webHidden/>
          </w:rPr>
          <w:fldChar w:fldCharType="separate"/>
        </w:r>
        <w:r w:rsidRPr="003D7B97">
          <w:rPr>
            <w:noProof/>
            <w:webHidden/>
          </w:rPr>
          <w:t>6</w:t>
        </w:r>
        <w:r w:rsidRPr="003D7B97">
          <w:rPr>
            <w:noProof/>
            <w:webHidden/>
          </w:rPr>
          <w:fldChar w:fldCharType="end"/>
        </w:r>
      </w:hyperlink>
    </w:p>
    <w:p w14:paraId="3565F728" w14:textId="3700218D" w:rsidR="002A4D27" w:rsidRPr="003D7B97" w:rsidRDefault="002A4D27">
      <w:pPr>
        <w:pStyle w:val="TOC1"/>
        <w:rPr>
          <w:rFonts w:eastAsiaTheme="minorEastAsia"/>
          <w:b w:val="0"/>
          <w:sz w:val="22"/>
          <w:szCs w:val="22"/>
          <w:lang w:eastAsia="zh-CN"/>
        </w:rPr>
      </w:pPr>
      <w:hyperlink w:anchor="_Toc42503465" w:history="1">
        <w:r w:rsidRPr="003D7B97">
          <w:rPr>
            <w:rStyle w:val="Hyperlink"/>
          </w:rPr>
          <w:t>CHƯƠNG 5: KIỂM THỬ</w:t>
        </w:r>
        <w:r w:rsidRPr="003D7B97">
          <w:rPr>
            <w:webHidden/>
          </w:rPr>
          <w:tab/>
        </w:r>
        <w:r w:rsidRPr="003D7B97">
          <w:rPr>
            <w:webHidden/>
          </w:rPr>
          <w:fldChar w:fldCharType="begin"/>
        </w:r>
        <w:r w:rsidRPr="003D7B97">
          <w:rPr>
            <w:webHidden/>
          </w:rPr>
          <w:instrText xml:space="preserve"> PAGEREF _Toc42503465 \h </w:instrText>
        </w:r>
        <w:r w:rsidRPr="003D7B97">
          <w:rPr>
            <w:webHidden/>
          </w:rPr>
        </w:r>
        <w:r w:rsidRPr="003D7B97">
          <w:rPr>
            <w:webHidden/>
          </w:rPr>
          <w:fldChar w:fldCharType="separate"/>
        </w:r>
        <w:r w:rsidRPr="003D7B97">
          <w:rPr>
            <w:webHidden/>
          </w:rPr>
          <w:t>7</w:t>
        </w:r>
        <w:r w:rsidRPr="003D7B97">
          <w:rPr>
            <w:webHidden/>
          </w:rPr>
          <w:fldChar w:fldCharType="end"/>
        </w:r>
      </w:hyperlink>
    </w:p>
    <w:p w14:paraId="23C77A32" w14:textId="65206FA3" w:rsidR="002A4D27" w:rsidRPr="003D7B97" w:rsidRDefault="002A4D27">
      <w:pPr>
        <w:pStyle w:val="TOC2"/>
        <w:tabs>
          <w:tab w:val="left" w:pos="880"/>
          <w:tab w:val="right" w:leader="dot" w:pos="8780"/>
        </w:tabs>
        <w:rPr>
          <w:rFonts w:eastAsiaTheme="minorEastAsia"/>
          <w:noProof/>
          <w:sz w:val="22"/>
          <w:szCs w:val="22"/>
          <w:lang w:eastAsia="zh-CN"/>
        </w:rPr>
      </w:pPr>
      <w:hyperlink w:anchor="_Toc42503466" w:history="1">
        <w:r w:rsidRPr="003D7B97">
          <w:rPr>
            <w:rStyle w:val="Hyperlink"/>
            <w:b/>
            <w:noProof/>
          </w:rPr>
          <w:t>5.1</w:t>
        </w:r>
        <w:r w:rsidRPr="003D7B97">
          <w:rPr>
            <w:rFonts w:eastAsiaTheme="minorEastAsia"/>
            <w:noProof/>
            <w:sz w:val="22"/>
            <w:szCs w:val="22"/>
            <w:lang w:eastAsia="zh-CN"/>
          </w:rPr>
          <w:tab/>
        </w:r>
        <w:r w:rsidRPr="003D7B97">
          <w:rPr>
            <w:rStyle w:val="Hyperlink"/>
            <w:b/>
            <w:noProof/>
          </w:rPr>
          <w:t>Test Case</w:t>
        </w:r>
        <w:r w:rsidRPr="003D7B97">
          <w:rPr>
            <w:noProof/>
            <w:webHidden/>
          </w:rPr>
          <w:tab/>
        </w:r>
        <w:r w:rsidRPr="003D7B97">
          <w:rPr>
            <w:noProof/>
            <w:webHidden/>
          </w:rPr>
          <w:fldChar w:fldCharType="begin"/>
        </w:r>
        <w:r w:rsidRPr="003D7B97">
          <w:rPr>
            <w:noProof/>
            <w:webHidden/>
          </w:rPr>
          <w:instrText xml:space="preserve"> PAGEREF _Toc42503466 \h </w:instrText>
        </w:r>
        <w:r w:rsidRPr="003D7B97">
          <w:rPr>
            <w:noProof/>
            <w:webHidden/>
          </w:rPr>
        </w:r>
        <w:r w:rsidRPr="003D7B97">
          <w:rPr>
            <w:noProof/>
            <w:webHidden/>
          </w:rPr>
          <w:fldChar w:fldCharType="separate"/>
        </w:r>
        <w:r w:rsidRPr="003D7B97">
          <w:rPr>
            <w:noProof/>
            <w:webHidden/>
          </w:rPr>
          <w:t>7</w:t>
        </w:r>
        <w:r w:rsidRPr="003D7B97">
          <w:rPr>
            <w:noProof/>
            <w:webHidden/>
          </w:rPr>
          <w:fldChar w:fldCharType="end"/>
        </w:r>
      </w:hyperlink>
    </w:p>
    <w:p w14:paraId="36A7A0A3" w14:textId="4DA7B3DD" w:rsidR="002A4D27" w:rsidRPr="003D7B97" w:rsidRDefault="002A4D27">
      <w:pPr>
        <w:pStyle w:val="TOC3"/>
        <w:tabs>
          <w:tab w:val="left" w:pos="1320"/>
          <w:tab w:val="right" w:leader="dot" w:pos="8780"/>
        </w:tabs>
        <w:rPr>
          <w:rFonts w:eastAsiaTheme="minorEastAsia"/>
          <w:noProof/>
          <w:sz w:val="22"/>
          <w:szCs w:val="22"/>
          <w:lang w:eastAsia="zh-CN"/>
        </w:rPr>
      </w:pPr>
      <w:hyperlink w:anchor="_Toc42503467" w:history="1">
        <w:r w:rsidRPr="003D7B97">
          <w:rPr>
            <w:rStyle w:val="Hyperlink"/>
            <w:noProof/>
          </w:rPr>
          <w:t>5.1.1</w:t>
        </w:r>
        <w:r w:rsidRPr="003D7B97">
          <w:rPr>
            <w:rFonts w:eastAsiaTheme="minorEastAsia"/>
            <w:noProof/>
            <w:sz w:val="22"/>
            <w:szCs w:val="22"/>
            <w:lang w:eastAsia="zh-CN"/>
          </w:rPr>
          <w:tab/>
        </w:r>
        <w:r w:rsidRPr="003D7B97">
          <w:rPr>
            <w:rStyle w:val="Hyperlink"/>
            <w:noProof/>
          </w:rPr>
          <w:t>Test Case 1</w:t>
        </w:r>
        <w:r w:rsidRPr="003D7B97">
          <w:rPr>
            <w:noProof/>
            <w:webHidden/>
          </w:rPr>
          <w:tab/>
        </w:r>
        <w:r w:rsidRPr="003D7B97">
          <w:rPr>
            <w:noProof/>
            <w:webHidden/>
          </w:rPr>
          <w:fldChar w:fldCharType="begin"/>
        </w:r>
        <w:r w:rsidRPr="003D7B97">
          <w:rPr>
            <w:noProof/>
            <w:webHidden/>
          </w:rPr>
          <w:instrText xml:space="preserve"> PAGEREF _Toc42503467 \h </w:instrText>
        </w:r>
        <w:r w:rsidRPr="003D7B97">
          <w:rPr>
            <w:noProof/>
            <w:webHidden/>
          </w:rPr>
        </w:r>
        <w:r w:rsidRPr="003D7B97">
          <w:rPr>
            <w:noProof/>
            <w:webHidden/>
          </w:rPr>
          <w:fldChar w:fldCharType="separate"/>
        </w:r>
        <w:r w:rsidRPr="003D7B97">
          <w:rPr>
            <w:noProof/>
            <w:webHidden/>
          </w:rPr>
          <w:t>7</w:t>
        </w:r>
        <w:r w:rsidRPr="003D7B97">
          <w:rPr>
            <w:noProof/>
            <w:webHidden/>
          </w:rPr>
          <w:fldChar w:fldCharType="end"/>
        </w:r>
      </w:hyperlink>
    </w:p>
    <w:p w14:paraId="57CA6A33" w14:textId="223A4834" w:rsidR="002A4D27" w:rsidRPr="003D7B97" w:rsidRDefault="002A4D27">
      <w:pPr>
        <w:pStyle w:val="TOC2"/>
        <w:tabs>
          <w:tab w:val="left" w:pos="880"/>
          <w:tab w:val="right" w:leader="dot" w:pos="8780"/>
        </w:tabs>
        <w:rPr>
          <w:rFonts w:eastAsiaTheme="minorEastAsia"/>
          <w:noProof/>
          <w:sz w:val="22"/>
          <w:szCs w:val="22"/>
          <w:lang w:eastAsia="zh-CN"/>
        </w:rPr>
      </w:pPr>
      <w:hyperlink w:anchor="_Toc42503468" w:history="1">
        <w:r w:rsidRPr="003D7B97">
          <w:rPr>
            <w:rStyle w:val="Hyperlink"/>
            <w:b/>
            <w:noProof/>
          </w:rPr>
          <w:t>5.2</w:t>
        </w:r>
        <w:r w:rsidRPr="003D7B97">
          <w:rPr>
            <w:rFonts w:eastAsiaTheme="minorEastAsia"/>
            <w:noProof/>
            <w:sz w:val="22"/>
            <w:szCs w:val="22"/>
            <w:lang w:eastAsia="zh-CN"/>
          </w:rPr>
          <w:tab/>
        </w:r>
        <w:r w:rsidRPr="003D7B97">
          <w:rPr>
            <w:rStyle w:val="Hyperlink"/>
            <w:b/>
            <w:noProof/>
          </w:rPr>
          <w:t>Kết quả kiểm thử</w:t>
        </w:r>
        <w:r w:rsidRPr="003D7B97">
          <w:rPr>
            <w:noProof/>
            <w:webHidden/>
          </w:rPr>
          <w:tab/>
        </w:r>
        <w:r w:rsidRPr="003D7B97">
          <w:rPr>
            <w:noProof/>
            <w:webHidden/>
          </w:rPr>
          <w:fldChar w:fldCharType="begin"/>
        </w:r>
        <w:r w:rsidRPr="003D7B97">
          <w:rPr>
            <w:noProof/>
            <w:webHidden/>
          </w:rPr>
          <w:instrText xml:space="preserve"> PAGEREF _Toc42503468 \h </w:instrText>
        </w:r>
        <w:r w:rsidRPr="003D7B97">
          <w:rPr>
            <w:noProof/>
            <w:webHidden/>
          </w:rPr>
        </w:r>
        <w:r w:rsidRPr="003D7B97">
          <w:rPr>
            <w:noProof/>
            <w:webHidden/>
          </w:rPr>
          <w:fldChar w:fldCharType="separate"/>
        </w:r>
        <w:r w:rsidRPr="003D7B97">
          <w:rPr>
            <w:noProof/>
            <w:webHidden/>
          </w:rPr>
          <w:t>7</w:t>
        </w:r>
        <w:r w:rsidRPr="003D7B97">
          <w:rPr>
            <w:noProof/>
            <w:webHidden/>
          </w:rPr>
          <w:fldChar w:fldCharType="end"/>
        </w:r>
      </w:hyperlink>
    </w:p>
    <w:p w14:paraId="0B591054" w14:textId="33CE55A5" w:rsidR="002A4D27" w:rsidRPr="003D7B97" w:rsidRDefault="002A4D27">
      <w:pPr>
        <w:pStyle w:val="TOC3"/>
        <w:tabs>
          <w:tab w:val="left" w:pos="1320"/>
          <w:tab w:val="right" w:leader="dot" w:pos="8780"/>
        </w:tabs>
        <w:rPr>
          <w:rFonts w:eastAsiaTheme="minorEastAsia"/>
          <w:noProof/>
          <w:sz w:val="22"/>
          <w:szCs w:val="22"/>
          <w:lang w:eastAsia="zh-CN"/>
        </w:rPr>
      </w:pPr>
      <w:hyperlink w:anchor="_Toc42503469" w:history="1">
        <w:r w:rsidRPr="003D7B97">
          <w:rPr>
            <w:rStyle w:val="Hyperlink"/>
            <w:noProof/>
          </w:rPr>
          <w:t>5.2.1</w:t>
        </w:r>
        <w:r w:rsidRPr="003D7B97">
          <w:rPr>
            <w:rFonts w:eastAsiaTheme="minorEastAsia"/>
            <w:noProof/>
            <w:sz w:val="22"/>
            <w:szCs w:val="22"/>
            <w:lang w:eastAsia="zh-CN"/>
          </w:rPr>
          <w:tab/>
        </w:r>
        <w:r w:rsidRPr="003D7B97">
          <w:rPr>
            <w:rStyle w:val="Hyperlink"/>
            <w:noProof/>
          </w:rPr>
          <w:t>Chỉ số đánh giá độ lỗi</w:t>
        </w:r>
        <w:r w:rsidRPr="003D7B97">
          <w:rPr>
            <w:noProof/>
            <w:webHidden/>
          </w:rPr>
          <w:tab/>
        </w:r>
        <w:r w:rsidRPr="003D7B97">
          <w:rPr>
            <w:noProof/>
            <w:webHidden/>
          </w:rPr>
          <w:fldChar w:fldCharType="begin"/>
        </w:r>
        <w:r w:rsidRPr="003D7B97">
          <w:rPr>
            <w:noProof/>
            <w:webHidden/>
          </w:rPr>
          <w:instrText xml:space="preserve"> PAGEREF _Toc42503469 \h </w:instrText>
        </w:r>
        <w:r w:rsidRPr="003D7B97">
          <w:rPr>
            <w:noProof/>
            <w:webHidden/>
          </w:rPr>
        </w:r>
        <w:r w:rsidRPr="003D7B97">
          <w:rPr>
            <w:noProof/>
            <w:webHidden/>
          </w:rPr>
          <w:fldChar w:fldCharType="separate"/>
        </w:r>
        <w:r w:rsidRPr="003D7B97">
          <w:rPr>
            <w:noProof/>
            <w:webHidden/>
          </w:rPr>
          <w:t>7</w:t>
        </w:r>
        <w:r w:rsidRPr="003D7B97">
          <w:rPr>
            <w:noProof/>
            <w:webHidden/>
          </w:rPr>
          <w:fldChar w:fldCharType="end"/>
        </w:r>
      </w:hyperlink>
    </w:p>
    <w:p w14:paraId="72D42C45" w14:textId="305C1B0A" w:rsidR="002A4D27" w:rsidRPr="003D7B97" w:rsidRDefault="002A4D27">
      <w:pPr>
        <w:pStyle w:val="TOC3"/>
        <w:tabs>
          <w:tab w:val="left" w:pos="1320"/>
          <w:tab w:val="right" w:leader="dot" w:pos="8780"/>
        </w:tabs>
        <w:rPr>
          <w:rFonts w:eastAsiaTheme="minorEastAsia"/>
          <w:noProof/>
          <w:sz w:val="22"/>
          <w:szCs w:val="22"/>
          <w:lang w:eastAsia="zh-CN"/>
        </w:rPr>
      </w:pPr>
      <w:hyperlink w:anchor="_Toc42503470" w:history="1">
        <w:r w:rsidRPr="003D7B97">
          <w:rPr>
            <w:rStyle w:val="Hyperlink"/>
            <w:noProof/>
          </w:rPr>
          <w:t>5.2.2</w:t>
        </w:r>
        <w:r w:rsidRPr="003D7B97">
          <w:rPr>
            <w:rFonts w:eastAsiaTheme="minorEastAsia"/>
            <w:noProof/>
            <w:sz w:val="22"/>
            <w:szCs w:val="22"/>
            <w:lang w:eastAsia="zh-CN"/>
          </w:rPr>
          <w:tab/>
        </w:r>
        <w:r w:rsidRPr="003D7B97">
          <w:rPr>
            <w:rStyle w:val="Hyperlink"/>
            <w:noProof/>
          </w:rPr>
          <w:t>Chỉ số đánh giá chất lượng</w:t>
        </w:r>
        <w:r w:rsidRPr="003D7B97">
          <w:rPr>
            <w:noProof/>
            <w:webHidden/>
          </w:rPr>
          <w:tab/>
        </w:r>
        <w:r w:rsidRPr="003D7B97">
          <w:rPr>
            <w:noProof/>
            <w:webHidden/>
          </w:rPr>
          <w:fldChar w:fldCharType="begin"/>
        </w:r>
        <w:r w:rsidRPr="003D7B97">
          <w:rPr>
            <w:noProof/>
            <w:webHidden/>
          </w:rPr>
          <w:instrText xml:space="preserve"> PAGEREF _Toc42503470 \h </w:instrText>
        </w:r>
        <w:r w:rsidRPr="003D7B97">
          <w:rPr>
            <w:noProof/>
            <w:webHidden/>
          </w:rPr>
        </w:r>
        <w:r w:rsidRPr="003D7B97">
          <w:rPr>
            <w:noProof/>
            <w:webHidden/>
          </w:rPr>
          <w:fldChar w:fldCharType="separate"/>
        </w:r>
        <w:r w:rsidRPr="003D7B97">
          <w:rPr>
            <w:noProof/>
            <w:webHidden/>
          </w:rPr>
          <w:t>7</w:t>
        </w:r>
        <w:r w:rsidRPr="003D7B97">
          <w:rPr>
            <w:noProof/>
            <w:webHidden/>
          </w:rPr>
          <w:fldChar w:fldCharType="end"/>
        </w:r>
      </w:hyperlink>
    </w:p>
    <w:p w14:paraId="50B35764" w14:textId="0620E2DC" w:rsidR="002A4D27" w:rsidRPr="003D7B97" w:rsidRDefault="002A4D27">
      <w:pPr>
        <w:pStyle w:val="TOC3"/>
        <w:tabs>
          <w:tab w:val="left" w:pos="1320"/>
          <w:tab w:val="right" w:leader="dot" w:pos="8780"/>
        </w:tabs>
        <w:rPr>
          <w:rFonts w:eastAsiaTheme="minorEastAsia"/>
          <w:noProof/>
          <w:sz w:val="22"/>
          <w:szCs w:val="22"/>
          <w:lang w:eastAsia="zh-CN"/>
        </w:rPr>
      </w:pPr>
      <w:hyperlink w:anchor="_Toc42503471" w:history="1">
        <w:r w:rsidRPr="003D7B97">
          <w:rPr>
            <w:rStyle w:val="Hyperlink"/>
            <w:noProof/>
          </w:rPr>
          <w:t>5.2.3</w:t>
        </w:r>
        <w:r w:rsidRPr="003D7B97">
          <w:rPr>
            <w:rFonts w:eastAsiaTheme="minorEastAsia"/>
            <w:noProof/>
            <w:sz w:val="22"/>
            <w:szCs w:val="22"/>
            <w:lang w:eastAsia="zh-CN"/>
          </w:rPr>
          <w:tab/>
        </w:r>
        <w:r w:rsidRPr="003D7B97">
          <w:rPr>
            <w:rStyle w:val="Hyperlink"/>
            <w:noProof/>
          </w:rPr>
          <w:t>Đánh giá tham số dùng trong thuật toán</w:t>
        </w:r>
        <w:r w:rsidRPr="003D7B97">
          <w:rPr>
            <w:noProof/>
            <w:webHidden/>
          </w:rPr>
          <w:tab/>
        </w:r>
        <w:r w:rsidRPr="003D7B97">
          <w:rPr>
            <w:noProof/>
            <w:webHidden/>
          </w:rPr>
          <w:fldChar w:fldCharType="begin"/>
        </w:r>
        <w:r w:rsidRPr="003D7B97">
          <w:rPr>
            <w:noProof/>
            <w:webHidden/>
          </w:rPr>
          <w:instrText xml:space="preserve"> PAGEREF _Toc42503471 \h </w:instrText>
        </w:r>
        <w:r w:rsidRPr="003D7B97">
          <w:rPr>
            <w:noProof/>
            <w:webHidden/>
          </w:rPr>
        </w:r>
        <w:r w:rsidRPr="003D7B97">
          <w:rPr>
            <w:noProof/>
            <w:webHidden/>
          </w:rPr>
          <w:fldChar w:fldCharType="separate"/>
        </w:r>
        <w:r w:rsidRPr="003D7B97">
          <w:rPr>
            <w:noProof/>
            <w:webHidden/>
          </w:rPr>
          <w:t>7</w:t>
        </w:r>
        <w:r w:rsidRPr="003D7B97">
          <w:rPr>
            <w:noProof/>
            <w:webHidden/>
          </w:rPr>
          <w:fldChar w:fldCharType="end"/>
        </w:r>
      </w:hyperlink>
    </w:p>
    <w:p w14:paraId="0B2C68C7" w14:textId="4D6CFEA3" w:rsidR="002A4D27" w:rsidRPr="003D7B97" w:rsidRDefault="002A4D27">
      <w:pPr>
        <w:pStyle w:val="TOC1"/>
        <w:rPr>
          <w:rFonts w:eastAsiaTheme="minorEastAsia"/>
          <w:b w:val="0"/>
          <w:sz w:val="22"/>
          <w:szCs w:val="22"/>
          <w:lang w:eastAsia="zh-CN"/>
        </w:rPr>
      </w:pPr>
      <w:hyperlink w:anchor="_Toc42503472" w:history="1">
        <w:r w:rsidRPr="003D7B97">
          <w:rPr>
            <w:rStyle w:val="Hyperlink"/>
          </w:rPr>
          <w:t>CHƯƠNG 6: KẾT LUẬN VÀ HƯỚNG PHÁT TRIỂN</w:t>
        </w:r>
        <w:r w:rsidRPr="003D7B97">
          <w:rPr>
            <w:webHidden/>
          </w:rPr>
          <w:tab/>
        </w:r>
        <w:r w:rsidRPr="003D7B97">
          <w:rPr>
            <w:webHidden/>
          </w:rPr>
          <w:fldChar w:fldCharType="begin"/>
        </w:r>
        <w:r w:rsidRPr="003D7B97">
          <w:rPr>
            <w:webHidden/>
          </w:rPr>
          <w:instrText xml:space="preserve"> PAGEREF _Toc42503472 \h </w:instrText>
        </w:r>
        <w:r w:rsidRPr="003D7B97">
          <w:rPr>
            <w:webHidden/>
          </w:rPr>
        </w:r>
        <w:r w:rsidRPr="003D7B97">
          <w:rPr>
            <w:webHidden/>
          </w:rPr>
          <w:fldChar w:fldCharType="separate"/>
        </w:r>
        <w:r w:rsidRPr="003D7B97">
          <w:rPr>
            <w:webHidden/>
          </w:rPr>
          <w:t>8</w:t>
        </w:r>
        <w:r w:rsidRPr="003D7B97">
          <w:rPr>
            <w:webHidden/>
          </w:rPr>
          <w:fldChar w:fldCharType="end"/>
        </w:r>
      </w:hyperlink>
    </w:p>
    <w:p w14:paraId="41BC5EC7" w14:textId="36C40CEA" w:rsidR="002A4D27" w:rsidRPr="003D7B97" w:rsidRDefault="002A4D27">
      <w:pPr>
        <w:pStyle w:val="TOC2"/>
        <w:tabs>
          <w:tab w:val="left" w:pos="880"/>
          <w:tab w:val="right" w:leader="dot" w:pos="8780"/>
        </w:tabs>
        <w:rPr>
          <w:rFonts w:eastAsiaTheme="minorEastAsia"/>
          <w:noProof/>
          <w:sz w:val="22"/>
          <w:szCs w:val="22"/>
          <w:lang w:eastAsia="zh-CN"/>
        </w:rPr>
      </w:pPr>
      <w:hyperlink w:anchor="_Toc42503473" w:history="1">
        <w:r w:rsidRPr="003D7B97">
          <w:rPr>
            <w:rStyle w:val="Hyperlink"/>
            <w:b/>
            <w:noProof/>
          </w:rPr>
          <w:t>6.1</w:t>
        </w:r>
        <w:r w:rsidRPr="003D7B97">
          <w:rPr>
            <w:rFonts w:eastAsiaTheme="minorEastAsia"/>
            <w:noProof/>
            <w:sz w:val="22"/>
            <w:szCs w:val="22"/>
            <w:lang w:eastAsia="zh-CN"/>
          </w:rPr>
          <w:tab/>
        </w:r>
        <w:r w:rsidRPr="003D7B97">
          <w:rPr>
            <w:rStyle w:val="Hyperlink"/>
            <w:b/>
            <w:noProof/>
          </w:rPr>
          <w:t>Đánh giá kết luận về ứng dụng</w:t>
        </w:r>
        <w:r w:rsidRPr="003D7B97">
          <w:rPr>
            <w:noProof/>
            <w:webHidden/>
          </w:rPr>
          <w:tab/>
        </w:r>
        <w:r w:rsidRPr="003D7B97">
          <w:rPr>
            <w:noProof/>
            <w:webHidden/>
          </w:rPr>
          <w:fldChar w:fldCharType="begin"/>
        </w:r>
        <w:r w:rsidRPr="003D7B97">
          <w:rPr>
            <w:noProof/>
            <w:webHidden/>
          </w:rPr>
          <w:instrText xml:space="preserve"> PAGEREF _Toc42503473 \h </w:instrText>
        </w:r>
        <w:r w:rsidRPr="003D7B97">
          <w:rPr>
            <w:noProof/>
            <w:webHidden/>
          </w:rPr>
        </w:r>
        <w:r w:rsidRPr="003D7B97">
          <w:rPr>
            <w:noProof/>
            <w:webHidden/>
          </w:rPr>
          <w:fldChar w:fldCharType="separate"/>
        </w:r>
        <w:r w:rsidRPr="003D7B97">
          <w:rPr>
            <w:noProof/>
            <w:webHidden/>
          </w:rPr>
          <w:t>8</w:t>
        </w:r>
        <w:r w:rsidRPr="003D7B97">
          <w:rPr>
            <w:noProof/>
            <w:webHidden/>
          </w:rPr>
          <w:fldChar w:fldCharType="end"/>
        </w:r>
      </w:hyperlink>
    </w:p>
    <w:p w14:paraId="728CD2E1" w14:textId="3DE4912E" w:rsidR="002A4D27" w:rsidRPr="003D7B97" w:rsidRDefault="002A4D27">
      <w:pPr>
        <w:pStyle w:val="TOC2"/>
        <w:tabs>
          <w:tab w:val="left" w:pos="880"/>
          <w:tab w:val="right" w:leader="dot" w:pos="8780"/>
        </w:tabs>
        <w:rPr>
          <w:rFonts w:eastAsiaTheme="minorEastAsia"/>
          <w:noProof/>
          <w:sz w:val="22"/>
          <w:szCs w:val="22"/>
          <w:lang w:eastAsia="zh-CN"/>
        </w:rPr>
      </w:pPr>
      <w:hyperlink w:anchor="_Toc42503474" w:history="1">
        <w:r w:rsidRPr="003D7B97">
          <w:rPr>
            <w:rStyle w:val="Hyperlink"/>
            <w:b/>
            <w:noProof/>
          </w:rPr>
          <w:t>6.2</w:t>
        </w:r>
        <w:r w:rsidRPr="003D7B97">
          <w:rPr>
            <w:rFonts w:eastAsiaTheme="minorEastAsia"/>
            <w:noProof/>
            <w:sz w:val="22"/>
            <w:szCs w:val="22"/>
            <w:lang w:eastAsia="zh-CN"/>
          </w:rPr>
          <w:tab/>
        </w:r>
        <w:r w:rsidRPr="003D7B97">
          <w:rPr>
            <w:rStyle w:val="Hyperlink"/>
            <w:b/>
            <w:noProof/>
          </w:rPr>
          <w:t>Kết luận chung</w:t>
        </w:r>
        <w:r w:rsidRPr="003D7B97">
          <w:rPr>
            <w:noProof/>
            <w:webHidden/>
          </w:rPr>
          <w:tab/>
        </w:r>
        <w:r w:rsidRPr="003D7B97">
          <w:rPr>
            <w:noProof/>
            <w:webHidden/>
          </w:rPr>
          <w:fldChar w:fldCharType="begin"/>
        </w:r>
        <w:r w:rsidRPr="003D7B97">
          <w:rPr>
            <w:noProof/>
            <w:webHidden/>
          </w:rPr>
          <w:instrText xml:space="preserve"> PAGEREF _Toc42503474 \h </w:instrText>
        </w:r>
        <w:r w:rsidRPr="003D7B97">
          <w:rPr>
            <w:noProof/>
            <w:webHidden/>
          </w:rPr>
        </w:r>
        <w:r w:rsidRPr="003D7B97">
          <w:rPr>
            <w:noProof/>
            <w:webHidden/>
          </w:rPr>
          <w:fldChar w:fldCharType="separate"/>
        </w:r>
        <w:r w:rsidRPr="003D7B97">
          <w:rPr>
            <w:noProof/>
            <w:webHidden/>
          </w:rPr>
          <w:t>8</w:t>
        </w:r>
        <w:r w:rsidRPr="003D7B97">
          <w:rPr>
            <w:noProof/>
            <w:webHidden/>
          </w:rPr>
          <w:fldChar w:fldCharType="end"/>
        </w:r>
      </w:hyperlink>
    </w:p>
    <w:p w14:paraId="1F82F2BC" w14:textId="6387612A" w:rsidR="002A4D27" w:rsidRPr="003D7B97" w:rsidRDefault="002A4D27">
      <w:pPr>
        <w:pStyle w:val="TOC3"/>
        <w:tabs>
          <w:tab w:val="left" w:pos="1320"/>
          <w:tab w:val="right" w:leader="dot" w:pos="8780"/>
        </w:tabs>
        <w:rPr>
          <w:rFonts w:eastAsiaTheme="minorEastAsia"/>
          <w:noProof/>
          <w:sz w:val="22"/>
          <w:szCs w:val="22"/>
          <w:lang w:eastAsia="zh-CN"/>
        </w:rPr>
      </w:pPr>
      <w:hyperlink w:anchor="_Toc42503475" w:history="1">
        <w:r w:rsidRPr="003D7B97">
          <w:rPr>
            <w:rStyle w:val="Hyperlink"/>
            <w:noProof/>
          </w:rPr>
          <w:t>6.2.1</w:t>
        </w:r>
        <w:r w:rsidRPr="003D7B97">
          <w:rPr>
            <w:rFonts w:eastAsiaTheme="minorEastAsia"/>
            <w:noProof/>
            <w:sz w:val="22"/>
            <w:szCs w:val="22"/>
            <w:lang w:eastAsia="zh-CN"/>
          </w:rPr>
          <w:tab/>
        </w:r>
        <w:r w:rsidRPr="003D7B97">
          <w:rPr>
            <w:rStyle w:val="Hyperlink"/>
            <w:noProof/>
          </w:rPr>
          <w:t>Kết quả đạt được</w:t>
        </w:r>
        <w:r w:rsidRPr="003D7B97">
          <w:rPr>
            <w:noProof/>
            <w:webHidden/>
          </w:rPr>
          <w:tab/>
        </w:r>
        <w:r w:rsidRPr="003D7B97">
          <w:rPr>
            <w:noProof/>
            <w:webHidden/>
          </w:rPr>
          <w:fldChar w:fldCharType="begin"/>
        </w:r>
        <w:r w:rsidRPr="003D7B97">
          <w:rPr>
            <w:noProof/>
            <w:webHidden/>
          </w:rPr>
          <w:instrText xml:space="preserve"> PAGEREF _Toc42503475 \h </w:instrText>
        </w:r>
        <w:r w:rsidRPr="003D7B97">
          <w:rPr>
            <w:noProof/>
            <w:webHidden/>
          </w:rPr>
        </w:r>
        <w:r w:rsidRPr="003D7B97">
          <w:rPr>
            <w:noProof/>
            <w:webHidden/>
          </w:rPr>
          <w:fldChar w:fldCharType="separate"/>
        </w:r>
        <w:r w:rsidRPr="003D7B97">
          <w:rPr>
            <w:noProof/>
            <w:webHidden/>
          </w:rPr>
          <w:t>8</w:t>
        </w:r>
        <w:r w:rsidRPr="003D7B97">
          <w:rPr>
            <w:noProof/>
            <w:webHidden/>
          </w:rPr>
          <w:fldChar w:fldCharType="end"/>
        </w:r>
      </w:hyperlink>
    </w:p>
    <w:p w14:paraId="7DA6C679" w14:textId="655681CD" w:rsidR="002A4D27" w:rsidRPr="003D7B97" w:rsidRDefault="002A4D27">
      <w:pPr>
        <w:pStyle w:val="TOC3"/>
        <w:tabs>
          <w:tab w:val="left" w:pos="1320"/>
          <w:tab w:val="right" w:leader="dot" w:pos="8780"/>
        </w:tabs>
        <w:rPr>
          <w:rFonts w:eastAsiaTheme="minorEastAsia"/>
          <w:noProof/>
          <w:sz w:val="22"/>
          <w:szCs w:val="22"/>
          <w:lang w:eastAsia="zh-CN"/>
        </w:rPr>
      </w:pPr>
      <w:hyperlink w:anchor="_Toc42503476" w:history="1">
        <w:r w:rsidRPr="003D7B97">
          <w:rPr>
            <w:rStyle w:val="Hyperlink"/>
            <w:noProof/>
          </w:rPr>
          <w:t>6.2.2</w:t>
        </w:r>
        <w:r w:rsidRPr="003D7B97">
          <w:rPr>
            <w:rFonts w:eastAsiaTheme="minorEastAsia"/>
            <w:noProof/>
            <w:sz w:val="22"/>
            <w:szCs w:val="22"/>
            <w:lang w:eastAsia="zh-CN"/>
          </w:rPr>
          <w:tab/>
        </w:r>
        <w:r w:rsidRPr="003D7B97">
          <w:rPr>
            <w:rStyle w:val="Hyperlink"/>
            <w:noProof/>
          </w:rPr>
          <w:t>Ý nghĩa của đề tài</w:t>
        </w:r>
        <w:r w:rsidRPr="003D7B97">
          <w:rPr>
            <w:noProof/>
            <w:webHidden/>
          </w:rPr>
          <w:tab/>
        </w:r>
        <w:r w:rsidRPr="003D7B97">
          <w:rPr>
            <w:noProof/>
            <w:webHidden/>
          </w:rPr>
          <w:fldChar w:fldCharType="begin"/>
        </w:r>
        <w:r w:rsidRPr="003D7B97">
          <w:rPr>
            <w:noProof/>
            <w:webHidden/>
          </w:rPr>
          <w:instrText xml:space="preserve"> PAGEREF _Toc42503476 \h </w:instrText>
        </w:r>
        <w:r w:rsidRPr="003D7B97">
          <w:rPr>
            <w:noProof/>
            <w:webHidden/>
          </w:rPr>
        </w:r>
        <w:r w:rsidRPr="003D7B97">
          <w:rPr>
            <w:noProof/>
            <w:webHidden/>
          </w:rPr>
          <w:fldChar w:fldCharType="separate"/>
        </w:r>
        <w:r w:rsidRPr="003D7B97">
          <w:rPr>
            <w:noProof/>
            <w:webHidden/>
          </w:rPr>
          <w:t>8</w:t>
        </w:r>
        <w:r w:rsidRPr="003D7B97">
          <w:rPr>
            <w:noProof/>
            <w:webHidden/>
          </w:rPr>
          <w:fldChar w:fldCharType="end"/>
        </w:r>
      </w:hyperlink>
    </w:p>
    <w:p w14:paraId="0219084C" w14:textId="759DC970" w:rsidR="002A4D27" w:rsidRPr="003D7B97" w:rsidRDefault="002A4D27">
      <w:pPr>
        <w:pStyle w:val="TOC3"/>
        <w:tabs>
          <w:tab w:val="left" w:pos="1320"/>
          <w:tab w:val="right" w:leader="dot" w:pos="8780"/>
        </w:tabs>
        <w:rPr>
          <w:rFonts w:eastAsiaTheme="minorEastAsia"/>
          <w:noProof/>
          <w:sz w:val="22"/>
          <w:szCs w:val="22"/>
          <w:lang w:eastAsia="zh-CN"/>
        </w:rPr>
      </w:pPr>
      <w:hyperlink w:anchor="_Toc42503477" w:history="1">
        <w:r w:rsidRPr="003D7B97">
          <w:rPr>
            <w:rStyle w:val="Hyperlink"/>
            <w:noProof/>
          </w:rPr>
          <w:t>6.2.3</w:t>
        </w:r>
        <w:r w:rsidRPr="003D7B97">
          <w:rPr>
            <w:rFonts w:eastAsiaTheme="minorEastAsia"/>
            <w:noProof/>
            <w:sz w:val="22"/>
            <w:szCs w:val="22"/>
            <w:lang w:eastAsia="zh-CN"/>
          </w:rPr>
          <w:tab/>
        </w:r>
        <w:r w:rsidRPr="003D7B97">
          <w:rPr>
            <w:rStyle w:val="Hyperlink"/>
            <w:noProof/>
          </w:rPr>
          <w:t>Hạn chế</w:t>
        </w:r>
        <w:r w:rsidRPr="003D7B97">
          <w:rPr>
            <w:noProof/>
            <w:webHidden/>
          </w:rPr>
          <w:tab/>
        </w:r>
        <w:r w:rsidRPr="003D7B97">
          <w:rPr>
            <w:noProof/>
            <w:webHidden/>
          </w:rPr>
          <w:fldChar w:fldCharType="begin"/>
        </w:r>
        <w:r w:rsidRPr="003D7B97">
          <w:rPr>
            <w:noProof/>
            <w:webHidden/>
          </w:rPr>
          <w:instrText xml:space="preserve"> PAGEREF _Toc42503477 \h </w:instrText>
        </w:r>
        <w:r w:rsidRPr="003D7B97">
          <w:rPr>
            <w:noProof/>
            <w:webHidden/>
          </w:rPr>
        </w:r>
        <w:r w:rsidRPr="003D7B97">
          <w:rPr>
            <w:noProof/>
            <w:webHidden/>
          </w:rPr>
          <w:fldChar w:fldCharType="separate"/>
        </w:r>
        <w:r w:rsidRPr="003D7B97">
          <w:rPr>
            <w:noProof/>
            <w:webHidden/>
          </w:rPr>
          <w:t>8</w:t>
        </w:r>
        <w:r w:rsidRPr="003D7B97">
          <w:rPr>
            <w:noProof/>
            <w:webHidden/>
          </w:rPr>
          <w:fldChar w:fldCharType="end"/>
        </w:r>
      </w:hyperlink>
    </w:p>
    <w:p w14:paraId="155FF44C" w14:textId="5C0C2049" w:rsidR="002A4D27" w:rsidRPr="003D7B97" w:rsidRDefault="002A4D27">
      <w:pPr>
        <w:pStyle w:val="TOC2"/>
        <w:tabs>
          <w:tab w:val="left" w:pos="880"/>
          <w:tab w:val="right" w:leader="dot" w:pos="8780"/>
        </w:tabs>
        <w:rPr>
          <w:rFonts w:eastAsiaTheme="minorEastAsia"/>
          <w:noProof/>
          <w:sz w:val="22"/>
          <w:szCs w:val="22"/>
          <w:lang w:eastAsia="zh-CN"/>
        </w:rPr>
      </w:pPr>
      <w:hyperlink w:anchor="_Toc42503478" w:history="1">
        <w:r w:rsidRPr="003D7B97">
          <w:rPr>
            <w:rStyle w:val="Hyperlink"/>
            <w:b/>
            <w:noProof/>
          </w:rPr>
          <w:t>6.3</w:t>
        </w:r>
        <w:r w:rsidRPr="003D7B97">
          <w:rPr>
            <w:rFonts w:eastAsiaTheme="minorEastAsia"/>
            <w:noProof/>
            <w:sz w:val="22"/>
            <w:szCs w:val="22"/>
            <w:lang w:eastAsia="zh-CN"/>
          </w:rPr>
          <w:tab/>
        </w:r>
        <w:r w:rsidRPr="003D7B97">
          <w:rPr>
            <w:rStyle w:val="Hyperlink"/>
            <w:b/>
            <w:noProof/>
          </w:rPr>
          <w:t>Hướng phát triển</w:t>
        </w:r>
        <w:r w:rsidRPr="003D7B97">
          <w:rPr>
            <w:noProof/>
            <w:webHidden/>
          </w:rPr>
          <w:tab/>
        </w:r>
        <w:r w:rsidRPr="003D7B97">
          <w:rPr>
            <w:noProof/>
            <w:webHidden/>
          </w:rPr>
          <w:fldChar w:fldCharType="begin"/>
        </w:r>
        <w:r w:rsidRPr="003D7B97">
          <w:rPr>
            <w:noProof/>
            <w:webHidden/>
          </w:rPr>
          <w:instrText xml:space="preserve"> PAGEREF _Toc42503478 \h </w:instrText>
        </w:r>
        <w:r w:rsidRPr="003D7B97">
          <w:rPr>
            <w:noProof/>
            <w:webHidden/>
          </w:rPr>
        </w:r>
        <w:r w:rsidRPr="003D7B97">
          <w:rPr>
            <w:noProof/>
            <w:webHidden/>
          </w:rPr>
          <w:fldChar w:fldCharType="separate"/>
        </w:r>
        <w:r w:rsidRPr="003D7B97">
          <w:rPr>
            <w:noProof/>
            <w:webHidden/>
          </w:rPr>
          <w:t>8</w:t>
        </w:r>
        <w:r w:rsidRPr="003D7B97">
          <w:rPr>
            <w:noProof/>
            <w:webHidden/>
          </w:rPr>
          <w:fldChar w:fldCharType="end"/>
        </w:r>
      </w:hyperlink>
    </w:p>
    <w:p w14:paraId="1D2BD34B" w14:textId="412517DA" w:rsidR="002A4D27" w:rsidRPr="003D7B97" w:rsidRDefault="002A4D27">
      <w:pPr>
        <w:pStyle w:val="TOC1"/>
        <w:rPr>
          <w:rFonts w:eastAsiaTheme="minorEastAsia"/>
          <w:b w:val="0"/>
          <w:sz w:val="22"/>
          <w:szCs w:val="22"/>
          <w:lang w:eastAsia="zh-CN"/>
        </w:rPr>
      </w:pPr>
      <w:hyperlink w:anchor="_Toc42503479" w:history="1">
        <w:r w:rsidRPr="003D7B97">
          <w:rPr>
            <w:rStyle w:val="Hyperlink"/>
          </w:rPr>
          <w:t>TÀI LIỆU THAM KHẢO</w:t>
        </w:r>
        <w:r w:rsidRPr="003D7B97">
          <w:rPr>
            <w:webHidden/>
          </w:rPr>
          <w:tab/>
        </w:r>
        <w:r w:rsidRPr="003D7B97">
          <w:rPr>
            <w:webHidden/>
          </w:rPr>
          <w:fldChar w:fldCharType="begin"/>
        </w:r>
        <w:r w:rsidRPr="003D7B97">
          <w:rPr>
            <w:webHidden/>
          </w:rPr>
          <w:instrText xml:space="preserve"> PAGEREF _Toc42503479 \h </w:instrText>
        </w:r>
        <w:r w:rsidRPr="003D7B97">
          <w:rPr>
            <w:webHidden/>
          </w:rPr>
        </w:r>
        <w:r w:rsidRPr="003D7B97">
          <w:rPr>
            <w:webHidden/>
          </w:rPr>
          <w:fldChar w:fldCharType="separate"/>
        </w:r>
        <w:r w:rsidRPr="003D7B97">
          <w:rPr>
            <w:webHidden/>
          </w:rPr>
          <w:t>9</w:t>
        </w:r>
        <w:r w:rsidRPr="003D7B97">
          <w:rPr>
            <w:webHidden/>
          </w:rPr>
          <w:fldChar w:fldCharType="end"/>
        </w:r>
      </w:hyperlink>
    </w:p>
    <w:p w14:paraId="355599E5" w14:textId="647097BA" w:rsidR="002A4D27" w:rsidRPr="003D7B97" w:rsidRDefault="002A4D27">
      <w:pPr>
        <w:pStyle w:val="TOC1"/>
        <w:rPr>
          <w:rFonts w:eastAsiaTheme="minorEastAsia"/>
          <w:b w:val="0"/>
          <w:sz w:val="22"/>
          <w:szCs w:val="22"/>
          <w:lang w:eastAsia="zh-CN"/>
        </w:rPr>
      </w:pPr>
      <w:hyperlink w:anchor="_Toc42503480" w:history="1">
        <w:r w:rsidRPr="003D7B97">
          <w:rPr>
            <w:rStyle w:val="Hyperlink"/>
          </w:rPr>
          <w:t>PHỤ LỤC</w:t>
        </w:r>
        <w:r w:rsidRPr="003D7B97">
          <w:rPr>
            <w:webHidden/>
          </w:rPr>
          <w:tab/>
        </w:r>
        <w:r w:rsidRPr="003D7B97">
          <w:rPr>
            <w:webHidden/>
          </w:rPr>
          <w:fldChar w:fldCharType="begin"/>
        </w:r>
        <w:r w:rsidRPr="003D7B97">
          <w:rPr>
            <w:webHidden/>
          </w:rPr>
          <w:instrText xml:space="preserve"> PAGEREF _Toc42503480 \h </w:instrText>
        </w:r>
        <w:r w:rsidRPr="003D7B97">
          <w:rPr>
            <w:webHidden/>
          </w:rPr>
        </w:r>
        <w:r w:rsidRPr="003D7B97">
          <w:rPr>
            <w:webHidden/>
          </w:rPr>
          <w:fldChar w:fldCharType="separate"/>
        </w:r>
        <w:r w:rsidRPr="003D7B97">
          <w:rPr>
            <w:webHidden/>
          </w:rPr>
          <w:t>10</w:t>
        </w:r>
        <w:r w:rsidRPr="003D7B97">
          <w:rPr>
            <w:webHidden/>
          </w:rPr>
          <w:fldChar w:fldCharType="end"/>
        </w:r>
      </w:hyperlink>
    </w:p>
    <w:p w14:paraId="2FFDC221" w14:textId="07AAC8DC" w:rsidR="002A4D27" w:rsidRPr="003D7B97" w:rsidRDefault="002A4D27">
      <w:pPr>
        <w:pStyle w:val="TOC1"/>
        <w:rPr>
          <w:rFonts w:eastAsiaTheme="minorEastAsia"/>
          <w:b w:val="0"/>
          <w:sz w:val="22"/>
          <w:szCs w:val="22"/>
          <w:lang w:eastAsia="zh-CN"/>
        </w:rPr>
      </w:pPr>
      <w:hyperlink w:anchor="_Toc42503481" w:history="1">
        <w:r w:rsidRPr="003D7B97">
          <w:rPr>
            <w:rStyle w:val="Hyperlink"/>
          </w:rPr>
          <w:t>PHỤ LỤC A: ĐẶC TẢ USECASE, SƠ ĐỒ TUẦN TỰ - SƠ ĐỒ LỚP</w:t>
        </w:r>
        <w:r w:rsidRPr="003D7B97">
          <w:rPr>
            <w:webHidden/>
          </w:rPr>
          <w:tab/>
        </w:r>
        <w:r w:rsidRPr="003D7B97">
          <w:rPr>
            <w:webHidden/>
          </w:rPr>
          <w:fldChar w:fldCharType="begin"/>
        </w:r>
        <w:r w:rsidRPr="003D7B97">
          <w:rPr>
            <w:webHidden/>
          </w:rPr>
          <w:instrText xml:space="preserve"> PAGEREF _Toc42503481 \h </w:instrText>
        </w:r>
        <w:r w:rsidRPr="003D7B97">
          <w:rPr>
            <w:webHidden/>
          </w:rPr>
        </w:r>
        <w:r w:rsidRPr="003D7B97">
          <w:rPr>
            <w:webHidden/>
          </w:rPr>
          <w:fldChar w:fldCharType="separate"/>
        </w:r>
        <w:r w:rsidRPr="003D7B97">
          <w:rPr>
            <w:webHidden/>
          </w:rPr>
          <w:t>10</w:t>
        </w:r>
        <w:r w:rsidRPr="003D7B97">
          <w:rPr>
            <w:webHidden/>
          </w:rPr>
          <w:fldChar w:fldCharType="end"/>
        </w:r>
      </w:hyperlink>
    </w:p>
    <w:p w14:paraId="350D40F5" w14:textId="13C932E4" w:rsidR="002A4D27" w:rsidRPr="003D7B97" w:rsidRDefault="002A4D27">
      <w:pPr>
        <w:pStyle w:val="TOC1"/>
        <w:rPr>
          <w:rFonts w:eastAsiaTheme="minorEastAsia"/>
          <w:b w:val="0"/>
          <w:sz w:val="22"/>
          <w:szCs w:val="22"/>
          <w:lang w:eastAsia="zh-CN"/>
        </w:rPr>
      </w:pPr>
      <w:hyperlink w:anchor="_Toc42503482" w:history="1">
        <w:r w:rsidRPr="003D7B97">
          <w:rPr>
            <w:rStyle w:val="Hyperlink"/>
          </w:rPr>
          <w:t>PHỤ LỤC B: CHI TIẾT CÁC BẢNG VÀ THUỘC TÍNH</w:t>
        </w:r>
        <w:r w:rsidRPr="003D7B97">
          <w:rPr>
            <w:webHidden/>
          </w:rPr>
          <w:tab/>
        </w:r>
        <w:r w:rsidRPr="003D7B97">
          <w:rPr>
            <w:webHidden/>
          </w:rPr>
          <w:fldChar w:fldCharType="begin"/>
        </w:r>
        <w:r w:rsidRPr="003D7B97">
          <w:rPr>
            <w:webHidden/>
          </w:rPr>
          <w:instrText xml:space="preserve"> PAGEREF _Toc42503482 \h </w:instrText>
        </w:r>
        <w:r w:rsidRPr="003D7B97">
          <w:rPr>
            <w:webHidden/>
          </w:rPr>
        </w:r>
        <w:r w:rsidRPr="003D7B97">
          <w:rPr>
            <w:webHidden/>
          </w:rPr>
          <w:fldChar w:fldCharType="separate"/>
        </w:r>
        <w:r w:rsidRPr="003D7B97">
          <w:rPr>
            <w:webHidden/>
          </w:rPr>
          <w:t>11</w:t>
        </w:r>
        <w:r w:rsidRPr="003D7B97">
          <w:rPr>
            <w:webHidden/>
          </w:rPr>
          <w:fldChar w:fldCharType="end"/>
        </w:r>
      </w:hyperlink>
    </w:p>
    <w:p w14:paraId="4A265F25" w14:textId="5881D018" w:rsidR="002234F3" w:rsidRPr="003D7B97" w:rsidRDefault="002A4D27" w:rsidP="009E34B1">
      <w:pPr>
        <w:tabs>
          <w:tab w:val="left" w:pos="5733"/>
        </w:tabs>
        <w:spacing w:line="360" w:lineRule="auto"/>
        <w:jc w:val="center"/>
        <w:rPr>
          <w:b/>
          <w:color w:val="000000" w:themeColor="text1"/>
          <w:sz w:val="28"/>
          <w:szCs w:val="28"/>
        </w:rPr>
      </w:pPr>
      <w:r w:rsidRPr="003D7B97">
        <w:rPr>
          <w:b/>
          <w:noProof/>
          <w:color w:val="000000" w:themeColor="text1"/>
          <w:sz w:val="28"/>
          <w:szCs w:val="28"/>
        </w:rPr>
        <w:fldChar w:fldCharType="end"/>
      </w:r>
    </w:p>
    <w:p w14:paraId="3D1CF53E" w14:textId="77777777" w:rsidR="002234F3" w:rsidRPr="003D7B97" w:rsidRDefault="00E561C2" w:rsidP="00E561C2">
      <w:pPr>
        <w:tabs>
          <w:tab w:val="left" w:pos="324"/>
          <w:tab w:val="left" w:pos="5733"/>
        </w:tabs>
        <w:rPr>
          <w:b/>
          <w:color w:val="000000" w:themeColor="text1"/>
          <w:sz w:val="28"/>
          <w:szCs w:val="28"/>
        </w:rPr>
      </w:pPr>
      <w:r w:rsidRPr="003D7B97">
        <w:rPr>
          <w:b/>
          <w:color w:val="000000" w:themeColor="text1"/>
          <w:sz w:val="28"/>
          <w:szCs w:val="28"/>
        </w:rPr>
        <w:tab/>
      </w:r>
    </w:p>
    <w:p w14:paraId="1AF92D75" w14:textId="77777777" w:rsidR="002234F3" w:rsidRPr="003D7B97" w:rsidRDefault="002234F3" w:rsidP="00564A2C">
      <w:pPr>
        <w:tabs>
          <w:tab w:val="left" w:pos="5733"/>
        </w:tabs>
        <w:jc w:val="center"/>
        <w:rPr>
          <w:b/>
          <w:color w:val="000000" w:themeColor="text1"/>
          <w:sz w:val="28"/>
          <w:szCs w:val="28"/>
        </w:rPr>
      </w:pPr>
    </w:p>
    <w:p w14:paraId="6451A47D" w14:textId="77777777" w:rsidR="002234F3" w:rsidRPr="003D7B97" w:rsidRDefault="002234F3" w:rsidP="00564A2C">
      <w:pPr>
        <w:tabs>
          <w:tab w:val="left" w:pos="5733"/>
        </w:tabs>
        <w:jc w:val="center"/>
        <w:rPr>
          <w:b/>
          <w:color w:val="000000" w:themeColor="text1"/>
          <w:sz w:val="28"/>
          <w:szCs w:val="28"/>
        </w:rPr>
      </w:pPr>
    </w:p>
    <w:p w14:paraId="7DCA9C08" w14:textId="77777777" w:rsidR="00BD30E8" w:rsidRPr="003D7B97" w:rsidRDefault="002234F3" w:rsidP="00746931">
      <w:pPr>
        <w:spacing w:after="200" w:line="276" w:lineRule="auto"/>
        <w:rPr>
          <w:b/>
          <w:color w:val="000000" w:themeColor="text1"/>
          <w:sz w:val="28"/>
          <w:szCs w:val="28"/>
        </w:rPr>
        <w:sectPr w:rsidR="00BD30E8" w:rsidRPr="003D7B97" w:rsidSect="00965D59">
          <w:footerReference w:type="default" r:id="rId9"/>
          <w:type w:val="continuous"/>
          <w:pgSz w:w="11909" w:h="16834" w:code="9"/>
          <w:pgMar w:top="1701" w:right="1134" w:bottom="1985" w:left="1985" w:header="720" w:footer="720" w:gutter="0"/>
          <w:pgNumType w:fmt="lowerRoman" w:start="1"/>
          <w:cols w:space="720"/>
          <w:docGrid w:linePitch="360"/>
        </w:sectPr>
      </w:pPr>
      <w:r w:rsidRPr="003D7B97">
        <w:rPr>
          <w:b/>
          <w:color w:val="000000" w:themeColor="text1"/>
          <w:sz w:val="28"/>
          <w:szCs w:val="28"/>
        </w:rPr>
        <w:br w:type="page"/>
      </w:r>
    </w:p>
    <w:p w14:paraId="4BFF8BD4" w14:textId="77777777" w:rsidR="004763A6" w:rsidRPr="003D7B97" w:rsidRDefault="004763A6" w:rsidP="00480255">
      <w:pPr>
        <w:pStyle w:val="CHUONGI"/>
        <w:sectPr w:rsidR="004763A6" w:rsidRPr="003D7B97" w:rsidSect="00BD30E8">
          <w:pgSz w:w="11909" w:h="16834" w:code="9"/>
          <w:pgMar w:top="1701" w:right="1134" w:bottom="1985" w:left="1985" w:header="720" w:footer="720" w:gutter="0"/>
          <w:pgNumType w:fmt="lowerRoman" w:start="1"/>
          <w:cols w:space="720"/>
          <w:docGrid w:linePitch="360"/>
        </w:sectPr>
      </w:pPr>
      <w:bookmarkStart w:id="7" w:name="_Toc42503422"/>
      <w:r w:rsidRPr="003D7B97">
        <w:lastRenderedPageBreak/>
        <w:t>CHƯƠNG 1: TỔNG QUAN  VỀ ĐỀ TÀI</w:t>
      </w:r>
      <w:bookmarkEnd w:id="7"/>
    </w:p>
    <w:p w14:paraId="4B141853" w14:textId="77777777" w:rsidR="004763A6" w:rsidRPr="003D7B97" w:rsidRDefault="004763A6" w:rsidP="00480255">
      <w:pPr>
        <w:pStyle w:val="CHUONGI"/>
      </w:pPr>
      <w:bookmarkStart w:id="8" w:name="_Toc42503423"/>
      <w:r w:rsidRPr="003D7B97">
        <w:lastRenderedPageBreak/>
        <w:t>CHƯƠNG 2: CƠ SỞ LÝ THUYẾT VÀ CÁC PHƯƠNG PHÁP TIẾP CẬN</w:t>
      </w:r>
      <w:bookmarkEnd w:id="8"/>
    </w:p>
    <w:p w14:paraId="668BC9DD" w14:textId="77777777" w:rsidR="004763A6" w:rsidRPr="003D7B97" w:rsidRDefault="004763A6" w:rsidP="00746931">
      <w:pPr>
        <w:spacing w:after="200" w:line="276" w:lineRule="auto"/>
        <w:rPr>
          <w:b/>
          <w:color w:val="000000" w:themeColor="text1"/>
          <w:sz w:val="28"/>
          <w:szCs w:val="28"/>
        </w:rPr>
      </w:pPr>
    </w:p>
    <w:p w14:paraId="24DDA370" w14:textId="77777777" w:rsidR="004763A6" w:rsidRPr="003D7B97" w:rsidRDefault="004763A6" w:rsidP="00746931">
      <w:pPr>
        <w:spacing w:after="200" w:line="276" w:lineRule="auto"/>
        <w:rPr>
          <w:b/>
          <w:color w:val="000000" w:themeColor="text1"/>
          <w:sz w:val="28"/>
          <w:szCs w:val="28"/>
        </w:rPr>
        <w:sectPr w:rsidR="004763A6" w:rsidRPr="003D7B97" w:rsidSect="00BD30E8">
          <w:pgSz w:w="11909" w:h="16834" w:code="9"/>
          <w:pgMar w:top="1701" w:right="1134" w:bottom="1985" w:left="1985" w:header="720" w:footer="720" w:gutter="0"/>
          <w:pgNumType w:fmt="lowerRoman" w:start="1"/>
          <w:cols w:space="720"/>
          <w:docGrid w:linePitch="360"/>
        </w:sectPr>
      </w:pPr>
    </w:p>
    <w:p w14:paraId="5C373254" w14:textId="5FD6DEE4" w:rsidR="004763A6" w:rsidRPr="003D7B97" w:rsidRDefault="004763A6" w:rsidP="00480255">
      <w:pPr>
        <w:pStyle w:val="CHUONGI"/>
      </w:pPr>
      <w:bookmarkStart w:id="9" w:name="_Toc42503424"/>
      <w:r w:rsidRPr="003D7B97">
        <w:lastRenderedPageBreak/>
        <w:t>CHƯƠNG 3: PHÂN TÍCH THIẾT KẾ HỆ THỐNG</w:t>
      </w:r>
      <w:bookmarkEnd w:id="9"/>
    </w:p>
    <w:p w14:paraId="5131C664" w14:textId="7C7E9709" w:rsidR="002A4D27" w:rsidRPr="003D7B97" w:rsidRDefault="005329AC" w:rsidP="00480255">
      <w:pPr>
        <w:pStyle w:val="CHUONGI"/>
      </w:pPr>
      <w:r w:rsidRPr="003D7B97">
        <w:t>3.1. Danh sách actor và use-case:</w:t>
      </w:r>
    </w:p>
    <w:p w14:paraId="2BA45C65" w14:textId="77777777" w:rsidR="005329AC" w:rsidRDefault="005329AC" w:rsidP="00480255">
      <w:pPr>
        <w:pStyle w:val="CHUONGI"/>
      </w:pPr>
      <w:r w:rsidRPr="003D7B97">
        <w:t>3.1.1. Sơ đồ use-case tổng quát:</w:t>
      </w:r>
    </w:p>
    <w:p w14:paraId="6D6B0349" w14:textId="5A6729B1" w:rsidR="00CE195E" w:rsidRPr="003D7B97" w:rsidRDefault="00CE195E" w:rsidP="00480255">
      <w:pPr>
        <w:pStyle w:val="CHUONGI"/>
        <w:sectPr w:rsidR="00CE195E" w:rsidRPr="003D7B97" w:rsidSect="00BD30E8">
          <w:pgSz w:w="11909" w:h="16834" w:code="9"/>
          <w:pgMar w:top="1701" w:right="1134" w:bottom="1985" w:left="1985" w:header="720" w:footer="720" w:gutter="0"/>
          <w:pgNumType w:fmt="lowerRoman" w:start="1"/>
          <w:cols w:space="720"/>
          <w:docGrid w:linePitch="360"/>
        </w:sectPr>
      </w:pPr>
      <w:r>
        <w:rPr>
          <w:noProof/>
        </w:rPr>
        <w:drawing>
          <wp:inline distT="0" distB="0" distL="0" distR="0" wp14:anchorId="42B74A03" wp14:editId="5A719083">
            <wp:extent cx="5878830" cy="6007910"/>
            <wp:effectExtent l="0" t="0" r="762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r-case.jpg"/>
                    <pic:cNvPicPr/>
                  </pic:nvPicPr>
                  <pic:blipFill>
                    <a:blip r:embed="rId10">
                      <a:extLst>
                        <a:ext uri="{28A0092B-C50C-407E-A947-70E740481C1C}">
                          <a14:useLocalDpi xmlns:a14="http://schemas.microsoft.com/office/drawing/2010/main" val="0"/>
                        </a:ext>
                      </a:extLst>
                    </a:blip>
                    <a:stretch>
                      <a:fillRect/>
                    </a:stretch>
                  </pic:blipFill>
                  <pic:spPr>
                    <a:xfrm>
                      <a:off x="0" y="0"/>
                      <a:ext cx="5899502" cy="6029036"/>
                    </a:xfrm>
                    <a:prstGeom prst="rect">
                      <a:avLst/>
                    </a:prstGeom>
                  </pic:spPr>
                </pic:pic>
              </a:graphicData>
            </a:graphic>
          </wp:inline>
        </w:drawing>
      </w:r>
    </w:p>
    <w:p w14:paraId="1D5F654A" w14:textId="6CDCC0B5" w:rsidR="005329AC" w:rsidRPr="003D7B97" w:rsidRDefault="005329AC" w:rsidP="0083286C">
      <w:pPr>
        <w:pStyle w:val="CHUONGI"/>
      </w:pPr>
      <w:r w:rsidRPr="003D7B97">
        <w:lastRenderedPageBreak/>
        <w:t>3.1.2. Danh sách use-case của trang web:</w:t>
      </w:r>
    </w:p>
    <w:tbl>
      <w:tblPr>
        <w:tblStyle w:val="TableGrid"/>
        <w:tblW w:w="8815" w:type="dxa"/>
        <w:tblLook w:val="04A0" w:firstRow="1" w:lastRow="0" w:firstColumn="1" w:lastColumn="0" w:noHBand="0" w:noVBand="1"/>
      </w:tblPr>
      <w:tblGrid>
        <w:gridCol w:w="911"/>
        <w:gridCol w:w="2054"/>
        <w:gridCol w:w="3780"/>
        <w:gridCol w:w="2070"/>
      </w:tblGrid>
      <w:tr w:rsidR="0083286C" w:rsidRPr="003D7B97" w14:paraId="2B84027F" w14:textId="6808E8F6" w:rsidTr="00D9493B">
        <w:tc>
          <w:tcPr>
            <w:tcW w:w="911" w:type="dxa"/>
            <w:vAlign w:val="center"/>
          </w:tcPr>
          <w:p w14:paraId="686E6774" w14:textId="0076ACFE" w:rsidR="0083286C" w:rsidRPr="003D7B97" w:rsidRDefault="0083286C" w:rsidP="00303617">
            <w:pPr>
              <w:pStyle w:val="CHUONGI"/>
              <w:spacing w:before="0" w:after="0" w:line="240" w:lineRule="auto"/>
            </w:pPr>
            <w:r w:rsidRPr="003D7B97">
              <w:t>STT</w:t>
            </w:r>
          </w:p>
        </w:tc>
        <w:tc>
          <w:tcPr>
            <w:tcW w:w="2054" w:type="dxa"/>
            <w:vAlign w:val="center"/>
          </w:tcPr>
          <w:p w14:paraId="6E83C2B3" w14:textId="715E92F6" w:rsidR="0083286C" w:rsidRPr="003D7B97" w:rsidRDefault="0083286C" w:rsidP="00303617">
            <w:pPr>
              <w:pStyle w:val="CHUONGI"/>
              <w:spacing w:before="0" w:after="0" w:line="240" w:lineRule="auto"/>
            </w:pPr>
            <w:r w:rsidRPr="003D7B97">
              <w:t>Use-case</w:t>
            </w:r>
          </w:p>
        </w:tc>
        <w:tc>
          <w:tcPr>
            <w:tcW w:w="3780" w:type="dxa"/>
            <w:vAlign w:val="center"/>
          </w:tcPr>
          <w:p w14:paraId="4FD14D01" w14:textId="0FFAD57E" w:rsidR="0083286C" w:rsidRPr="003D7B97" w:rsidRDefault="0083286C" w:rsidP="00303617">
            <w:pPr>
              <w:pStyle w:val="CHUONGI"/>
              <w:spacing w:before="0" w:after="0" w:line="240" w:lineRule="auto"/>
            </w:pPr>
            <w:r w:rsidRPr="003D7B97">
              <w:t>Phân rã chức năng</w:t>
            </w:r>
          </w:p>
        </w:tc>
        <w:tc>
          <w:tcPr>
            <w:tcW w:w="2070" w:type="dxa"/>
            <w:vAlign w:val="center"/>
          </w:tcPr>
          <w:p w14:paraId="38DE050D" w14:textId="7BA26E62" w:rsidR="0083286C" w:rsidRPr="003D7B97" w:rsidRDefault="0083286C" w:rsidP="00303617">
            <w:pPr>
              <w:pStyle w:val="CHUONGI"/>
              <w:spacing w:before="0" w:after="0" w:line="240" w:lineRule="auto"/>
            </w:pPr>
            <w:r w:rsidRPr="003D7B97">
              <w:t>Actor sử dụng</w:t>
            </w:r>
          </w:p>
        </w:tc>
      </w:tr>
      <w:tr w:rsidR="0083286C" w:rsidRPr="003D7B97" w14:paraId="16BF16EA" w14:textId="38749BD7" w:rsidTr="00D9493B">
        <w:tc>
          <w:tcPr>
            <w:tcW w:w="911" w:type="dxa"/>
            <w:vAlign w:val="center"/>
          </w:tcPr>
          <w:p w14:paraId="02608188" w14:textId="2B25EC70" w:rsidR="0083286C" w:rsidRPr="003D7B97" w:rsidRDefault="0083286C" w:rsidP="00303617">
            <w:pPr>
              <w:pStyle w:val="CHUONGI"/>
              <w:spacing w:before="0" w:after="0" w:line="240" w:lineRule="auto"/>
              <w:rPr>
                <w:b w:val="0"/>
                <w:bCs w:val="0"/>
              </w:rPr>
            </w:pPr>
            <w:r w:rsidRPr="003D7B97">
              <w:rPr>
                <w:b w:val="0"/>
                <w:bCs w:val="0"/>
              </w:rPr>
              <w:t>1</w:t>
            </w:r>
          </w:p>
        </w:tc>
        <w:tc>
          <w:tcPr>
            <w:tcW w:w="2054" w:type="dxa"/>
            <w:vAlign w:val="center"/>
          </w:tcPr>
          <w:p w14:paraId="4B55E525" w14:textId="2F6A5F4B" w:rsidR="0083286C" w:rsidRPr="003D7B97" w:rsidRDefault="0083286C" w:rsidP="00303617">
            <w:pPr>
              <w:pStyle w:val="CHUONGI"/>
              <w:spacing w:before="0" w:after="0" w:line="240" w:lineRule="auto"/>
              <w:rPr>
                <w:b w:val="0"/>
                <w:bCs w:val="0"/>
              </w:rPr>
            </w:pPr>
            <w:r w:rsidRPr="003D7B97">
              <w:rPr>
                <w:b w:val="0"/>
                <w:bCs w:val="0"/>
              </w:rPr>
              <w:t>Đăng ký</w:t>
            </w:r>
          </w:p>
        </w:tc>
        <w:tc>
          <w:tcPr>
            <w:tcW w:w="3780" w:type="dxa"/>
            <w:vAlign w:val="center"/>
          </w:tcPr>
          <w:p w14:paraId="394492C3" w14:textId="2E7920AC" w:rsidR="0083286C" w:rsidRPr="003D7B97" w:rsidRDefault="0083286C" w:rsidP="00303617">
            <w:pPr>
              <w:pStyle w:val="CHUONGI"/>
              <w:spacing w:before="0" w:after="0" w:line="240" w:lineRule="auto"/>
              <w:rPr>
                <w:b w:val="0"/>
                <w:bCs w:val="0"/>
              </w:rPr>
            </w:pPr>
            <w:r w:rsidRPr="003D7B97">
              <w:rPr>
                <w:b w:val="0"/>
                <w:bCs w:val="0"/>
              </w:rPr>
              <w:t>Đăng ký</w:t>
            </w:r>
          </w:p>
        </w:tc>
        <w:tc>
          <w:tcPr>
            <w:tcW w:w="2070" w:type="dxa"/>
            <w:vAlign w:val="center"/>
          </w:tcPr>
          <w:p w14:paraId="6C8B51F5" w14:textId="1CA6CA1F" w:rsidR="0083286C" w:rsidRPr="003D7B97" w:rsidRDefault="0083286C" w:rsidP="00303617">
            <w:pPr>
              <w:pStyle w:val="CHUONGI"/>
              <w:spacing w:before="0" w:after="0" w:line="240" w:lineRule="auto"/>
              <w:rPr>
                <w:b w:val="0"/>
                <w:bCs w:val="0"/>
              </w:rPr>
            </w:pPr>
            <w:r w:rsidRPr="003D7B97">
              <w:rPr>
                <w:b w:val="0"/>
                <w:bCs w:val="0"/>
              </w:rPr>
              <w:t>Người dùng</w:t>
            </w:r>
          </w:p>
        </w:tc>
      </w:tr>
      <w:tr w:rsidR="00B85384" w:rsidRPr="003D7B97" w14:paraId="5543F357" w14:textId="37D40F74" w:rsidTr="00D9493B">
        <w:trPr>
          <w:trHeight w:val="300"/>
        </w:trPr>
        <w:tc>
          <w:tcPr>
            <w:tcW w:w="911" w:type="dxa"/>
            <w:vMerge w:val="restart"/>
            <w:vAlign w:val="center"/>
          </w:tcPr>
          <w:p w14:paraId="3BDEBAD7" w14:textId="153F1497" w:rsidR="00B85384" w:rsidRPr="003D7B97" w:rsidRDefault="00B85384" w:rsidP="00303617">
            <w:pPr>
              <w:pStyle w:val="CHUONGI"/>
              <w:spacing w:before="0" w:after="0" w:line="240" w:lineRule="auto"/>
              <w:rPr>
                <w:b w:val="0"/>
                <w:bCs w:val="0"/>
              </w:rPr>
            </w:pPr>
            <w:r w:rsidRPr="003D7B97">
              <w:rPr>
                <w:b w:val="0"/>
                <w:bCs w:val="0"/>
              </w:rPr>
              <w:t>2</w:t>
            </w:r>
          </w:p>
        </w:tc>
        <w:tc>
          <w:tcPr>
            <w:tcW w:w="2054" w:type="dxa"/>
            <w:vMerge w:val="restart"/>
            <w:vAlign w:val="center"/>
          </w:tcPr>
          <w:p w14:paraId="6AB2ADE8" w14:textId="3FD2CE3F" w:rsidR="00B85384" w:rsidRPr="003D7B97" w:rsidRDefault="00B85384" w:rsidP="00303617">
            <w:pPr>
              <w:pStyle w:val="CHUONGI"/>
              <w:spacing w:before="0" w:after="0" w:line="240" w:lineRule="auto"/>
              <w:rPr>
                <w:b w:val="0"/>
                <w:bCs w:val="0"/>
              </w:rPr>
            </w:pPr>
            <w:r w:rsidRPr="003D7B97">
              <w:rPr>
                <w:b w:val="0"/>
                <w:bCs w:val="0"/>
              </w:rPr>
              <w:t>Đăng nhập</w:t>
            </w:r>
          </w:p>
        </w:tc>
        <w:tc>
          <w:tcPr>
            <w:tcW w:w="3780" w:type="dxa"/>
            <w:vAlign w:val="center"/>
          </w:tcPr>
          <w:p w14:paraId="63C69B62" w14:textId="361B1EDD" w:rsidR="00B85384" w:rsidRPr="003D7B97" w:rsidRDefault="00B85384" w:rsidP="00303617">
            <w:pPr>
              <w:pStyle w:val="CHUONGI"/>
              <w:spacing w:before="0" w:after="0" w:line="240" w:lineRule="auto"/>
              <w:rPr>
                <w:b w:val="0"/>
                <w:bCs w:val="0"/>
              </w:rPr>
            </w:pPr>
            <w:r w:rsidRPr="003D7B97">
              <w:rPr>
                <w:b w:val="0"/>
                <w:bCs w:val="0"/>
              </w:rPr>
              <w:t>Đăng nhập</w:t>
            </w:r>
          </w:p>
        </w:tc>
        <w:tc>
          <w:tcPr>
            <w:tcW w:w="2070" w:type="dxa"/>
            <w:vMerge w:val="restart"/>
            <w:vAlign w:val="center"/>
          </w:tcPr>
          <w:p w14:paraId="5D619AE6" w14:textId="2132A132" w:rsidR="00B85384" w:rsidRPr="003D7B97" w:rsidRDefault="00B85384" w:rsidP="00303617">
            <w:pPr>
              <w:pStyle w:val="CHUONGI"/>
              <w:spacing w:before="0" w:after="0" w:line="240" w:lineRule="auto"/>
              <w:rPr>
                <w:b w:val="0"/>
                <w:bCs w:val="0"/>
              </w:rPr>
            </w:pPr>
            <w:r w:rsidRPr="003D7B97">
              <w:rPr>
                <w:b w:val="0"/>
                <w:bCs w:val="0"/>
              </w:rPr>
              <w:t>Người dùng là thành viên</w:t>
            </w:r>
          </w:p>
        </w:tc>
      </w:tr>
      <w:tr w:rsidR="00B85384" w:rsidRPr="003D7B97" w14:paraId="6D0DE359" w14:textId="77777777" w:rsidTr="00D9493B">
        <w:trPr>
          <w:trHeight w:val="300"/>
        </w:trPr>
        <w:tc>
          <w:tcPr>
            <w:tcW w:w="911" w:type="dxa"/>
            <w:vMerge/>
            <w:vAlign w:val="center"/>
          </w:tcPr>
          <w:p w14:paraId="1AB4C9E3" w14:textId="77777777" w:rsidR="00B85384" w:rsidRPr="003D7B97" w:rsidRDefault="00B85384" w:rsidP="00303617">
            <w:pPr>
              <w:pStyle w:val="CHUONGI"/>
              <w:spacing w:before="0" w:after="0" w:line="240" w:lineRule="auto"/>
              <w:rPr>
                <w:b w:val="0"/>
                <w:bCs w:val="0"/>
              </w:rPr>
            </w:pPr>
          </w:p>
        </w:tc>
        <w:tc>
          <w:tcPr>
            <w:tcW w:w="2054" w:type="dxa"/>
            <w:vMerge/>
            <w:vAlign w:val="center"/>
          </w:tcPr>
          <w:p w14:paraId="24B1CE53" w14:textId="77777777" w:rsidR="00B85384" w:rsidRPr="003D7B97" w:rsidRDefault="00B85384" w:rsidP="00303617">
            <w:pPr>
              <w:pStyle w:val="CHUONGI"/>
              <w:spacing w:before="0" w:after="0" w:line="240" w:lineRule="auto"/>
              <w:rPr>
                <w:b w:val="0"/>
                <w:bCs w:val="0"/>
              </w:rPr>
            </w:pPr>
          </w:p>
        </w:tc>
        <w:tc>
          <w:tcPr>
            <w:tcW w:w="3780" w:type="dxa"/>
            <w:vAlign w:val="center"/>
          </w:tcPr>
          <w:p w14:paraId="54451D38" w14:textId="2C094D10" w:rsidR="00B85384" w:rsidRPr="003D7B97" w:rsidRDefault="00B85384" w:rsidP="00303617">
            <w:pPr>
              <w:pStyle w:val="CHUONGI"/>
              <w:spacing w:before="0" w:after="0" w:line="240" w:lineRule="auto"/>
              <w:rPr>
                <w:b w:val="0"/>
                <w:bCs w:val="0"/>
              </w:rPr>
            </w:pPr>
            <w:r w:rsidRPr="003D7B97">
              <w:rPr>
                <w:b w:val="0"/>
                <w:bCs w:val="0"/>
              </w:rPr>
              <w:t>Quản lý thông tin thành viên</w:t>
            </w:r>
          </w:p>
        </w:tc>
        <w:tc>
          <w:tcPr>
            <w:tcW w:w="2070" w:type="dxa"/>
            <w:vMerge/>
            <w:vAlign w:val="center"/>
          </w:tcPr>
          <w:p w14:paraId="7A7EC9BA" w14:textId="77777777" w:rsidR="00B85384" w:rsidRPr="003D7B97" w:rsidRDefault="00B85384" w:rsidP="00303617">
            <w:pPr>
              <w:pStyle w:val="CHUONGI"/>
              <w:spacing w:before="0" w:after="0" w:line="240" w:lineRule="auto"/>
              <w:rPr>
                <w:b w:val="0"/>
                <w:bCs w:val="0"/>
              </w:rPr>
            </w:pPr>
          </w:p>
        </w:tc>
      </w:tr>
      <w:tr w:rsidR="00B85384" w:rsidRPr="003D7B97" w14:paraId="186E6A8B" w14:textId="77777777" w:rsidTr="00D9493B">
        <w:trPr>
          <w:trHeight w:val="300"/>
        </w:trPr>
        <w:tc>
          <w:tcPr>
            <w:tcW w:w="911" w:type="dxa"/>
            <w:vMerge w:val="restart"/>
            <w:vAlign w:val="center"/>
          </w:tcPr>
          <w:p w14:paraId="7B7DC7AB" w14:textId="5EFA034D" w:rsidR="00B85384" w:rsidRPr="003D7B97" w:rsidRDefault="00B85384" w:rsidP="00303617">
            <w:pPr>
              <w:pStyle w:val="CHUONGI"/>
              <w:spacing w:before="0" w:after="0" w:line="240" w:lineRule="auto"/>
              <w:rPr>
                <w:b w:val="0"/>
                <w:bCs w:val="0"/>
              </w:rPr>
            </w:pPr>
            <w:r>
              <w:rPr>
                <w:b w:val="0"/>
                <w:bCs w:val="0"/>
              </w:rPr>
              <w:t>3</w:t>
            </w:r>
          </w:p>
        </w:tc>
        <w:tc>
          <w:tcPr>
            <w:tcW w:w="2054" w:type="dxa"/>
            <w:vMerge w:val="restart"/>
            <w:vAlign w:val="center"/>
          </w:tcPr>
          <w:p w14:paraId="2361F2D1" w14:textId="202799B6" w:rsidR="00B85384" w:rsidRPr="003D7B97" w:rsidRDefault="00B85384" w:rsidP="00303617">
            <w:pPr>
              <w:pStyle w:val="CHUONGI"/>
              <w:spacing w:before="0" w:after="0" w:line="240" w:lineRule="auto"/>
              <w:rPr>
                <w:b w:val="0"/>
                <w:bCs w:val="0"/>
              </w:rPr>
            </w:pPr>
            <w:r>
              <w:rPr>
                <w:b w:val="0"/>
                <w:bCs w:val="0"/>
              </w:rPr>
              <w:t>Quản lý thông tin thẻ thành viên</w:t>
            </w:r>
          </w:p>
        </w:tc>
        <w:tc>
          <w:tcPr>
            <w:tcW w:w="3780" w:type="dxa"/>
            <w:vAlign w:val="center"/>
          </w:tcPr>
          <w:p w14:paraId="7FAD13F7" w14:textId="31FCAC5D" w:rsidR="00B85384" w:rsidRPr="003D7B97" w:rsidRDefault="00B85384" w:rsidP="00303617">
            <w:pPr>
              <w:pStyle w:val="CHUONGI"/>
              <w:spacing w:before="0" w:after="0" w:line="240" w:lineRule="auto"/>
              <w:rPr>
                <w:b w:val="0"/>
                <w:bCs w:val="0"/>
              </w:rPr>
            </w:pPr>
            <w:r>
              <w:rPr>
                <w:b w:val="0"/>
                <w:bCs w:val="0"/>
              </w:rPr>
              <w:t>Xem thông tin thành viên</w:t>
            </w:r>
          </w:p>
        </w:tc>
        <w:tc>
          <w:tcPr>
            <w:tcW w:w="2070" w:type="dxa"/>
            <w:vMerge w:val="restart"/>
            <w:vAlign w:val="center"/>
          </w:tcPr>
          <w:p w14:paraId="2DE3D4FB" w14:textId="0957D2A5" w:rsidR="00B85384" w:rsidRPr="003D7B97" w:rsidRDefault="00B85384" w:rsidP="00303617">
            <w:pPr>
              <w:pStyle w:val="CHUONGI"/>
              <w:spacing w:before="0" w:after="0" w:line="240" w:lineRule="auto"/>
              <w:rPr>
                <w:b w:val="0"/>
                <w:bCs w:val="0"/>
              </w:rPr>
            </w:pPr>
            <w:r w:rsidRPr="003D7B97">
              <w:rPr>
                <w:b w:val="0"/>
                <w:bCs w:val="0"/>
              </w:rPr>
              <w:t>Người dùng là thành viên</w:t>
            </w:r>
          </w:p>
        </w:tc>
      </w:tr>
      <w:tr w:rsidR="00B85384" w:rsidRPr="003D7B97" w14:paraId="75B2619D" w14:textId="77777777" w:rsidTr="00D9493B">
        <w:trPr>
          <w:trHeight w:val="300"/>
        </w:trPr>
        <w:tc>
          <w:tcPr>
            <w:tcW w:w="911" w:type="dxa"/>
            <w:vMerge/>
            <w:vAlign w:val="center"/>
          </w:tcPr>
          <w:p w14:paraId="4B2BA70C" w14:textId="77777777" w:rsidR="00B85384" w:rsidRDefault="00B85384" w:rsidP="00303617">
            <w:pPr>
              <w:pStyle w:val="CHUONGI"/>
              <w:spacing w:before="0" w:after="0" w:line="240" w:lineRule="auto"/>
              <w:rPr>
                <w:b w:val="0"/>
                <w:bCs w:val="0"/>
              </w:rPr>
            </w:pPr>
          </w:p>
        </w:tc>
        <w:tc>
          <w:tcPr>
            <w:tcW w:w="2054" w:type="dxa"/>
            <w:vMerge/>
            <w:vAlign w:val="center"/>
          </w:tcPr>
          <w:p w14:paraId="64B44848" w14:textId="77777777" w:rsidR="00B85384" w:rsidRDefault="00B85384" w:rsidP="00303617">
            <w:pPr>
              <w:pStyle w:val="CHUONGI"/>
              <w:spacing w:before="0" w:after="0" w:line="240" w:lineRule="auto"/>
              <w:rPr>
                <w:b w:val="0"/>
                <w:bCs w:val="0"/>
              </w:rPr>
            </w:pPr>
          </w:p>
        </w:tc>
        <w:tc>
          <w:tcPr>
            <w:tcW w:w="3780" w:type="dxa"/>
            <w:vAlign w:val="center"/>
          </w:tcPr>
          <w:p w14:paraId="7345D296" w14:textId="467C84BA" w:rsidR="00B85384" w:rsidRDefault="00B85384" w:rsidP="00303617">
            <w:pPr>
              <w:pStyle w:val="CHUONGI"/>
              <w:spacing w:before="0" w:after="0" w:line="240" w:lineRule="auto"/>
              <w:rPr>
                <w:b w:val="0"/>
                <w:bCs w:val="0"/>
              </w:rPr>
            </w:pPr>
            <w:r>
              <w:rPr>
                <w:b w:val="0"/>
                <w:bCs w:val="0"/>
              </w:rPr>
              <w:t>Sửa thông tin thành viên</w:t>
            </w:r>
          </w:p>
        </w:tc>
        <w:tc>
          <w:tcPr>
            <w:tcW w:w="2070" w:type="dxa"/>
            <w:vMerge/>
            <w:vAlign w:val="center"/>
          </w:tcPr>
          <w:p w14:paraId="58ACBBED" w14:textId="77777777" w:rsidR="00B85384" w:rsidRPr="003D7B97" w:rsidRDefault="00B85384" w:rsidP="00303617">
            <w:pPr>
              <w:pStyle w:val="CHUONGI"/>
              <w:spacing w:before="0" w:after="0" w:line="240" w:lineRule="auto"/>
              <w:rPr>
                <w:b w:val="0"/>
                <w:bCs w:val="0"/>
              </w:rPr>
            </w:pPr>
          </w:p>
        </w:tc>
      </w:tr>
      <w:tr w:rsidR="00B85384" w:rsidRPr="003D7B97" w14:paraId="13E631C7" w14:textId="77777777" w:rsidTr="00D9493B">
        <w:trPr>
          <w:trHeight w:val="300"/>
        </w:trPr>
        <w:tc>
          <w:tcPr>
            <w:tcW w:w="911" w:type="dxa"/>
            <w:vMerge/>
            <w:vAlign w:val="center"/>
          </w:tcPr>
          <w:p w14:paraId="5757C12A" w14:textId="77777777" w:rsidR="00B85384" w:rsidRDefault="00B85384" w:rsidP="00303617">
            <w:pPr>
              <w:pStyle w:val="CHUONGI"/>
              <w:spacing w:before="0" w:after="0" w:line="240" w:lineRule="auto"/>
              <w:rPr>
                <w:b w:val="0"/>
                <w:bCs w:val="0"/>
              </w:rPr>
            </w:pPr>
          </w:p>
        </w:tc>
        <w:tc>
          <w:tcPr>
            <w:tcW w:w="2054" w:type="dxa"/>
            <w:vMerge/>
            <w:vAlign w:val="center"/>
          </w:tcPr>
          <w:p w14:paraId="5C9A4F48" w14:textId="77777777" w:rsidR="00B85384" w:rsidRDefault="00B85384" w:rsidP="00303617">
            <w:pPr>
              <w:pStyle w:val="CHUONGI"/>
              <w:spacing w:before="0" w:after="0" w:line="240" w:lineRule="auto"/>
              <w:rPr>
                <w:b w:val="0"/>
                <w:bCs w:val="0"/>
              </w:rPr>
            </w:pPr>
          </w:p>
        </w:tc>
        <w:tc>
          <w:tcPr>
            <w:tcW w:w="3780" w:type="dxa"/>
            <w:vAlign w:val="center"/>
          </w:tcPr>
          <w:p w14:paraId="26E073FF" w14:textId="4F77EAEE" w:rsidR="00B85384" w:rsidRDefault="00B85384" w:rsidP="00303617">
            <w:pPr>
              <w:pStyle w:val="CHUONGI"/>
              <w:spacing w:before="0" w:after="0" w:line="240" w:lineRule="auto"/>
              <w:rPr>
                <w:b w:val="0"/>
                <w:bCs w:val="0"/>
              </w:rPr>
            </w:pPr>
            <w:r>
              <w:rPr>
                <w:b w:val="0"/>
                <w:bCs w:val="0"/>
              </w:rPr>
              <w:t>Xem lịch sử đơn hàng</w:t>
            </w:r>
          </w:p>
        </w:tc>
        <w:tc>
          <w:tcPr>
            <w:tcW w:w="2070" w:type="dxa"/>
            <w:vMerge/>
            <w:vAlign w:val="center"/>
          </w:tcPr>
          <w:p w14:paraId="0BCEB443" w14:textId="77777777" w:rsidR="00B85384" w:rsidRPr="003D7B97" w:rsidRDefault="00B85384" w:rsidP="00303617">
            <w:pPr>
              <w:pStyle w:val="CHUONGI"/>
              <w:spacing w:before="0" w:after="0" w:line="240" w:lineRule="auto"/>
              <w:rPr>
                <w:b w:val="0"/>
                <w:bCs w:val="0"/>
              </w:rPr>
            </w:pPr>
          </w:p>
        </w:tc>
      </w:tr>
      <w:tr w:rsidR="008D2451" w:rsidRPr="003D7B97" w14:paraId="32FB7F6C" w14:textId="04804785" w:rsidTr="00D9493B">
        <w:trPr>
          <w:trHeight w:val="450"/>
        </w:trPr>
        <w:tc>
          <w:tcPr>
            <w:tcW w:w="911" w:type="dxa"/>
            <w:vMerge w:val="restart"/>
            <w:vAlign w:val="center"/>
          </w:tcPr>
          <w:p w14:paraId="2ADB2A4C" w14:textId="46B829AB" w:rsidR="008D2451" w:rsidRPr="003D7B97" w:rsidRDefault="008D2451" w:rsidP="00303617">
            <w:pPr>
              <w:pStyle w:val="CHUONGI"/>
              <w:spacing w:before="0" w:after="0" w:line="240" w:lineRule="auto"/>
              <w:rPr>
                <w:b w:val="0"/>
                <w:bCs w:val="0"/>
              </w:rPr>
            </w:pPr>
            <w:r>
              <w:rPr>
                <w:b w:val="0"/>
                <w:bCs w:val="0"/>
              </w:rPr>
              <w:t>4</w:t>
            </w:r>
          </w:p>
        </w:tc>
        <w:tc>
          <w:tcPr>
            <w:tcW w:w="2054" w:type="dxa"/>
            <w:vMerge w:val="restart"/>
            <w:vAlign w:val="center"/>
          </w:tcPr>
          <w:p w14:paraId="34F26958" w14:textId="3C2E508F" w:rsidR="008D2451" w:rsidRPr="003D7B97" w:rsidRDefault="008D2451" w:rsidP="00303617">
            <w:pPr>
              <w:pStyle w:val="CHUONGI"/>
              <w:spacing w:before="0" w:after="0" w:line="240" w:lineRule="auto"/>
              <w:rPr>
                <w:b w:val="0"/>
                <w:bCs w:val="0"/>
              </w:rPr>
            </w:pPr>
            <w:r w:rsidRPr="003D7B97">
              <w:rPr>
                <w:b w:val="0"/>
                <w:bCs w:val="0"/>
              </w:rPr>
              <w:t xml:space="preserve">Xem </w:t>
            </w:r>
            <w:r>
              <w:rPr>
                <w:b w:val="0"/>
                <w:bCs w:val="0"/>
              </w:rPr>
              <w:t>giới thiệu/thông tin cửa hàng</w:t>
            </w:r>
          </w:p>
        </w:tc>
        <w:tc>
          <w:tcPr>
            <w:tcW w:w="3780" w:type="dxa"/>
            <w:vAlign w:val="center"/>
          </w:tcPr>
          <w:p w14:paraId="52C03699" w14:textId="4DCD6ECD" w:rsidR="008D2451" w:rsidRPr="003D7B97" w:rsidRDefault="008D2451" w:rsidP="00303617">
            <w:pPr>
              <w:pStyle w:val="CHUONGI"/>
              <w:spacing w:before="0" w:after="0" w:line="240" w:lineRule="auto"/>
              <w:rPr>
                <w:b w:val="0"/>
                <w:bCs w:val="0"/>
              </w:rPr>
            </w:pPr>
            <w:r w:rsidRPr="003D7B97">
              <w:rPr>
                <w:b w:val="0"/>
                <w:bCs w:val="0"/>
              </w:rPr>
              <w:t>Xem</w:t>
            </w:r>
            <w:r>
              <w:rPr>
                <w:b w:val="0"/>
                <w:bCs w:val="0"/>
              </w:rPr>
              <w:t xml:space="preserve"> giới thiệu/thông tin cửa hàng</w:t>
            </w:r>
          </w:p>
        </w:tc>
        <w:tc>
          <w:tcPr>
            <w:tcW w:w="2070" w:type="dxa"/>
            <w:vMerge w:val="restart"/>
            <w:vAlign w:val="center"/>
          </w:tcPr>
          <w:p w14:paraId="48446440" w14:textId="210F8ACD" w:rsidR="008D2451" w:rsidRPr="003D7B97" w:rsidRDefault="008D2451" w:rsidP="00303617">
            <w:pPr>
              <w:pStyle w:val="CHUONGI"/>
              <w:spacing w:before="0" w:after="0" w:line="240" w:lineRule="auto"/>
              <w:rPr>
                <w:b w:val="0"/>
                <w:bCs w:val="0"/>
              </w:rPr>
            </w:pPr>
            <w:r w:rsidRPr="003D7B97">
              <w:rPr>
                <w:b w:val="0"/>
                <w:bCs w:val="0"/>
              </w:rPr>
              <w:t>Người dùng</w:t>
            </w:r>
          </w:p>
        </w:tc>
      </w:tr>
      <w:tr w:rsidR="008D2451" w:rsidRPr="003D7B97" w14:paraId="68CA6678" w14:textId="77777777" w:rsidTr="00D9493B">
        <w:trPr>
          <w:trHeight w:val="450"/>
        </w:trPr>
        <w:tc>
          <w:tcPr>
            <w:tcW w:w="911" w:type="dxa"/>
            <w:vMerge/>
            <w:vAlign w:val="center"/>
          </w:tcPr>
          <w:p w14:paraId="16BAFE1E" w14:textId="77777777" w:rsidR="008D2451" w:rsidRDefault="008D2451" w:rsidP="00303617">
            <w:pPr>
              <w:pStyle w:val="CHUONGI"/>
              <w:spacing w:before="0" w:after="0" w:line="240" w:lineRule="auto"/>
              <w:rPr>
                <w:b w:val="0"/>
                <w:bCs w:val="0"/>
              </w:rPr>
            </w:pPr>
          </w:p>
        </w:tc>
        <w:tc>
          <w:tcPr>
            <w:tcW w:w="2054" w:type="dxa"/>
            <w:vMerge/>
            <w:vAlign w:val="center"/>
          </w:tcPr>
          <w:p w14:paraId="1EB372D5" w14:textId="77777777" w:rsidR="008D2451" w:rsidRPr="003D7B97" w:rsidRDefault="008D2451" w:rsidP="00303617">
            <w:pPr>
              <w:pStyle w:val="CHUONGI"/>
              <w:spacing w:before="0" w:after="0" w:line="240" w:lineRule="auto"/>
              <w:rPr>
                <w:b w:val="0"/>
                <w:bCs w:val="0"/>
              </w:rPr>
            </w:pPr>
          </w:p>
        </w:tc>
        <w:tc>
          <w:tcPr>
            <w:tcW w:w="3780" w:type="dxa"/>
            <w:vAlign w:val="center"/>
          </w:tcPr>
          <w:p w14:paraId="6549161D" w14:textId="01D748F5" w:rsidR="008D2451" w:rsidRPr="003D7B97" w:rsidRDefault="008D2451" w:rsidP="00303617">
            <w:pPr>
              <w:pStyle w:val="CHUONGI"/>
              <w:spacing w:before="0" w:after="0" w:line="240" w:lineRule="auto"/>
              <w:rPr>
                <w:b w:val="0"/>
                <w:bCs w:val="0"/>
              </w:rPr>
            </w:pPr>
            <w:r>
              <w:rPr>
                <w:b w:val="0"/>
                <w:bCs w:val="0"/>
              </w:rPr>
              <w:t>Xem thông tin khuyến mãi</w:t>
            </w:r>
          </w:p>
        </w:tc>
        <w:tc>
          <w:tcPr>
            <w:tcW w:w="2070" w:type="dxa"/>
            <w:vMerge/>
            <w:vAlign w:val="center"/>
          </w:tcPr>
          <w:p w14:paraId="3FE25457" w14:textId="77777777" w:rsidR="008D2451" w:rsidRPr="003D7B97" w:rsidRDefault="008D2451" w:rsidP="00303617">
            <w:pPr>
              <w:pStyle w:val="CHUONGI"/>
              <w:spacing w:before="0" w:after="0" w:line="240" w:lineRule="auto"/>
              <w:rPr>
                <w:b w:val="0"/>
                <w:bCs w:val="0"/>
              </w:rPr>
            </w:pPr>
          </w:p>
        </w:tc>
      </w:tr>
      <w:tr w:rsidR="003A432D" w:rsidRPr="003D7B97" w14:paraId="78302944" w14:textId="6BD73C73" w:rsidTr="003A432D">
        <w:trPr>
          <w:trHeight w:val="300"/>
        </w:trPr>
        <w:tc>
          <w:tcPr>
            <w:tcW w:w="911" w:type="dxa"/>
            <w:vMerge w:val="restart"/>
            <w:vAlign w:val="center"/>
          </w:tcPr>
          <w:p w14:paraId="2C98DA87" w14:textId="69550901" w:rsidR="003A432D" w:rsidRPr="003D7B97" w:rsidRDefault="003A432D" w:rsidP="00303617">
            <w:pPr>
              <w:pStyle w:val="CHUONGI"/>
              <w:spacing w:before="0" w:after="0" w:line="240" w:lineRule="auto"/>
              <w:rPr>
                <w:b w:val="0"/>
                <w:bCs w:val="0"/>
              </w:rPr>
            </w:pPr>
            <w:r>
              <w:rPr>
                <w:b w:val="0"/>
                <w:bCs w:val="0"/>
              </w:rPr>
              <w:t>5</w:t>
            </w:r>
          </w:p>
        </w:tc>
        <w:tc>
          <w:tcPr>
            <w:tcW w:w="2054" w:type="dxa"/>
            <w:vMerge w:val="restart"/>
            <w:vAlign w:val="center"/>
          </w:tcPr>
          <w:p w14:paraId="7F042563" w14:textId="29AE59FC" w:rsidR="003A432D" w:rsidRPr="003D7B97" w:rsidRDefault="003A432D" w:rsidP="00303617">
            <w:pPr>
              <w:pStyle w:val="CHUONGI"/>
              <w:spacing w:before="0" w:after="0" w:line="240" w:lineRule="auto"/>
              <w:rPr>
                <w:b w:val="0"/>
                <w:bCs w:val="0"/>
              </w:rPr>
            </w:pPr>
            <w:r w:rsidRPr="003D7B97">
              <w:rPr>
                <w:b w:val="0"/>
                <w:bCs w:val="0"/>
              </w:rPr>
              <w:t>Liên hệ với người bán</w:t>
            </w:r>
          </w:p>
        </w:tc>
        <w:tc>
          <w:tcPr>
            <w:tcW w:w="3780" w:type="dxa"/>
            <w:vAlign w:val="center"/>
          </w:tcPr>
          <w:p w14:paraId="5D1B3795" w14:textId="2E323340" w:rsidR="003A432D" w:rsidRPr="003D7B97" w:rsidRDefault="003A432D" w:rsidP="00303617">
            <w:pPr>
              <w:pStyle w:val="CHUONGI"/>
              <w:spacing w:before="0" w:after="0" w:line="240" w:lineRule="auto"/>
              <w:rPr>
                <w:b w:val="0"/>
                <w:bCs w:val="0"/>
              </w:rPr>
            </w:pPr>
            <w:r w:rsidRPr="003D7B97">
              <w:rPr>
                <w:b w:val="0"/>
                <w:bCs w:val="0"/>
              </w:rPr>
              <w:t>Xem thông tin liên lạc</w:t>
            </w:r>
          </w:p>
        </w:tc>
        <w:tc>
          <w:tcPr>
            <w:tcW w:w="2070" w:type="dxa"/>
            <w:vMerge w:val="restart"/>
            <w:vAlign w:val="center"/>
          </w:tcPr>
          <w:p w14:paraId="3B36FC5E" w14:textId="77653DAB" w:rsidR="003A432D" w:rsidRPr="003D7B97" w:rsidRDefault="003A432D" w:rsidP="00303617">
            <w:pPr>
              <w:pStyle w:val="CHUONGI"/>
              <w:spacing w:before="0" w:after="0" w:line="240" w:lineRule="auto"/>
              <w:rPr>
                <w:b w:val="0"/>
                <w:bCs w:val="0"/>
              </w:rPr>
            </w:pPr>
            <w:r w:rsidRPr="003D7B97">
              <w:rPr>
                <w:b w:val="0"/>
                <w:bCs w:val="0"/>
              </w:rPr>
              <w:t>Người dùng</w:t>
            </w:r>
          </w:p>
        </w:tc>
      </w:tr>
      <w:tr w:rsidR="003A432D" w:rsidRPr="003D7B97" w14:paraId="06B33D1B" w14:textId="77777777" w:rsidTr="00D9493B">
        <w:trPr>
          <w:trHeight w:val="300"/>
        </w:trPr>
        <w:tc>
          <w:tcPr>
            <w:tcW w:w="911" w:type="dxa"/>
            <w:vMerge/>
            <w:vAlign w:val="center"/>
          </w:tcPr>
          <w:p w14:paraId="2ACB4F11" w14:textId="77777777" w:rsidR="003A432D" w:rsidRDefault="003A432D" w:rsidP="00303617">
            <w:pPr>
              <w:pStyle w:val="CHUONGI"/>
              <w:spacing w:before="0" w:after="0" w:line="240" w:lineRule="auto"/>
              <w:rPr>
                <w:b w:val="0"/>
                <w:bCs w:val="0"/>
              </w:rPr>
            </w:pPr>
          </w:p>
        </w:tc>
        <w:tc>
          <w:tcPr>
            <w:tcW w:w="2054" w:type="dxa"/>
            <w:vMerge/>
            <w:vAlign w:val="center"/>
          </w:tcPr>
          <w:p w14:paraId="54A50ED3" w14:textId="77777777" w:rsidR="003A432D" w:rsidRPr="003D7B97" w:rsidRDefault="003A432D" w:rsidP="00303617">
            <w:pPr>
              <w:pStyle w:val="CHUONGI"/>
              <w:spacing w:before="0" w:after="0" w:line="240" w:lineRule="auto"/>
              <w:rPr>
                <w:b w:val="0"/>
                <w:bCs w:val="0"/>
              </w:rPr>
            </w:pPr>
          </w:p>
        </w:tc>
        <w:tc>
          <w:tcPr>
            <w:tcW w:w="3780" w:type="dxa"/>
            <w:vAlign w:val="center"/>
          </w:tcPr>
          <w:p w14:paraId="5B3691B6" w14:textId="355F905E" w:rsidR="003A432D" w:rsidRPr="003D7B97" w:rsidRDefault="003A432D" w:rsidP="00303617">
            <w:pPr>
              <w:pStyle w:val="CHUONGI"/>
              <w:spacing w:before="0" w:after="0" w:line="240" w:lineRule="auto"/>
              <w:rPr>
                <w:b w:val="0"/>
                <w:bCs w:val="0"/>
              </w:rPr>
            </w:pPr>
            <w:r w:rsidRPr="003D7B97">
              <w:rPr>
                <w:b w:val="0"/>
                <w:bCs w:val="0"/>
              </w:rPr>
              <w:t>Gửi phản hồi/góp ý</w:t>
            </w:r>
          </w:p>
        </w:tc>
        <w:tc>
          <w:tcPr>
            <w:tcW w:w="2070" w:type="dxa"/>
            <w:vMerge/>
            <w:vAlign w:val="center"/>
          </w:tcPr>
          <w:p w14:paraId="5780E3E2" w14:textId="77777777" w:rsidR="003A432D" w:rsidRPr="003D7B97" w:rsidRDefault="003A432D" w:rsidP="00303617">
            <w:pPr>
              <w:pStyle w:val="CHUONGI"/>
              <w:spacing w:before="0" w:after="0" w:line="240" w:lineRule="auto"/>
              <w:rPr>
                <w:b w:val="0"/>
                <w:bCs w:val="0"/>
              </w:rPr>
            </w:pPr>
          </w:p>
        </w:tc>
      </w:tr>
      <w:tr w:rsidR="008D2451" w:rsidRPr="003D7B97" w14:paraId="7231BA6C" w14:textId="477C6DE7" w:rsidTr="00D9493B">
        <w:trPr>
          <w:trHeight w:val="300"/>
        </w:trPr>
        <w:tc>
          <w:tcPr>
            <w:tcW w:w="911" w:type="dxa"/>
            <w:vMerge w:val="restart"/>
            <w:vAlign w:val="center"/>
          </w:tcPr>
          <w:p w14:paraId="6AAC033F" w14:textId="0258183A" w:rsidR="008D2451" w:rsidRPr="003D7B97" w:rsidRDefault="00D60C1E" w:rsidP="00303617">
            <w:pPr>
              <w:pStyle w:val="CHUONGI"/>
              <w:spacing w:before="0" w:after="0" w:line="240" w:lineRule="auto"/>
              <w:rPr>
                <w:b w:val="0"/>
                <w:bCs w:val="0"/>
              </w:rPr>
            </w:pPr>
            <w:r>
              <w:rPr>
                <w:b w:val="0"/>
                <w:bCs w:val="0"/>
              </w:rPr>
              <w:t>6</w:t>
            </w:r>
          </w:p>
        </w:tc>
        <w:tc>
          <w:tcPr>
            <w:tcW w:w="2054" w:type="dxa"/>
            <w:vMerge w:val="restart"/>
            <w:vAlign w:val="center"/>
          </w:tcPr>
          <w:p w14:paraId="6405774E" w14:textId="1CF02B6A" w:rsidR="008D2451" w:rsidRPr="003D7B97" w:rsidRDefault="008D2451" w:rsidP="00303617">
            <w:pPr>
              <w:pStyle w:val="CHUONGI"/>
              <w:spacing w:before="0" w:after="0" w:line="240" w:lineRule="auto"/>
              <w:rPr>
                <w:b w:val="0"/>
                <w:bCs w:val="0"/>
              </w:rPr>
            </w:pPr>
            <w:r w:rsidRPr="003D7B97">
              <w:rPr>
                <w:b w:val="0"/>
                <w:bCs w:val="0"/>
              </w:rPr>
              <w:t>Xem thông tin tuyển dụng</w:t>
            </w:r>
          </w:p>
        </w:tc>
        <w:tc>
          <w:tcPr>
            <w:tcW w:w="3780" w:type="dxa"/>
            <w:vAlign w:val="center"/>
          </w:tcPr>
          <w:p w14:paraId="40BEC8FF" w14:textId="78B4338E" w:rsidR="008D2451" w:rsidRPr="003D7B97" w:rsidRDefault="008D2451" w:rsidP="00303617">
            <w:pPr>
              <w:pStyle w:val="CHUONGI"/>
              <w:spacing w:before="0" w:after="0" w:line="240" w:lineRule="auto"/>
              <w:rPr>
                <w:b w:val="0"/>
                <w:bCs w:val="0"/>
              </w:rPr>
            </w:pPr>
            <w:r w:rsidRPr="003D7B97">
              <w:rPr>
                <w:b w:val="0"/>
                <w:bCs w:val="0"/>
              </w:rPr>
              <w:t>Xem thông tin tuyển dụng</w:t>
            </w:r>
          </w:p>
        </w:tc>
        <w:tc>
          <w:tcPr>
            <w:tcW w:w="2070" w:type="dxa"/>
            <w:vMerge w:val="restart"/>
            <w:vAlign w:val="center"/>
          </w:tcPr>
          <w:p w14:paraId="0B9102E6" w14:textId="112028D7" w:rsidR="008D2451" w:rsidRPr="003D7B97" w:rsidRDefault="008D2451" w:rsidP="00303617">
            <w:pPr>
              <w:pStyle w:val="CHUONGI"/>
              <w:spacing w:before="0" w:after="0" w:line="240" w:lineRule="auto"/>
              <w:rPr>
                <w:b w:val="0"/>
                <w:bCs w:val="0"/>
              </w:rPr>
            </w:pPr>
            <w:r w:rsidRPr="003D7B97">
              <w:rPr>
                <w:b w:val="0"/>
                <w:bCs w:val="0"/>
              </w:rPr>
              <w:t>Người dùng</w:t>
            </w:r>
          </w:p>
        </w:tc>
      </w:tr>
      <w:tr w:rsidR="008D2451" w:rsidRPr="003D7B97" w14:paraId="4F02ADF1" w14:textId="77777777" w:rsidTr="00D9493B">
        <w:trPr>
          <w:trHeight w:val="300"/>
        </w:trPr>
        <w:tc>
          <w:tcPr>
            <w:tcW w:w="911" w:type="dxa"/>
            <w:vMerge/>
            <w:vAlign w:val="center"/>
          </w:tcPr>
          <w:p w14:paraId="432B7BB7" w14:textId="77777777" w:rsidR="008D2451" w:rsidRDefault="008D2451" w:rsidP="00303617">
            <w:pPr>
              <w:pStyle w:val="CHUONGI"/>
              <w:spacing w:before="0" w:after="0" w:line="240" w:lineRule="auto"/>
              <w:rPr>
                <w:b w:val="0"/>
                <w:bCs w:val="0"/>
              </w:rPr>
            </w:pPr>
          </w:p>
        </w:tc>
        <w:tc>
          <w:tcPr>
            <w:tcW w:w="2054" w:type="dxa"/>
            <w:vMerge/>
            <w:vAlign w:val="center"/>
          </w:tcPr>
          <w:p w14:paraId="7635EC66" w14:textId="77777777" w:rsidR="008D2451" w:rsidRPr="003D7B97" w:rsidRDefault="008D2451" w:rsidP="00303617">
            <w:pPr>
              <w:pStyle w:val="CHUONGI"/>
              <w:spacing w:before="0" w:after="0" w:line="240" w:lineRule="auto"/>
              <w:rPr>
                <w:b w:val="0"/>
                <w:bCs w:val="0"/>
              </w:rPr>
            </w:pPr>
          </w:p>
        </w:tc>
        <w:tc>
          <w:tcPr>
            <w:tcW w:w="3780" w:type="dxa"/>
            <w:vAlign w:val="center"/>
          </w:tcPr>
          <w:p w14:paraId="0DBB0BDB" w14:textId="792AC428" w:rsidR="008D2451" w:rsidRPr="003D7B97" w:rsidRDefault="008D2451" w:rsidP="00303617">
            <w:pPr>
              <w:pStyle w:val="CHUONGI"/>
              <w:spacing w:before="0" w:after="0" w:line="240" w:lineRule="auto"/>
              <w:rPr>
                <w:b w:val="0"/>
                <w:bCs w:val="0"/>
              </w:rPr>
            </w:pPr>
            <w:r w:rsidRPr="003D7B97">
              <w:rPr>
                <w:b w:val="0"/>
                <w:bCs w:val="0"/>
              </w:rPr>
              <w:t>Gửi CV</w:t>
            </w:r>
          </w:p>
        </w:tc>
        <w:tc>
          <w:tcPr>
            <w:tcW w:w="2070" w:type="dxa"/>
            <w:vMerge/>
            <w:vAlign w:val="center"/>
          </w:tcPr>
          <w:p w14:paraId="5BC27B57" w14:textId="77777777" w:rsidR="008D2451" w:rsidRPr="003D7B97" w:rsidRDefault="008D2451" w:rsidP="00303617">
            <w:pPr>
              <w:pStyle w:val="CHUONGI"/>
              <w:spacing w:before="0" w:after="0" w:line="240" w:lineRule="auto"/>
              <w:rPr>
                <w:b w:val="0"/>
                <w:bCs w:val="0"/>
              </w:rPr>
            </w:pPr>
          </w:p>
        </w:tc>
      </w:tr>
      <w:tr w:rsidR="008D2451" w:rsidRPr="003D7B97" w14:paraId="44BDBFD7" w14:textId="5528EC13" w:rsidTr="00D9493B">
        <w:trPr>
          <w:trHeight w:val="300"/>
        </w:trPr>
        <w:tc>
          <w:tcPr>
            <w:tcW w:w="911" w:type="dxa"/>
            <w:vMerge w:val="restart"/>
            <w:vAlign w:val="center"/>
          </w:tcPr>
          <w:p w14:paraId="78C9AEA0" w14:textId="65A52F6C" w:rsidR="008D2451" w:rsidRPr="003D7B97" w:rsidRDefault="00D60C1E" w:rsidP="00303617">
            <w:pPr>
              <w:pStyle w:val="CHUONGI"/>
              <w:spacing w:before="0" w:after="0" w:line="240" w:lineRule="auto"/>
              <w:rPr>
                <w:b w:val="0"/>
                <w:bCs w:val="0"/>
              </w:rPr>
            </w:pPr>
            <w:r>
              <w:rPr>
                <w:b w:val="0"/>
                <w:bCs w:val="0"/>
              </w:rPr>
              <w:t>7</w:t>
            </w:r>
          </w:p>
        </w:tc>
        <w:tc>
          <w:tcPr>
            <w:tcW w:w="2054" w:type="dxa"/>
            <w:vMerge w:val="restart"/>
            <w:vAlign w:val="center"/>
          </w:tcPr>
          <w:p w14:paraId="6C3D37D1" w14:textId="1FEF1178" w:rsidR="008D2451" w:rsidRPr="003D7B97" w:rsidRDefault="008D2451" w:rsidP="00303617">
            <w:pPr>
              <w:pStyle w:val="CHUONGI"/>
              <w:spacing w:before="0" w:after="0" w:line="240" w:lineRule="auto"/>
              <w:rPr>
                <w:b w:val="0"/>
                <w:bCs w:val="0"/>
              </w:rPr>
            </w:pPr>
            <w:r w:rsidRPr="003D7B97">
              <w:rPr>
                <w:b w:val="0"/>
                <w:bCs w:val="0"/>
              </w:rPr>
              <w:t>Xem menu</w:t>
            </w:r>
          </w:p>
        </w:tc>
        <w:tc>
          <w:tcPr>
            <w:tcW w:w="3780" w:type="dxa"/>
            <w:vAlign w:val="center"/>
          </w:tcPr>
          <w:p w14:paraId="03934B55" w14:textId="5E9E1B29" w:rsidR="008D2451" w:rsidRPr="003D7B97" w:rsidRDefault="008D2451" w:rsidP="00303617">
            <w:pPr>
              <w:pStyle w:val="CHUONGI"/>
              <w:spacing w:before="0" w:after="0" w:line="240" w:lineRule="auto"/>
              <w:rPr>
                <w:b w:val="0"/>
                <w:bCs w:val="0"/>
              </w:rPr>
            </w:pPr>
            <w:r w:rsidRPr="003D7B97">
              <w:rPr>
                <w:b w:val="0"/>
                <w:bCs w:val="0"/>
              </w:rPr>
              <w:t>Xem menu</w:t>
            </w:r>
          </w:p>
        </w:tc>
        <w:tc>
          <w:tcPr>
            <w:tcW w:w="2070" w:type="dxa"/>
            <w:vMerge w:val="restart"/>
            <w:vAlign w:val="center"/>
          </w:tcPr>
          <w:p w14:paraId="1DF5696D" w14:textId="14279BB4" w:rsidR="008D2451" w:rsidRPr="003D7B97" w:rsidRDefault="008D2451" w:rsidP="00303617">
            <w:pPr>
              <w:pStyle w:val="CHUONGI"/>
              <w:spacing w:before="0" w:after="0" w:line="240" w:lineRule="auto"/>
              <w:rPr>
                <w:b w:val="0"/>
                <w:bCs w:val="0"/>
              </w:rPr>
            </w:pPr>
            <w:r w:rsidRPr="003D7B97">
              <w:rPr>
                <w:b w:val="0"/>
                <w:bCs w:val="0"/>
              </w:rPr>
              <w:t>Người dùng</w:t>
            </w:r>
          </w:p>
        </w:tc>
      </w:tr>
      <w:tr w:rsidR="008D2451" w:rsidRPr="003D7B97" w14:paraId="398FBBF7" w14:textId="77777777" w:rsidTr="00D9493B">
        <w:trPr>
          <w:trHeight w:val="300"/>
        </w:trPr>
        <w:tc>
          <w:tcPr>
            <w:tcW w:w="911" w:type="dxa"/>
            <w:vMerge/>
            <w:vAlign w:val="center"/>
          </w:tcPr>
          <w:p w14:paraId="562BDBF6" w14:textId="77777777" w:rsidR="008D2451" w:rsidRDefault="008D2451" w:rsidP="00303617">
            <w:pPr>
              <w:pStyle w:val="CHUONGI"/>
              <w:spacing w:before="0" w:after="0" w:line="240" w:lineRule="auto"/>
              <w:rPr>
                <w:b w:val="0"/>
                <w:bCs w:val="0"/>
              </w:rPr>
            </w:pPr>
          </w:p>
        </w:tc>
        <w:tc>
          <w:tcPr>
            <w:tcW w:w="2054" w:type="dxa"/>
            <w:vMerge/>
            <w:vAlign w:val="center"/>
          </w:tcPr>
          <w:p w14:paraId="6BA25B7C" w14:textId="77777777" w:rsidR="008D2451" w:rsidRPr="003D7B97" w:rsidRDefault="008D2451" w:rsidP="00303617">
            <w:pPr>
              <w:pStyle w:val="CHUONGI"/>
              <w:spacing w:before="0" w:after="0" w:line="240" w:lineRule="auto"/>
              <w:rPr>
                <w:b w:val="0"/>
                <w:bCs w:val="0"/>
              </w:rPr>
            </w:pPr>
          </w:p>
        </w:tc>
        <w:tc>
          <w:tcPr>
            <w:tcW w:w="3780" w:type="dxa"/>
            <w:vAlign w:val="center"/>
          </w:tcPr>
          <w:p w14:paraId="4E9C8C32" w14:textId="4101015D" w:rsidR="008D2451" w:rsidRPr="003D7B97" w:rsidRDefault="008D2451" w:rsidP="00303617">
            <w:pPr>
              <w:pStyle w:val="CHUONGI"/>
              <w:spacing w:before="0" w:after="0" w:line="240" w:lineRule="auto"/>
              <w:rPr>
                <w:b w:val="0"/>
                <w:bCs w:val="0"/>
              </w:rPr>
            </w:pPr>
            <w:r w:rsidRPr="003D7B97">
              <w:rPr>
                <w:b w:val="0"/>
                <w:bCs w:val="0"/>
              </w:rPr>
              <w:t>Xem chi tiết sản phẩm</w:t>
            </w:r>
          </w:p>
        </w:tc>
        <w:tc>
          <w:tcPr>
            <w:tcW w:w="2070" w:type="dxa"/>
            <w:vMerge/>
            <w:vAlign w:val="center"/>
          </w:tcPr>
          <w:p w14:paraId="66BB4695" w14:textId="77777777" w:rsidR="008D2451" w:rsidRPr="003D7B97" w:rsidRDefault="008D2451" w:rsidP="00303617">
            <w:pPr>
              <w:pStyle w:val="CHUONGI"/>
              <w:spacing w:before="0" w:after="0" w:line="240" w:lineRule="auto"/>
              <w:rPr>
                <w:b w:val="0"/>
                <w:bCs w:val="0"/>
              </w:rPr>
            </w:pPr>
          </w:p>
        </w:tc>
      </w:tr>
      <w:tr w:rsidR="008D2451" w:rsidRPr="003D7B97" w14:paraId="5AFB12A6" w14:textId="77777777" w:rsidTr="00D9493B">
        <w:trPr>
          <w:trHeight w:val="300"/>
        </w:trPr>
        <w:tc>
          <w:tcPr>
            <w:tcW w:w="911" w:type="dxa"/>
            <w:vMerge/>
            <w:vAlign w:val="center"/>
          </w:tcPr>
          <w:p w14:paraId="5A2AB38B" w14:textId="77777777" w:rsidR="008D2451" w:rsidRDefault="008D2451" w:rsidP="00303617">
            <w:pPr>
              <w:pStyle w:val="CHUONGI"/>
              <w:spacing w:before="0" w:after="0" w:line="240" w:lineRule="auto"/>
              <w:rPr>
                <w:b w:val="0"/>
                <w:bCs w:val="0"/>
              </w:rPr>
            </w:pPr>
          </w:p>
        </w:tc>
        <w:tc>
          <w:tcPr>
            <w:tcW w:w="2054" w:type="dxa"/>
            <w:vMerge/>
            <w:vAlign w:val="center"/>
          </w:tcPr>
          <w:p w14:paraId="3336B9E8" w14:textId="77777777" w:rsidR="008D2451" w:rsidRPr="003D7B97" w:rsidRDefault="008D2451" w:rsidP="00303617">
            <w:pPr>
              <w:pStyle w:val="CHUONGI"/>
              <w:spacing w:before="0" w:after="0" w:line="240" w:lineRule="auto"/>
              <w:rPr>
                <w:b w:val="0"/>
                <w:bCs w:val="0"/>
              </w:rPr>
            </w:pPr>
          </w:p>
        </w:tc>
        <w:tc>
          <w:tcPr>
            <w:tcW w:w="3780" w:type="dxa"/>
            <w:vAlign w:val="center"/>
          </w:tcPr>
          <w:p w14:paraId="5586CE06" w14:textId="3C59182B" w:rsidR="008D2451" w:rsidRPr="003D7B97" w:rsidRDefault="008D2451" w:rsidP="00303617">
            <w:pPr>
              <w:pStyle w:val="CHUONGI"/>
              <w:spacing w:before="0" w:after="0" w:line="240" w:lineRule="auto"/>
              <w:rPr>
                <w:b w:val="0"/>
                <w:bCs w:val="0"/>
              </w:rPr>
            </w:pPr>
            <w:r w:rsidRPr="003D7B97">
              <w:rPr>
                <w:b w:val="0"/>
                <w:bCs w:val="0"/>
              </w:rPr>
              <w:t>Xem chính sách giao hàng</w:t>
            </w:r>
          </w:p>
        </w:tc>
        <w:tc>
          <w:tcPr>
            <w:tcW w:w="2070" w:type="dxa"/>
            <w:vMerge/>
            <w:vAlign w:val="center"/>
          </w:tcPr>
          <w:p w14:paraId="2F9AA6BB" w14:textId="77777777" w:rsidR="008D2451" w:rsidRPr="003D7B97" w:rsidRDefault="008D2451" w:rsidP="00303617">
            <w:pPr>
              <w:pStyle w:val="CHUONGI"/>
              <w:spacing w:before="0" w:after="0" w:line="240" w:lineRule="auto"/>
              <w:rPr>
                <w:b w:val="0"/>
                <w:bCs w:val="0"/>
              </w:rPr>
            </w:pPr>
          </w:p>
        </w:tc>
      </w:tr>
      <w:tr w:rsidR="00D9493B" w:rsidRPr="003D7B97" w14:paraId="7007E08B" w14:textId="77777777" w:rsidTr="00D9493B">
        <w:trPr>
          <w:trHeight w:val="200"/>
        </w:trPr>
        <w:tc>
          <w:tcPr>
            <w:tcW w:w="911" w:type="dxa"/>
            <w:vMerge w:val="restart"/>
            <w:vAlign w:val="center"/>
          </w:tcPr>
          <w:p w14:paraId="1AE62F27" w14:textId="3D4A29E5" w:rsidR="00D9493B" w:rsidRDefault="00D9493B" w:rsidP="00303617">
            <w:pPr>
              <w:pStyle w:val="CHUONGI"/>
              <w:spacing w:before="0" w:after="0" w:line="240" w:lineRule="auto"/>
              <w:rPr>
                <w:b w:val="0"/>
                <w:bCs w:val="0"/>
              </w:rPr>
            </w:pPr>
            <w:r>
              <w:rPr>
                <w:b w:val="0"/>
                <w:bCs w:val="0"/>
              </w:rPr>
              <w:t>8</w:t>
            </w:r>
          </w:p>
        </w:tc>
        <w:tc>
          <w:tcPr>
            <w:tcW w:w="2054" w:type="dxa"/>
            <w:vMerge w:val="restart"/>
            <w:vAlign w:val="center"/>
          </w:tcPr>
          <w:p w14:paraId="0BABB7AC" w14:textId="0B5446C0" w:rsidR="00D9493B" w:rsidRPr="003D7B97" w:rsidRDefault="00D9493B" w:rsidP="00303617">
            <w:pPr>
              <w:pStyle w:val="CHUONGI"/>
              <w:spacing w:before="0" w:after="0" w:line="240" w:lineRule="auto"/>
              <w:rPr>
                <w:b w:val="0"/>
                <w:bCs w:val="0"/>
              </w:rPr>
            </w:pPr>
            <w:r>
              <w:rPr>
                <w:b w:val="0"/>
                <w:bCs w:val="0"/>
              </w:rPr>
              <w:t>Xem chi tiết sản phẩm</w:t>
            </w:r>
          </w:p>
        </w:tc>
        <w:tc>
          <w:tcPr>
            <w:tcW w:w="3780" w:type="dxa"/>
            <w:vAlign w:val="center"/>
          </w:tcPr>
          <w:p w14:paraId="55B2066B" w14:textId="2E6778FF" w:rsidR="00D9493B" w:rsidRPr="003D7B97" w:rsidRDefault="00D9493B" w:rsidP="00303617">
            <w:pPr>
              <w:pStyle w:val="CHUONGI"/>
              <w:spacing w:before="0" w:after="0" w:line="240" w:lineRule="auto"/>
              <w:rPr>
                <w:b w:val="0"/>
                <w:bCs w:val="0"/>
              </w:rPr>
            </w:pPr>
            <w:r>
              <w:rPr>
                <w:b w:val="0"/>
                <w:bCs w:val="0"/>
              </w:rPr>
              <w:t>Xem thông tin chi tiết của sản phẩm</w:t>
            </w:r>
          </w:p>
        </w:tc>
        <w:tc>
          <w:tcPr>
            <w:tcW w:w="2070" w:type="dxa"/>
            <w:vMerge w:val="restart"/>
            <w:vAlign w:val="center"/>
          </w:tcPr>
          <w:p w14:paraId="29AD14E8" w14:textId="79C345EA" w:rsidR="00D9493B" w:rsidRPr="003D7B97" w:rsidRDefault="00D34198" w:rsidP="00303617">
            <w:pPr>
              <w:pStyle w:val="CHUONGI"/>
              <w:spacing w:before="0" w:after="0" w:line="240" w:lineRule="auto"/>
              <w:rPr>
                <w:b w:val="0"/>
                <w:bCs w:val="0"/>
              </w:rPr>
            </w:pPr>
            <w:r w:rsidRPr="003D7B97">
              <w:rPr>
                <w:b w:val="0"/>
                <w:bCs w:val="0"/>
              </w:rPr>
              <w:t>Người dùng</w:t>
            </w:r>
          </w:p>
        </w:tc>
      </w:tr>
      <w:tr w:rsidR="00D9493B" w:rsidRPr="003D7B97" w14:paraId="3A6B1C4E" w14:textId="77777777" w:rsidTr="00D9493B">
        <w:trPr>
          <w:trHeight w:val="200"/>
        </w:trPr>
        <w:tc>
          <w:tcPr>
            <w:tcW w:w="911" w:type="dxa"/>
            <w:vMerge/>
            <w:vAlign w:val="center"/>
          </w:tcPr>
          <w:p w14:paraId="3A6C1785" w14:textId="77777777" w:rsidR="00D9493B" w:rsidRDefault="00D9493B" w:rsidP="00303617">
            <w:pPr>
              <w:pStyle w:val="CHUONGI"/>
              <w:spacing w:before="0" w:after="0" w:line="240" w:lineRule="auto"/>
              <w:rPr>
                <w:b w:val="0"/>
                <w:bCs w:val="0"/>
              </w:rPr>
            </w:pPr>
          </w:p>
        </w:tc>
        <w:tc>
          <w:tcPr>
            <w:tcW w:w="2054" w:type="dxa"/>
            <w:vMerge/>
            <w:vAlign w:val="center"/>
          </w:tcPr>
          <w:p w14:paraId="5FCF143F" w14:textId="77777777" w:rsidR="00D9493B" w:rsidRDefault="00D9493B" w:rsidP="00303617">
            <w:pPr>
              <w:pStyle w:val="CHUONGI"/>
              <w:spacing w:before="0" w:after="0" w:line="240" w:lineRule="auto"/>
              <w:rPr>
                <w:b w:val="0"/>
                <w:bCs w:val="0"/>
              </w:rPr>
            </w:pPr>
          </w:p>
        </w:tc>
        <w:tc>
          <w:tcPr>
            <w:tcW w:w="3780" w:type="dxa"/>
            <w:vAlign w:val="center"/>
          </w:tcPr>
          <w:p w14:paraId="26488C68" w14:textId="53FED39F" w:rsidR="00D9493B" w:rsidRDefault="00D9493B" w:rsidP="00303617">
            <w:pPr>
              <w:pStyle w:val="CHUONGI"/>
              <w:spacing w:before="0" w:after="0" w:line="240" w:lineRule="auto"/>
              <w:rPr>
                <w:b w:val="0"/>
                <w:bCs w:val="0"/>
              </w:rPr>
            </w:pPr>
            <w:r>
              <w:rPr>
                <w:b w:val="0"/>
                <w:bCs w:val="0"/>
              </w:rPr>
              <w:t>Chọn size</w:t>
            </w:r>
          </w:p>
        </w:tc>
        <w:tc>
          <w:tcPr>
            <w:tcW w:w="2070" w:type="dxa"/>
            <w:vMerge/>
            <w:vAlign w:val="center"/>
          </w:tcPr>
          <w:p w14:paraId="483F2B40" w14:textId="77777777" w:rsidR="00D9493B" w:rsidRPr="003D7B97" w:rsidRDefault="00D9493B" w:rsidP="00303617">
            <w:pPr>
              <w:pStyle w:val="CHUONGI"/>
              <w:spacing w:before="0" w:after="0" w:line="240" w:lineRule="auto"/>
              <w:rPr>
                <w:b w:val="0"/>
                <w:bCs w:val="0"/>
              </w:rPr>
            </w:pPr>
          </w:p>
        </w:tc>
      </w:tr>
      <w:tr w:rsidR="00D9493B" w:rsidRPr="003D7B97" w14:paraId="76440B53" w14:textId="77777777" w:rsidTr="00D9493B">
        <w:trPr>
          <w:trHeight w:val="200"/>
        </w:trPr>
        <w:tc>
          <w:tcPr>
            <w:tcW w:w="911" w:type="dxa"/>
            <w:vMerge/>
            <w:vAlign w:val="center"/>
          </w:tcPr>
          <w:p w14:paraId="2358D28F" w14:textId="77777777" w:rsidR="00D9493B" w:rsidRDefault="00D9493B" w:rsidP="00303617">
            <w:pPr>
              <w:pStyle w:val="CHUONGI"/>
              <w:spacing w:before="0" w:after="0" w:line="240" w:lineRule="auto"/>
              <w:rPr>
                <w:b w:val="0"/>
                <w:bCs w:val="0"/>
              </w:rPr>
            </w:pPr>
          </w:p>
        </w:tc>
        <w:tc>
          <w:tcPr>
            <w:tcW w:w="2054" w:type="dxa"/>
            <w:vMerge/>
            <w:vAlign w:val="center"/>
          </w:tcPr>
          <w:p w14:paraId="219270D2" w14:textId="77777777" w:rsidR="00D9493B" w:rsidRDefault="00D9493B" w:rsidP="00303617">
            <w:pPr>
              <w:pStyle w:val="CHUONGI"/>
              <w:spacing w:before="0" w:after="0" w:line="240" w:lineRule="auto"/>
              <w:rPr>
                <w:b w:val="0"/>
                <w:bCs w:val="0"/>
              </w:rPr>
            </w:pPr>
          </w:p>
        </w:tc>
        <w:tc>
          <w:tcPr>
            <w:tcW w:w="3780" w:type="dxa"/>
            <w:vAlign w:val="center"/>
          </w:tcPr>
          <w:p w14:paraId="09FEFCF6" w14:textId="3B44F5BA" w:rsidR="00D9493B" w:rsidRDefault="00D9493B" w:rsidP="00303617">
            <w:pPr>
              <w:pStyle w:val="CHUONGI"/>
              <w:spacing w:before="0" w:after="0" w:line="240" w:lineRule="auto"/>
              <w:rPr>
                <w:b w:val="0"/>
                <w:bCs w:val="0"/>
              </w:rPr>
            </w:pPr>
            <w:r>
              <w:rPr>
                <w:b w:val="0"/>
                <w:bCs w:val="0"/>
              </w:rPr>
              <w:t>Chọn số lượng sản phẩm</w:t>
            </w:r>
          </w:p>
        </w:tc>
        <w:tc>
          <w:tcPr>
            <w:tcW w:w="2070" w:type="dxa"/>
            <w:vMerge/>
            <w:vAlign w:val="center"/>
          </w:tcPr>
          <w:p w14:paraId="163B2696" w14:textId="77777777" w:rsidR="00D9493B" w:rsidRPr="003D7B97" w:rsidRDefault="00D9493B" w:rsidP="00303617">
            <w:pPr>
              <w:pStyle w:val="CHUONGI"/>
              <w:spacing w:before="0" w:after="0" w:line="240" w:lineRule="auto"/>
              <w:rPr>
                <w:b w:val="0"/>
                <w:bCs w:val="0"/>
              </w:rPr>
            </w:pPr>
          </w:p>
        </w:tc>
      </w:tr>
      <w:tr w:rsidR="00D9493B" w:rsidRPr="003D7B97" w14:paraId="7F163D9E" w14:textId="77777777" w:rsidTr="00D9493B">
        <w:trPr>
          <w:trHeight w:val="200"/>
        </w:trPr>
        <w:tc>
          <w:tcPr>
            <w:tcW w:w="911" w:type="dxa"/>
            <w:vMerge/>
            <w:vAlign w:val="center"/>
          </w:tcPr>
          <w:p w14:paraId="2B737041" w14:textId="77777777" w:rsidR="00D9493B" w:rsidRDefault="00D9493B" w:rsidP="00303617">
            <w:pPr>
              <w:pStyle w:val="CHUONGI"/>
              <w:spacing w:before="0" w:after="0" w:line="240" w:lineRule="auto"/>
              <w:rPr>
                <w:b w:val="0"/>
                <w:bCs w:val="0"/>
              </w:rPr>
            </w:pPr>
          </w:p>
        </w:tc>
        <w:tc>
          <w:tcPr>
            <w:tcW w:w="2054" w:type="dxa"/>
            <w:vMerge/>
            <w:vAlign w:val="center"/>
          </w:tcPr>
          <w:p w14:paraId="06A64642" w14:textId="77777777" w:rsidR="00D9493B" w:rsidRDefault="00D9493B" w:rsidP="00303617">
            <w:pPr>
              <w:pStyle w:val="CHUONGI"/>
              <w:spacing w:before="0" w:after="0" w:line="240" w:lineRule="auto"/>
              <w:rPr>
                <w:b w:val="0"/>
                <w:bCs w:val="0"/>
              </w:rPr>
            </w:pPr>
          </w:p>
        </w:tc>
        <w:tc>
          <w:tcPr>
            <w:tcW w:w="3780" w:type="dxa"/>
            <w:vAlign w:val="center"/>
          </w:tcPr>
          <w:p w14:paraId="33E200E2" w14:textId="75D4AEB2" w:rsidR="00D9493B" w:rsidRDefault="00D9493B" w:rsidP="00303617">
            <w:pPr>
              <w:pStyle w:val="CHUONGI"/>
              <w:spacing w:before="0" w:after="0" w:line="240" w:lineRule="auto"/>
              <w:rPr>
                <w:b w:val="0"/>
                <w:bCs w:val="0"/>
              </w:rPr>
            </w:pPr>
            <w:r>
              <w:rPr>
                <w:b w:val="0"/>
                <w:bCs w:val="0"/>
              </w:rPr>
              <w:t>Thêm topping</w:t>
            </w:r>
          </w:p>
        </w:tc>
        <w:tc>
          <w:tcPr>
            <w:tcW w:w="2070" w:type="dxa"/>
            <w:vMerge/>
            <w:vAlign w:val="center"/>
          </w:tcPr>
          <w:p w14:paraId="0048ACB5" w14:textId="77777777" w:rsidR="00D9493B" w:rsidRPr="003D7B97" w:rsidRDefault="00D9493B" w:rsidP="00303617">
            <w:pPr>
              <w:pStyle w:val="CHUONGI"/>
              <w:spacing w:before="0" w:after="0" w:line="240" w:lineRule="auto"/>
              <w:rPr>
                <w:b w:val="0"/>
                <w:bCs w:val="0"/>
              </w:rPr>
            </w:pPr>
          </w:p>
        </w:tc>
      </w:tr>
      <w:tr w:rsidR="00D9493B" w:rsidRPr="003D7B97" w14:paraId="48F0F87E" w14:textId="6ADA29E0" w:rsidTr="00D9493B">
        <w:trPr>
          <w:trHeight w:val="240"/>
        </w:trPr>
        <w:tc>
          <w:tcPr>
            <w:tcW w:w="911" w:type="dxa"/>
            <w:vMerge w:val="restart"/>
            <w:vAlign w:val="center"/>
          </w:tcPr>
          <w:p w14:paraId="7B94DBBC" w14:textId="76C2D3C5" w:rsidR="00D9493B" w:rsidRPr="003D7B97" w:rsidRDefault="00D9493B" w:rsidP="00303617">
            <w:pPr>
              <w:pStyle w:val="CHUONGI"/>
              <w:spacing w:before="0" w:after="0" w:line="240" w:lineRule="auto"/>
              <w:rPr>
                <w:b w:val="0"/>
                <w:bCs w:val="0"/>
              </w:rPr>
            </w:pPr>
            <w:r>
              <w:rPr>
                <w:b w:val="0"/>
                <w:bCs w:val="0"/>
              </w:rPr>
              <w:t>9</w:t>
            </w:r>
          </w:p>
        </w:tc>
        <w:tc>
          <w:tcPr>
            <w:tcW w:w="2054" w:type="dxa"/>
            <w:vMerge w:val="restart"/>
            <w:vAlign w:val="center"/>
          </w:tcPr>
          <w:p w14:paraId="18BEB4B0" w14:textId="429709FC" w:rsidR="00D9493B" w:rsidRPr="003D7B97" w:rsidRDefault="00D9493B" w:rsidP="00303617">
            <w:pPr>
              <w:pStyle w:val="CHUONGI"/>
              <w:spacing w:before="0" w:after="0" w:line="240" w:lineRule="auto"/>
              <w:rPr>
                <w:b w:val="0"/>
                <w:bCs w:val="0"/>
              </w:rPr>
            </w:pPr>
            <w:r w:rsidRPr="003D7B97">
              <w:rPr>
                <w:b w:val="0"/>
                <w:bCs w:val="0"/>
              </w:rPr>
              <w:t>Xem giỏ hàng</w:t>
            </w:r>
          </w:p>
        </w:tc>
        <w:tc>
          <w:tcPr>
            <w:tcW w:w="3780" w:type="dxa"/>
            <w:vAlign w:val="center"/>
          </w:tcPr>
          <w:p w14:paraId="67267204" w14:textId="08771D52" w:rsidR="00D9493B" w:rsidRPr="003D7B97" w:rsidRDefault="00D9493B" w:rsidP="00D9493B">
            <w:pPr>
              <w:pStyle w:val="CHUONGI"/>
              <w:spacing w:before="0" w:after="0" w:line="240" w:lineRule="auto"/>
              <w:rPr>
                <w:b w:val="0"/>
                <w:bCs w:val="0"/>
              </w:rPr>
            </w:pPr>
            <w:r w:rsidRPr="003D7B97">
              <w:rPr>
                <w:b w:val="0"/>
                <w:bCs w:val="0"/>
              </w:rPr>
              <w:t>Xem giỏ hàng</w:t>
            </w:r>
          </w:p>
        </w:tc>
        <w:tc>
          <w:tcPr>
            <w:tcW w:w="2070" w:type="dxa"/>
            <w:vMerge w:val="restart"/>
            <w:vAlign w:val="center"/>
          </w:tcPr>
          <w:p w14:paraId="4E8567D1" w14:textId="7CDF9010" w:rsidR="00D9493B" w:rsidRPr="003D7B97" w:rsidRDefault="00D9493B" w:rsidP="00303617">
            <w:pPr>
              <w:pStyle w:val="CHUONGI"/>
              <w:spacing w:before="0" w:after="0" w:line="240" w:lineRule="auto"/>
              <w:rPr>
                <w:b w:val="0"/>
                <w:bCs w:val="0"/>
              </w:rPr>
            </w:pPr>
            <w:r w:rsidRPr="003D7B97">
              <w:rPr>
                <w:b w:val="0"/>
                <w:bCs w:val="0"/>
              </w:rPr>
              <w:t>Người dùng</w:t>
            </w:r>
          </w:p>
        </w:tc>
      </w:tr>
      <w:tr w:rsidR="00D9493B" w:rsidRPr="003D7B97" w14:paraId="2B30113F" w14:textId="77777777" w:rsidTr="00D9493B">
        <w:trPr>
          <w:trHeight w:val="240"/>
        </w:trPr>
        <w:tc>
          <w:tcPr>
            <w:tcW w:w="911" w:type="dxa"/>
            <w:vMerge/>
            <w:vAlign w:val="center"/>
          </w:tcPr>
          <w:p w14:paraId="7F75F76C" w14:textId="77777777" w:rsidR="00D9493B" w:rsidRDefault="00D9493B" w:rsidP="00303617">
            <w:pPr>
              <w:pStyle w:val="CHUONGI"/>
              <w:spacing w:before="0" w:after="0" w:line="240" w:lineRule="auto"/>
              <w:rPr>
                <w:b w:val="0"/>
                <w:bCs w:val="0"/>
              </w:rPr>
            </w:pPr>
          </w:p>
        </w:tc>
        <w:tc>
          <w:tcPr>
            <w:tcW w:w="2054" w:type="dxa"/>
            <w:vMerge/>
            <w:vAlign w:val="center"/>
          </w:tcPr>
          <w:p w14:paraId="6BA1F573" w14:textId="77777777" w:rsidR="00D9493B" w:rsidRPr="003D7B97" w:rsidRDefault="00D9493B" w:rsidP="00303617">
            <w:pPr>
              <w:pStyle w:val="CHUONGI"/>
              <w:spacing w:before="0" w:after="0" w:line="240" w:lineRule="auto"/>
              <w:rPr>
                <w:b w:val="0"/>
                <w:bCs w:val="0"/>
              </w:rPr>
            </w:pPr>
          </w:p>
        </w:tc>
        <w:tc>
          <w:tcPr>
            <w:tcW w:w="3780" w:type="dxa"/>
            <w:vAlign w:val="center"/>
          </w:tcPr>
          <w:p w14:paraId="3F522980" w14:textId="57CC1674" w:rsidR="00D9493B" w:rsidRPr="003D7B97" w:rsidRDefault="00D9493B" w:rsidP="00303617">
            <w:pPr>
              <w:pStyle w:val="CHUONGI"/>
              <w:spacing w:before="0" w:after="0" w:line="240" w:lineRule="auto"/>
              <w:rPr>
                <w:b w:val="0"/>
                <w:bCs w:val="0"/>
              </w:rPr>
            </w:pPr>
            <w:r w:rsidRPr="003D7B97">
              <w:rPr>
                <w:b w:val="0"/>
                <w:bCs w:val="0"/>
              </w:rPr>
              <w:t>Cập nhập giỏ hàng</w:t>
            </w:r>
          </w:p>
        </w:tc>
        <w:tc>
          <w:tcPr>
            <w:tcW w:w="2070" w:type="dxa"/>
            <w:vMerge/>
            <w:vAlign w:val="center"/>
          </w:tcPr>
          <w:p w14:paraId="4E0EDC8E" w14:textId="77777777" w:rsidR="00D9493B" w:rsidRPr="003D7B97" w:rsidRDefault="00D9493B" w:rsidP="00303617">
            <w:pPr>
              <w:pStyle w:val="CHUONGI"/>
              <w:spacing w:before="0" w:after="0" w:line="240" w:lineRule="auto"/>
              <w:rPr>
                <w:b w:val="0"/>
                <w:bCs w:val="0"/>
              </w:rPr>
            </w:pPr>
          </w:p>
        </w:tc>
      </w:tr>
      <w:tr w:rsidR="00D9493B" w:rsidRPr="003D7B97" w14:paraId="5C29C324" w14:textId="77777777" w:rsidTr="00D9493B">
        <w:trPr>
          <w:trHeight w:val="240"/>
        </w:trPr>
        <w:tc>
          <w:tcPr>
            <w:tcW w:w="911" w:type="dxa"/>
            <w:vMerge/>
            <w:vAlign w:val="center"/>
          </w:tcPr>
          <w:p w14:paraId="6E1279AC" w14:textId="77777777" w:rsidR="00D9493B" w:rsidRDefault="00D9493B" w:rsidP="00303617">
            <w:pPr>
              <w:pStyle w:val="CHUONGI"/>
              <w:spacing w:before="0" w:after="0" w:line="240" w:lineRule="auto"/>
              <w:rPr>
                <w:b w:val="0"/>
                <w:bCs w:val="0"/>
              </w:rPr>
            </w:pPr>
          </w:p>
        </w:tc>
        <w:tc>
          <w:tcPr>
            <w:tcW w:w="2054" w:type="dxa"/>
            <w:vMerge/>
            <w:vAlign w:val="center"/>
          </w:tcPr>
          <w:p w14:paraId="55D2A8E1" w14:textId="77777777" w:rsidR="00D9493B" w:rsidRPr="003D7B97" w:rsidRDefault="00D9493B" w:rsidP="00303617">
            <w:pPr>
              <w:pStyle w:val="CHUONGI"/>
              <w:spacing w:before="0" w:after="0" w:line="240" w:lineRule="auto"/>
              <w:rPr>
                <w:b w:val="0"/>
                <w:bCs w:val="0"/>
              </w:rPr>
            </w:pPr>
          </w:p>
        </w:tc>
        <w:tc>
          <w:tcPr>
            <w:tcW w:w="3780" w:type="dxa"/>
            <w:vAlign w:val="center"/>
          </w:tcPr>
          <w:p w14:paraId="0DA5A113" w14:textId="18A0890A" w:rsidR="00D9493B" w:rsidRPr="003D7B97" w:rsidRDefault="00D9493B" w:rsidP="00303617">
            <w:pPr>
              <w:pStyle w:val="CHUONGI"/>
              <w:spacing w:before="0" w:after="0" w:line="240" w:lineRule="auto"/>
              <w:rPr>
                <w:b w:val="0"/>
                <w:bCs w:val="0"/>
              </w:rPr>
            </w:pPr>
            <w:r>
              <w:rPr>
                <w:b w:val="0"/>
                <w:bCs w:val="0"/>
              </w:rPr>
              <w:t>Xóa sản phẩm</w:t>
            </w:r>
          </w:p>
        </w:tc>
        <w:tc>
          <w:tcPr>
            <w:tcW w:w="2070" w:type="dxa"/>
            <w:vMerge/>
            <w:vAlign w:val="center"/>
          </w:tcPr>
          <w:p w14:paraId="26210782" w14:textId="77777777" w:rsidR="00D9493B" w:rsidRPr="003D7B97" w:rsidRDefault="00D9493B" w:rsidP="00303617">
            <w:pPr>
              <w:pStyle w:val="CHUONGI"/>
              <w:spacing w:before="0" w:after="0" w:line="240" w:lineRule="auto"/>
              <w:rPr>
                <w:b w:val="0"/>
                <w:bCs w:val="0"/>
              </w:rPr>
            </w:pPr>
          </w:p>
        </w:tc>
      </w:tr>
      <w:tr w:rsidR="00D9493B" w:rsidRPr="003D7B97" w14:paraId="6309FEDB" w14:textId="77777777" w:rsidTr="00D9493B">
        <w:trPr>
          <w:trHeight w:val="240"/>
        </w:trPr>
        <w:tc>
          <w:tcPr>
            <w:tcW w:w="911" w:type="dxa"/>
            <w:vMerge/>
            <w:vAlign w:val="center"/>
          </w:tcPr>
          <w:p w14:paraId="49302FC4" w14:textId="77777777" w:rsidR="00D9493B" w:rsidRDefault="00D9493B" w:rsidP="00303617">
            <w:pPr>
              <w:pStyle w:val="CHUONGI"/>
              <w:spacing w:before="0" w:after="0" w:line="240" w:lineRule="auto"/>
              <w:rPr>
                <w:b w:val="0"/>
                <w:bCs w:val="0"/>
              </w:rPr>
            </w:pPr>
          </w:p>
        </w:tc>
        <w:tc>
          <w:tcPr>
            <w:tcW w:w="2054" w:type="dxa"/>
            <w:vMerge/>
            <w:vAlign w:val="center"/>
          </w:tcPr>
          <w:p w14:paraId="58A55D6D" w14:textId="77777777" w:rsidR="00D9493B" w:rsidRPr="003D7B97" w:rsidRDefault="00D9493B" w:rsidP="00303617">
            <w:pPr>
              <w:pStyle w:val="CHUONGI"/>
              <w:spacing w:before="0" w:after="0" w:line="240" w:lineRule="auto"/>
              <w:rPr>
                <w:b w:val="0"/>
                <w:bCs w:val="0"/>
              </w:rPr>
            </w:pPr>
          </w:p>
        </w:tc>
        <w:tc>
          <w:tcPr>
            <w:tcW w:w="3780" w:type="dxa"/>
            <w:vAlign w:val="center"/>
          </w:tcPr>
          <w:p w14:paraId="5AFDF5AA" w14:textId="7183D6F8" w:rsidR="00D9493B" w:rsidRPr="003D7B97" w:rsidRDefault="00D9493B" w:rsidP="00303617">
            <w:pPr>
              <w:pStyle w:val="CHUONGI"/>
              <w:spacing w:before="0" w:after="0" w:line="240" w:lineRule="auto"/>
              <w:rPr>
                <w:b w:val="0"/>
                <w:bCs w:val="0"/>
              </w:rPr>
            </w:pPr>
            <w:r>
              <w:rPr>
                <w:b w:val="0"/>
                <w:bCs w:val="0"/>
              </w:rPr>
              <w:t>Ghi chú</w:t>
            </w:r>
          </w:p>
        </w:tc>
        <w:tc>
          <w:tcPr>
            <w:tcW w:w="2070" w:type="dxa"/>
            <w:vMerge/>
            <w:vAlign w:val="center"/>
          </w:tcPr>
          <w:p w14:paraId="5BC65725" w14:textId="77777777" w:rsidR="00D9493B" w:rsidRPr="003D7B97" w:rsidRDefault="00D9493B" w:rsidP="00303617">
            <w:pPr>
              <w:pStyle w:val="CHUONGI"/>
              <w:spacing w:before="0" w:after="0" w:line="240" w:lineRule="auto"/>
              <w:rPr>
                <w:b w:val="0"/>
                <w:bCs w:val="0"/>
              </w:rPr>
            </w:pPr>
          </w:p>
        </w:tc>
      </w:tr>
      <w:tr w:rsidR="00D9493B" w:rsidRPr="003D7B97" w14:paraId="7F2C206F" w14:textId="77777777" w:rsidTr="00D9493B">
        <w:trPr>
          <w:trHeight w:val="240"/>
        </w:trPr>
        <w:tc>
          <w:tcPr>
            <w:tcW w:w="911" w:type="dxa"/>
            <w:vMerge/>
            <w:vAlign w:val="center"/>
          </w:tcPr>
          <w:p w14:paraId="1182FE4A" w14:textId="77777777" w:rsidR="00D9493B" w:rsidRDefault="00D9493B" w:rsidP="00303617">
            <w:pPr>
              <w:pStyle w:val="CHUONGI"/>
              <w:spacing w:before="0" w:after="0" w:line="240" w:lineRule="auto"/>
              <w:rPr>
                <w:b w:val="0"/>
                <w:bCs w:val="0"/>
              </w:rPr>
            </w:pPr>
          </w:p>
        </w:tc>
        <w:tc>
          <w:tcPr>
            <w:tcW w:w="2054" w:type="dxa"/>
            <w:vMerge/>
            <w:vAlign w:val="center"/>
          </w:tcPr>
          <w:p w14:paraId="6962117B" w14:textId="77777777" w:rsidR="00D9493B" w:rsidRPr="003D7B97" w:rsidRDefault="00D9493B" w:rsidP="00303617">
            <w:pPr>
              <w:pStyle w:val="CHUONGI"/>
              <w:spacing w:before="0" w:after="0" w:line="240" w:lineRule="auto"/>
              <w:rPr>
                <w:b w:val="0"/>
                <w:bCs w:val="0"/>
              </w:rPr>
            </w:pPr>
          </w:p>
        </w:tc>
        <w:tc>
          <w:tcPr>
            <w:tcW w:w="3780" w:type="dxa"/>
            <w:vAlign w:val="center"/>
          </w:tcPr>
          <w:p w14:paraId="72458927" w14:textId="5CAC970C" w:rsidR="00D9493B" w:rsidRPr="003D7B97" w:rsidRDefault="00D9493B" w:rsidP="00303617">
            <w:pPr>
              <w:pStyle w:val="CHUONGI"/>
              <w:spacing w:before="0" w:after="0" w:line="240" w:lineRule="auto"/>
              <w:rPr>
                <w:b w:val="0"/>
                <w:bCs w:val="0"/>
              </w:rPr>
            </w:pPr>
            <w:r w:rsidRPr="003D7B97">
              <w:rPr>
                <w:b w:val="0"/>
                <w:bCs w:val="0"/>
              </w:rPr>
              <w:t>Tiến hành đặt hàng</w:t>
            </w:r>
          </w:p>
        </w:tc>
        <w:tc>
          <w:tcPr>
            <w:tcW w:w="2070" w:type="dxa"/>
            <w:vMerge/>
            <w:vAlign w:val="center"/>
          </w:tcPr>
          <w:p w14:paraId="70AB8577" w14:textId="77777777" w:rsidR="00D9493B" w:rsidRPr="003D7B97" w:rsidRDefault="00D9493B" w:rsidP="00303617">
            <w:pPr>
              <w:pStyle w:val="CHUONGI"/>
              <w:spacing w:before="0" w:after="0" w:line="240" w:lineRule="auto"/>
              <w:rPr>
                <w:b w:val="0"/>
                <w:bCs w:val="0"/>
              </w:rPr>
            </w:pPr>
          </w:p>
        </w:tc>
      </w:tr>
      <w:tr w:rsidR="000E3884" w:rsidRPr="003D7B97" w14:paraId="0FFBE51F" w14:textId="77777777" w:rsidTr="00683887">
        <w:trPr>
          <w:trHeight w:val="300"/>
        </w:trPr>
        <w:tc>
          <w:tcPr>
            <w:tcW w:w="911" w:type="dxa"/>
            <w:vMerge w:val="restart"/>
            <w:vAlign w:val="center"/>
          </w:tcPr>
          <w:p w14:paraId="5FB22C53" w14:textId="3B60BD00" w:rsidR="000E3884" w:rsidRDefault="000E3884" w:rsidP="00303617">
            <w:pPr>
              <w:pStyle w:val="CHUONGI"/>
              <w:spacing w:before="0" w:after="0" w:line="240" w:lineRule="auto"/>
              <w:rPr>
                <w:b w:val="0"/>
                <w:bCs w:val="0"/>
              </w:rPr>
            </w:pPr>
            <w:r>
              <w:rPr>
                <w:b w:val="0"/>
                <w:bCs w:val="0"/>
              </w:rPr>
              <w:t>10</w:t>
            </w:r>
          </w:p>
        </w:tc>
        <w:tc>
          <w:tcPr>
            <w:tcW w:w="2054" w:type="dxa"/>
            <w:vMerge w:val="restart"/>
            <w:vAlign w:val="center"/>
          </w:tcPr>
          <w:p w14:paraId="515B4A43" w14:textId="6DB1E572" w:rsidR="000E3884" w:rsidRPr="003D7B97" w:rsidRDefault="000E3884" w:rsidP="00303617">
            <w:pPr>
              <w:pStyle w:val="CHUONGI"/>
              <w:spacing w:before="0" w:after="0" w:line="240" w:lineRule="auto"/>
              <w:rPr>
                <w:b w:val="0"/>
                <w:bCs w:val="0"/>
              </w:rPr>
            </w:pPr>
            <w:r>
              <w:rPr>
                <w:b w:val="0"/>
                <w:bCs w:val="0"/>
              </w:rPr>
              <w:t>Tiến hành đặt hàng</w:t>
            </w:r>
          </w:p>
        </w:tc>
        <w:tc>
          <w:tcPr>
            <w:tcW w:w="3780" w:type="dxa"/>
            <w:vAlign w:val="center"/>
          </w:tcPr>
          <w:p w14:paraId="363CCB93" w14:textId="5229ED72" w:rsidR="000E3884" w:rsidRPr="003D7B97" w:rsidRDefault="000E3884" w:rsidP="00303617">
            <w:pPr>
              <w:pStyle w:val="CHUONGI"/>
              <w:spacing w:before="0" w:after="0" w:line="240" w:lineRule="auto"/>
              <w:rPr>
                <w:b w:val="0"/>
                <w:bCs w:val="0"/>
              </w:rPr>
            </w:pPr>
            <w:r>
              <w:rPr>
                <w:b w:val="0"/>
                <w:bCs w:val="0"/>
              </w:rPr>
              <w:t>Đặt hàng</w:t>
            </w:r>
          </w:p>
        </w:tc>
        <w:tc>
          <w:tcPr>
            <w:tcW w:w="2070" w:type="dxa"/>
            <w:vMerge w:val="restart"/>
            <w:vAlign w:val="center"/>
          </w:tcPr>
          <w:p w14:paraId="555A9B12" w14:textId="6611AE5A" w:rsidR="000E3884" w:rsidRPr="003D7B97" w:rsidRDefault="000E3884" w:rsidP="00303617">
            <w:pPr>
              <w:pStyle w:val="CHUONGI"/>
              <w:spacing w:before="0" w:after="0" w:line="240" w:lineRule="auto"/>
              <w:rPr>
                <w:b w:val="0"/>
                <w:bCs w:val="0"/>
              </w:rPr>
            </w:pPr>
            <w:r>
              <w:rPr>
                <w:b w:val="0"/>
                <w:bCs w:val="0"/>
              </w:rPr>
              <w:t>Người dùng, người dùng là thành viên</w:t>
            </w:r>
          </w:p>
        </w:tc>
      </w:tr>
      <w:tr w:rsidR="000E3884" w:rsidRPr="003D7B97" w14:paraId="5A0CBE48" w14:textId="77777777" w:rsidTr="00D9493B">
        <w:trPr>
          <w:trHeight w:val="300"/>
        </w:trPr>
        <w:tc>
          <w:tcPr>
            <w:tcW w:w="911" w:type="dxa"/>
            <w:vMerge/>
            <w:vAlign w:val="center"/>
          </w:tcPr>
          <w:p w14:paraId="74AC8D35" w14:textId="30C7721D" w:rsidR="000E3884" w:rsidRDefault="000E3884" w:rsidP="00195270">
            <w:pPr>
              <w:pStyle w:val="CHUONGI"/>
              <w:spacing w:before="0" w:after="0" w:line="240" w:lineRule="auto"/>
              <w:rPr>
                <w:b w:val="0"/>
                <w:bCs w:val="0"/>
              </w:rPr>
            </w:pPr>
          </w:p>
        </w:tc>
        <w:tc>
          <w:tcPr>
            <w:tcW w:w="2054" w:type="dxa"/>
            <w:vMerge/>
            <w:vAlign w:val="center"/>
          </w:tcPr>
          <w:p w14:paraId="1AB20F43" w14:textId="2D870B40" w:rsidR="000E3884" w:rsidRDefault="000E3884" w:rsidP="00195270">
            <w:pPr>
              <w:pStyle w:val="CHUONGI"/>
              <w:spacing w:before="0" w:after="0" w:line="240" w:lineRule="auto"/>
              <w:rPr>
                <w:b w:val="0"/>
                <w:bCs w:val="0"/>
              </w:rPr>
            </w:pPr>
          </w:p>
        </w:tc>
        <w:tc>
          <w:tcPr>
            <w:tcW w:w="3780" w:type="dxa"/>
            <w:vAlign w:val="center"/>
          </w:tcPr>
          <w:p w14:paraId="3C002B1F" w14:textId="44BF5DFE" w:rsidR="000E3884" w:rsidRDefault="000E3884" w:rsidP="00195270">
            <w:pPr>
              <w:pStyle w:val="CHUONGI"/>
              <w:spacing w:before="0" w:after="0" w:line="240" w:lineRule="auto"/>
              <w:rPr>
                <w:b w:val="0"/>
                <w:bCs w:val="0"/>
              </w:rPr>
            </w:pPr>
            <w:r>
              <w:rPr>
                <w:b w:val="0"/>
                <w:bCs w:val="0"/>
              </w:rPr>
              <w:t>Xem giỏ hàng</w:t>
            </w:r>
          </w:p>
        </w:tc>
        <w:tc>
          <w:tcPr>
            <w:tcW w:w="2070" w:type="dxa"/>
            <w:vMerge/>
            <w:vAlign w:val="center"/>
          </w:tcPr>
          <w:p w14:paraId="6D831D6D" w14:textId="6E719088" w:rsidR="000E3884" w:rsidRDefault="000E3884" w:rsidP="00195270">
            <w:pPr>
              <w:pStyle w:val="CHUONGI"/>
              <w:spacing w:before="0" w:after="0" w:line="240" w:lineRule="auto"/>
              <w:rPr>
                <w:b w:val="0"/>
                <w:bCs w:val="0"/>
              </w:rPr>
            </w:pPr>
          </w:p>
        </w:tc>
      </w:tr>
      <w:tr w:rsidR="000E3884" w:rsidRPr="003D7B97" w14:paraId="747E2EC3" w14:textId="77777777" w:rsidTr="00D9493B">
        <w:trPr>
          <w:trHeight w:val="300"/>
        </w:trPr>
        <w:tc>
          <w:tcPr>
            <w:tcW w:w="911" w:type="dxa"/>
            <w:vMerge/>
            <w:vAlign w:val="center"/>
          </w:tcPr>
          <w:p w14:paraId="35ECA859" w14:textId="77777777" w:rsidR="000E3884" w:rsidRDefault="000E3884" w:rsidP="00195270">
            <w:pPr>
              <w:pStyle w:val="CHUONGI"/>
              <w:spacing w:before="0" w:after="0" w:line="240" w:lineRule="auto"/>
              <w:rPr>
                <w:b w:val="0"/>
                <w:bCs w:val="0"/>
              </w:rPr>
            </w:pPr>
          </w:p>
        </w:tc>
        <w:tc>
          <w:tcPr>
            <w:tcW w:w="2054" w:type="dxa"/>
            <w:vMerge/>
            <w:vAlign w:val="center"/>
          </w:tcPr>
          <w:p w14:paraId="53033027" w14:textId="77777777" w:rsidR="000E3884" w:rsidRDefault="000E3884" w:rsidP="00195270">
            <w:pPr>
              <w:pStyle w:val="CHUONGI"/>
              <w:spacing w:before="0" w:after="0" w:line="240" w:lineRule="auto"/>
              <w:rPr>
                <w:b w:val="0"/>
                <w:bCs w:val="0"/>
              </w:rPr>
            </w:pPr>
          </w:p>
        </w:tc>
        <w:tc>
          <w:tcPr>
            <w:tcW w:w="3780" w:type="dxa"/>
            <w:vAlign w:val="center"/>
          </w:tcPr>
          <w:p w14:paraId="3C5B2F7F" w14:textId="6F353F6C" w:rsidR="000E3884" w:rsidRDefault="000E3884" w:rsidP="00195270">
            <w:pPr>
              <w:pStyle w:val="CHUONGI"/>
              <w:spacing w:before="0" w:after="0" w:line="240" w:lineRule="auto"/>
              <w:rPr>
                <w:b w:val="0"/>
                <w:bCs w:val="0"/>
              </w:rPr>
            </w:pPr>
            <w:r>
              <w:rPr>
                <w:b w:val="0"/>
                <w:bCs w:val="0"/>
              </w:rPr>
              <w:t>Nhập thông tin giao hàng</w:t>
            </w:r>
          </w:p>
        </w:tc>
        <w:tc>
          <w:tcPr>
            <w:tcW w:w="2070" w:type="dxa"/>
            <w:vMerge/>
            <w:vAlign w:val="center"/>
          </w:tcPr>
          <w:p w14:paraId="1139E11F" w14:textId="77777777" w:rsidR="000E3884" w:rsidRDefault="000E3884" w:rsidP="00195270">
            <w:pPr>
              <w:pStyle w:val="CHUONGI"/>
              <w:spacing w:before="0" w:after="0" w:line="240" w:lineRule="auto"/>
              <w:rPr>
                <w:b w:val="0"/>
                <w:bCs w:val="0"/>
              </w:rPr>
            </w:pPr>
          </w:p>
        </w:tc>
      </w:tr>
      <w:tr w:rsidR="000E3884" w:rsidRPr="003D7B97" w14:paraId="57BF9030" w14:textId="77777777" w:rsidTr="00D9493B">
        <w:trPr>
          <w:trHeight w:val="300"/>
        </w:trPr>
        <w:tc>
          <w:tcPr>
            <w:tcW w:w="911" w:type="dxa"/>
            <w:vMerge/>
            <w:vAlign w:val="center"/>
          </w:tcPr>
          <w:p w14:paraId="7A106B4A" w14:textId="77777777" w:rsidR="000E3884" w:rsidRDefault="000E3884" w:rsidP="00195270">
            <w:pPr>
              <w:pStyle w:val="CHUONGI"/>
              <w:spacing w:before="0" w:after="0" w:line="240" w:lineRule="auto"/>
              <w:rPr>
                <w:b w:val="0"/>
                <w:bCs w:val="0"/>
              </w:rPr>
            </w:pPr>
          </w:p>
        </w:tc>
        <w:tc>
          <w:tcPr>
            <w:tcW w:w="2054" w:type="dxa"/>
            <w:vMerge/>
            <w:vAlign w:val="center"/>
          </w:tcPr>
          <w:p w14:paraId="62F0E539" w14:textId="77777777" w:rsidR="000E3884" w:rsidRDefault="000E3884" w:rsidP="00195270">
            <w:pPr>
              <w:pStyle w:val="CHUONGI"/>
              <w:spacing w:before="0" w:after="0" w:line="240" w:lineRule="auto"/>
              <w:rPr>
                <w:b w:val="0"/>
                <w:bCs w:val="0"/>
              </w:rPr>
            </w:pPr>
          </w:p>
        </w:tc>
        <w:tc>
          <w:tcPr>
            <w:tcW w:w="3780" w:type="dxa"/>
            <w:vAlign w:val="center"/>
          </w:tcPr>
          <w:p w14:paraId="4E96B8E9" w14:textId="3906BB24" w:rsidR="000E3884" w:rsidRDefault="000E3884" w:rsidP="00195270">
            <w:pPr>
              <w:pStyle w:val="CHUONGI"/>
              <w:spacing w:before="0" w:after="0" w:line="240" w:lineRule="auto"/>
              <w:rPr>
                <w:b w:val="0"/>
                <w:bCs w:val="0"/>
              </w:rPr>
            </w:pPr>
            <w:r>
              <w:rPr>
                <w:b w:val="0"/>
                <w:bCs w:val="0"/>
              </w:rPr>
              <w:t>Chọn chiết khấu</w:t>
            </w:r>
          </w:p>
        </w:tc>
        <w:tc>
          <w:tcPr>
            <w:tcW w:w="2070" w:type="dxa"/>
            <w:vAlign w:val="center"/>
          </w:tcPr>
          <w:p w14:paraId="0740B07E" w14:textId="14FF247B" w:rsidR="000E3884" w:rsidRDefault="000E3884" w:rsidP="00195270">
            <w:pPr>
              <w:pStyle w:val="CHUONGI"/>
              <w:spacing w:before="0" w:after="0" w:line="240" w:lineRule="auto"/>
              <w:rPr>
                <w:b w:val="0"/>
                <w:bCs w:val="0"/>
              </w:rPr>
            </w:pPr>
            <w:r>
              <w:rPr>
                <w:b w:val="0"/>
                <w:bCs w:val="0"/>
              </w:rPr>
              <w:t>Người dùng là thành viên</w:t>
            </w:r>
          </w:p>
        </w:tc>
      </w:tr>
    </w:tbl>
    <w:p w14:paraId="110CE670" w14:textId="77777777" w:rsidR="005329AC" w:rsidRPr="003D7B97" w:rsidRDefault="005329AC" w:rsidP="005329AC">
      <w:pPr>
        <w:pStyle w:val="CHUONGI"/>
        <w:spacing w:before="0" w:after="0"/>
        <w:rPr>
          <w:b w:val="0"/>
          <w:bCs w:val="0"/>
        </w:rPr>
      </w:pPr>
    </w:p>
    <w:p w14:paraId="0220E26A" w14:textId="77777777" w:rsidR="004763A6" w:rsidRPr="003D7B97" w:rsidRDefault="004763A6" w:rsidP="00746931">
      <w:pPr>
        <w:spacing w:after="200" w:line="276" w:lineRule="auto"/>
        <w:rPr>
          <w:b/>
          <w:color w:val="000000" w:themeColor="text1"/>
          <w:sz w:val="28"/>
          <w:szCs w:val="28"/>
        </w:rPr>
      </w:pPr>
    </w:p>
    <w:p w14:paraId="273A7918" w14:textId="478EE7D9" w:rsidR="00C8252C" w:rsidRPr="003D7B97" w:rsidRDefault="00C8252C" w:rsidP="00746931">
      <w:pPr>
        <w:spacing w:after="200" w:line="276" w:lineRule="auto"/>
        <w:rPr>
          <w:b/>
          <w:color w:val="000000" w:themeColor="text1"/>
          <w:sz w:val="28"/>
          <w:szCs w:val="28"/>
        </w:rPr>
      </w:pPr>
      <w:r w:rsidRPr="003D7B97">
        <w:rPr>
          <w:b/>
          <w:color w:val="000000" w:themeColor="text1"/>
          <w:sz w:val="28"/>
          <w:szCs w:val="28"/>
        </w:rPr>
        <w:t>3.2.  Đặc tả use-case:</w:t>
      </w:r>
    </w:p>
    <w:p w14:paraId="50614F4A" w14:textId="721F07A1" w:rsidR="007121F2" w:rsidRPr="003D7B97" w:rsidRDefault="007121F2" w:rsidP="00746931">
      <w:pPr>
        <w:spacing w:after="200" w:line="276" w:lineRule="auto"/>
        <w:rPr>
          <w:b/>
          <w:color w:val="000000" w:themeColor="text1"/>
          <w:sz w:val="28"/>
          <w:szCs w:val="28"/>
        </w:rPr>
      </w:pPr>
      <w:r w:rsidRPr="003D7B97">
        <w:rPr>
          <w:b/>
          <w:color w:val="000000" w:themeColor="text1"/>
          <w:sz w:val="28"/>
          <w:szCs w:val="28"/>
        </w:rPr>
        <w:t>3.2.1. Use-case đăng ký:</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7121F2" w:rsidRPr="007121F2" w14:paraId="23F68338" w14:textId="77777777" w:rsidTr="003A3C45">
        <w:trPr>
          <w:trHeight w:val="529"/>
        </w:trPr>
        <w:tc>
          <w:tcPr>
            <w:tcW w:w="1526" w:type="dxa"/>
            <w:shd w:val="clear" w:color="auto" w:fill="auto"/>
            <w:tcMar>
              <w:top w:w="15" w:type="dxa"/>
              <w:left w:w="108" w:type="dxa"/>
              <w:bottom w:w="0" w:type="dxa"/>
              <w:right w:w="108" w:type="dxa"/>
            </w:tcMar>
            <w:vAlign w:val="center"/>
            <w:hideMark/>
          </w:tcPr>
          <w:p w14:paraId="3AEC7013" w14:textId="77777777" w:rsidR="007121F2" w:rsidRPr="007121F2" w:rsidRDefault="007121F2" w:rsidP="007800BD">
            <w:pPr>
              <w:spacing w:line="276" w:lineRule="auto"/>
              <w:rPr>
                <w:b/>
                <w:color w:val="000000" w:themeColor="text1"/>
                <w:sz w:val="28"/>
                <w:szCs w:val="28"/>
              </w:rPr>
            </w:pPr>
            <w:r w:rsidRPr="007121F2">
              <w:rPr>
                <w:b/>
                <w:bCs/>
                <w:color w:val="000000" w:themeColor="text1"/>
                <w:sz w:val="28"/>
                <w:szCs w:val="28"/>
              </w:rPr>
              <w:lastRenderedPageBreak/>
              <w:t>Tên Use-Case:</w:t>
            </w:r>
          </w:p>
        </w:tc>
        <w:tc>
          <w:tcPr>
            <w:tcW w:w="7796" w:type="dxa"/>
            <w:shd w:val="clear" w:color="auto" w:fill="auto"/>
            <w:tcMar>
              <w:top w:w="15" w:type="dxa"/>
              <w:left w:w="108" w:type="dxa"/>
              <w:bottom w:w="0" w:type="dxa"/>
              <w:right w:w="108" w:type="dxa"/>
            </w:tcMar>
            <w:vAlign w:val="center"/>
            <w:hideMark/>
          </w:tcPr>
          <w:p w14:paraId="1B945110" w14:textId="7E0861E8" w:rsidR="007121F2" w:rsidRPr="007121F2" w:rsidRDefault="007121F2" w:rsidP="007800BD">
            <w:pPr>
              <w:spacing w:line="276" w:lineRule="auto"/>
              <w:rPr>
                <w:bCs/>
                <w:color w:val="000000" w:themeColor="text1"/>
                <w:sz w:val="28"/>
                <w:szCs w:val="28"/>
              </w:rPr>
            </w:pPr>
            <w:r w:rsidRPr="007121F2">
              <w:rPr>
                <w:bCs/>
                <w:color w:val="000000" w:themeColor="text1"/>
                <w:sz w:val="28"/>
                <w:szCs w:val="28"/>
              </w:rPr>
              <w:t xml:space="preserve">Đăng </w:t>
            </w:r>
            <w:r w:rsidR="007800BD" w:rsidRPr="003D7B97">
              <w:rPr>
                <w:bCs/>
                <w:color w:val="000000" w:themeColor="text1"/>
                <w:sz w:val="28"/>
                <w:szCs w:val="28"/>
              </w:rPr>
              <w:t>ký</w:t>
            </w:r>
          </w:p>
        </w:tc>
      </w:tr>
      <w:tr w:rsidR="007121F2" w:rsidRPr="007121F2" w14:paraId="42ACD2BB" w14:textId="77777777" w:rsidTr="003A3C45">
        <w:trPr>
          <w:trHeight w:val="559"/>
        </w:trPr>
        <w:tc>
          <w:tcPr>
            <w:tcW w:w="1526" w:type="dxa"/>
            <w:shd w:val="clear" w:color="auto" w:fill="auto"/>
            <w:tcMar>
              <w:top w:w="15" w:type="dxa"/>
              <w:left w:w="108" w:type="dxa"/>
              <w:bottom w:w="0" w:type="dxa"/>
              <w:right w:w="108" w:type="dxa"/>
            </w:tcMar>
            <w:vAlign w:val="center"/>
            <w:hideMark/>
          </w:tcPr>
          <w:p w14:paraId="4314BBDB" w14:textId="77777777" w:rsidR="007121F2" w:rsidRPr="007121F2" w:rsidRDefault="007121F2" w:rsidP="007800BD">
            <w:pPr>
              <w:spacing w:line="276" w:lineRule="auto"/>
              <w:rPr>
                <w:b/>
                <w:color w:val="000000" w:themeColor="text1"/>
                <w:sz w:val="28"/>
                <w:szCs w:val="28"/>
              </w:rPr>
            </w:pPr>
            <w:r w:rsidRPr="007121F2">
              <w:rPr>
                <w:b/>
                <w:bCs/>
                <w:color w:val="000000" w:themeColor="text1"/>
                <w:sz w:val="28"/>
                <w:szCs w:val="28"/>
              </w:rPr>
              <w:t>Actor:</w:t>
            </w:r>
          </w:p>
        </w:tc>
        <w:tc>
          <w:tcPr>
            <w:tcW w:w="7796" w:type="dxa"/>
            <w:shd w:val="clear" w:color="auto" w:fill="auto"/>
            <w:tcMar>
              <w:top w:w="15" w:type="dxa"/>
              <w:left w:w="108" w:type="dxa"/>
              <w:bottom w:w="0" w:type="dxa"/>
              <w:right w:w="108" w:type="dxa"/>
            </w:tcMar>
            <w:vAlign w:val="center"/>
            <w:hideMark/>
          </w:tcPr>
          <w:p w14:paraId="0D77A976" w14:textId="0DB5D191" w:rsidR="007121F2" w:rsidRPr="007121F2" w:rsidRDefault="007121F2" w:rsidP="007800BD">
            <w:pPr>
              <w:spacing w:line="276" w:lineRule="auto"/>
              <w:rPr>
                <w:bCs/>
                <w:color w:val="000000" w:themeColor="text1"/>
                <w:sz w:val="28"/>
                <w:szCs w:val="28"/>
              </w:rPr>
            </w:pPr>
            <w:r w:rsidRPr="007121F2">
              <w:rPr>
                <w:bCs/>
                <w:color w:val="000000" w:themeColor="text1"/>
                <w:sz w:val="28"/>
                <w:szCs w:val="28"/>
              </w:rPr>
              <w:t xml:space="preserve">Người dùng </w:t>
            </w:r>
            <w:r w:rsidR="007800BD" w:rsidRPr="003D7B97">
              <w:rPr>
                <w:bCs/>
                <w:color w:val="000000" w:themeColor="text1"/>
                <w:sz w:val="28"/>
                <w:szCs w:val="28"/>
              </w:rPr>
              <w:t xml:space="preserve">chưa </w:t>
            </w:r>
            <w:r w:rsidRPr="007121F2">
              <w:rPr>
                <w:bCs/>
                <w:color w:val="000000" w:themeColor="text1"/>
                <w:sz w:val="28"/>
                <w:szCs w:val="28"/>
              </w:rPr>
              <w:t>là thành viên</w:t>
            </w:r>
          </w:p>
        </w:tc>
      </w:tr>
      <w:tr w:rsidR="007121F2" w:rsidRPr="007121F2" w14:paraId="02217F38" w14:textId="77777777" w:rsidTr="003A3C45">
        <w:trPr>
          <w:trHeight w:val="503"/>
        </w:trPr>
        <w:tc>
          <w:tcPr>
            <w:tcW w:w="1526" w:type="dxa"/>
            <w:shd w:val="clear" w:color="auto" w:fill="auto"/>
            <w:tcMar>
              <w:top w:w="15" w:type="dxa"/>
              <w:left w:w="108" w:type="dxa"/>
              <w:bottom w:w="0" w:type="dxa"/>
              <w:right w:w="108" w:type="dxa"/>
            </w:tcMar>
            <w:vAlign w:val="center"/>
            <w:hideMark/>
          </w:tcPr>
          <w:p w14:paraId="7B1D38FB" w14:textId="77777777" w:rsidR="007121F2" w:rsidRPr="007121F2" w:rsidRDefault="007121F2" w:rsidP="007800BD">
            <w:pPr>
              <w:spacing w:line="276" w:lineRule="auto"/>
              <w:rPr>
                <w:b/>
                <w:color w:val="000000" w:themeColor="text1"/>
                <w:sz w:val="28"/>
                <w:szCs w:val="28"/>
              </w:rPr>
            </w:pPr>
            <w:r w:rsidRPr="007121F2">
              <w:rPr>
                <w:b/>
                <w:bCs/>
                <w:color w:val="000000" w:themeColor="text1"/>
                <w:sz w:val="28"/>
                <w:szCs w:val="28"/>
              </w:rPr>
              <w:t>Tóm tắt:</w:t>
            </w:r>
          </w:p>
        </w:tc>
        <w:tc>
          <w:tcPr>
            <w:tcW w:w="7796" w:type="dxa"/>
            <w:shd w:val="clear" w:color="auto" w:fill="auto"/>
            <w:tcMar>
              <w:top w:w="15" w:type="dxa"/>
              <w:left w:w="108" w:type="dxa"/>
              <w:bottom w:w="0" w:type="dxa"/>
              <w:right w:w="108" w:type="dxa"/>
            </w:tcMar>
            <w:vAlign w:val="center"/>
            <w:hideMark/>
          </w:tcPr>
          <w:p w14:paraId="2B1FE85A" w14:textId="647DD184" w:rsidR="007121F2" w:rsidRPr="007121F2" w:rsidRDefault="007121F2" w:rsidP="007800BD">
            <w:pPr>
              <w:spacing w:line="276" w:lineRule="auto"/>
              <w:rPr>
                <w:bCs/>
                <w:color w:val="000000" w:themeColor="text1"/>
                <w:sz w:val="28"/>
                <w:szCs w:val="28"/>
              </w:rPr>
            </w:pPr>
            <w:r w:rsidRPr="007121F2">
              <w:rPr>
                <w:bCs/>
                <w:color w:val="000000" w:themeColor="text1"/>
                <w:sz w:val="28"/>
                <w:szCs w:val="28"/>
              </w:rPr>
              <w:t xml:space="preserve">Use-case này bắt đầu khi các actor </w:t>
            </w:r>
            <w:r w:rsidR="007800BD" w:rsidRPr="003D7B97">
              <w:rPr>
                <w:bCs/>
                <w:color w:val="000000" w:themeColor="text1"/>
                <w:sz w:val="28"/>
                <w:szCs w:val="28"/>
              </w:rPr>
              <w:t>nhấn nút đăng ký</w:t>
            </w:r>
            <w:r w:rsidRPr="007121F2">
              <w:rPr>
                <w:bCs/>
                <w:color w:val="000000" w:themeColor="text1"/>
                <w:sz w:val="28"/>
                <w:szCs w:val="28"/>
              </w:rPr>
              <w:t>.</w:t>
            </w:r>
          </w:p>
        </w:tc>
      </w:tr>
      <w:tr w:rsidR="007121F2" w:rsidRPr="007121F2" w14:paraId="59007E85" w14:textId="77777777" w:rsidTr="003A3C45">
        <w:trPr>
          <w:trHeight w:val="529"/>
        </w:trPr>
        <w:tc>
          <w:tcPr>
            <w:tcW w:w="1526" w:type="dxa"/>
            <w:shd w:val="clear" w:color="auto" w:fill="auto"/>
            <w:tcMar>
              <w:top w:w="15" w:type="dxa"/>
              <w:left w:w="108" w:type="dxa"/>
              <w:bottom w:w="0" w:type="dxa"/>
              <w:right w:w="108" w:type="dxa"/>
            </w:tcMar>
            <w:vAlign w:val="center"/>
            <w:hideMark/>
          </w:tcPr>
          <w:p w14:paraId="5A1A3580" w14:textId="77777777" w:rsidR="007121F2" w:rsidRPr="007121F2" w:rsidRDefault="007121F2" w:rsidP="007800BD">
            <w:pPr>
              <w:spacing w:line="276" w:lineRule="auto"/>
              <w:rPr>
                <w:b/>
                <w:color w:val="000000" w:themeColor="text1"/>
                <w:sz w:val="28"/>
                <w:szCs w:val="28"/>
              </w:rPr>
            </w:pPr>
            <w:r w:rsidRPr="007121F2">
              <w:rPr>
                <w:b/>
                <w:bCs/>
                <w:color w:val="000000" w:themeColor="text1"/>
                <w:sz w:val="28"/>
                <w:szCs w:val="28"/>
              </w:rPr>
              <w:t>Điều kiện tiên quyết:</w:t>
            </w:r>
          </w:p>
        </w:tc>
        <w:tc>
          <w:tcPr>
            <w:tcW w:w="7796" w:type="dxa"/>
            <w:shd w:val="clear" w:color="auto" w:fill="auto"/>
            <w:tcMar>
              <w:top w:w="15" w:type="dxa"/>
              <w:left w:w="108" w:type="dxa"/>
              <w:bottom w:w="0" w:type="dxa"/>
              <w:right w:w="108" w:type="dxa"/>
            </w:tcMar>
            <w:vAlign w:val="center"/>
            <w:hideMark/>
          </w:tcPr>
          <w:p w14:paraId="3A834525" w14:textId="7E9DB53A" w:rsidR="007121F2" w:rsidRPr="007121F2" w:rsidRDefault="007800BD" w:rsidP="007800BD">
            <w:pPr>
              <w:spacing w:line="276" w:lineRule="auto"/>
              <w:rPr>
                <w:bCs/>
                <w:color w:val="000000" w:themeColor="text1"/>
                <w:sz w:val="28"/>
                <w:szCs w:val="28"/>
              </w:rPr>
            </w:pPr>
            <w:r w:rsidRPr="003D7B97">
              <w:rPr>
                <w:bCs/>
                <w:color w:val="000000" w:themeColor="text1"/>
                <w:sz w:val="28"/>
                <w:szCs w:val="28"/>
              </w:rPr>
              <w:t>Không có</w:t>
            </w:r>
          </w:p>
        </w:tc>
      </w:tr>
      <w:tr w:rsidR="007121F2" w:rsidRPr="007121F2" w14:paraId="7F687911" w14:textId="77777777" w:rsidTr="003A3C45">
        <w:trPr>
          <w:trHeight w:val="821"/>
        </w:trPr>
        <w:tc>
          <w:tcPr>
            <w:tcW w:w="1526" w:type="dxa"/>
            <w:shd w:val="clear" w:color="auto" w:fill="auto"/>
            <w:tcMar>
              <w:top w:w="15" w:type="dxa"/>
              <w:left w:w="108" w:type="dxa"/>
              <w:bottom w:w="0" w:type="dxa"/>
              <w:right w:w="108" w:type="dxa"/>
            </w:tcMar>
            <w:vAlign w:val="center"/>
            <w:hideMark/>
          </w:tcPr>
          <w:p w14:paraId="0302AB9B" w14:textId="77777777" w:rsidR="007121F2" w:rsidRPr="007121F2" w:rsidRDefault="007121F2" w:rsidP="007800BD">
            <w:pPr>
              <w:spacing w:line="276" w:lineRule="auto"/>
              <w:rPr>
                <w:b/>
                <w:color w:val="000000" w:themeColor="text1"/>
                <w:sz w:val="28"/>
                <w:szCs w:val="28"/>
              </w:rPr>
            </w:pPr>
            <w:r w:rsidRPr="007121F2">
              <w:rPr>
                <w:b/>
                <w:bCs/>
                <w:color w:val="000000" w:themeColor="text1"/>
                <w:sz w:val="28"/>
                <w:szCs w:val="28"/>
              </w:rPr>
              <w:t>Kết quả:</w:t>
            </w:r>
          </w:p>
        </w:tc>
        <w:tc>
          <w:tcPr>
            <w:tcW w:w="7796" w:type="dxa"/>
            <w:shd w:val="clear" w:color="auto" w:fill="auto"/>
            <w:tcMar>
              <w:top w:w="15" w:type="dxa"/>
              <w:left w:w="108" w:type="dxa"/>
              <w:bottom w:w="0" w:type="dxa"/>
              <w:right w:w="108" w:type="dxa"/>
            </w:tcMar>
            <w:vAlign w:val="center"/>
            <w:hideMark/>
          </w:tcPr>
          <w:p w14:paraId="187E1361" w14:textId="77777777" w:rsidR="007121F2" w:rsidRPr="007121F2" w:rsidRDefault="007121F2" w:rsidP="00045567">
            <w:pPr>
              <w:numPr>
                <w:ilvl w:val="0"/>
                <w:numId w:val="13"/>
              </w:numPr>
              <w:spacing w:line="276" w:lineRule="auto"/>
              <w:rPr>
                <w:bCs/>
                <w:color w:val="000000" w:themeColor="text1"/>
                <w:sz w:val="28"/>
                <w:szCs w:val="28"/>
              </w:rPr>
            </w:pPr>
            <w:r w:rsidRPr="007121F2">
              <w:rPr>
                <w:bCs/>
                <w:color w:val="000000" w:themeColor="text1"/>
                <w:sz w:val="28"/>
                <w:szCs w:val="28"/>
              </w:rPr>
              <w:t>Nếu thành công : thì đăng nhập vào hệ thống và mở màn hình với những chức năng đúng vai trò của người dùng đã đăng nhập.</w:t>
            </w:r>
          </w:p>
          <w:p w14:paraId="37BA4150" w14:textId="3C88C2BF" w:rsidR="007121F2" w:rsidRPr="007121F2" w:rsidRDefault="007121F2" w:rsidP="00045567">
            <w:pPr>
              <w:numPr>
                <w:ilvl w:val="0"/>
                <w:numId w:val="13"/>
              </w:numPr>
              <w:spacing w:line="276" w:lineRule="auto"/>
              <w:rPr>
                <w:bCs/>
                <w:color w:val="000000" w:themeColor="text1"/>
                <w:sz w:val="28"/>
                <w:szCs w:val="28"/>
              </w:rPr>
            </w:pPr>
            <w:r w:rsidRPr="007121F2">
              <w:rPr>
                <w:bCs/>
                <w:color w:val="000000" w:themeColor="text1"/>
                <w:sz w:val="28"/>
                <w:szCs w:val="28"/>
              </w:rPr>
              <w:t xml:space="preserve">Nếu thất bại : trở lại màn hình đăng </w:t>
            </w:r>
            <w:r w:rsidR="007800BD" w:rsidRPr="003D7B97">
              <w:rPr>
                <w:bCs/>
                <w:color w:val="000000" w:themeColor="text1"/>
                <w:sz w:val="28"/>
                <w:szCs w:val="28"/>
              </w:rPr>
              <w:t>ký</w:t>
            </w:r>
            <w:r w:rsidRPr="007121F2">
              <w:rPr>
                <w:bCs/>
                <w:color w:val="000000" w:themeColor="text1"/>
                <w:sz w:val="28"/>
                <w:szCs w:val="28"/>
              </w:rPr>
              <w:t>.</w:t>
            </w:r>
          </w:p>
        </w:tc>
      </w:tr>
      <w:tr w:rsidR="007121F2" w:rsidRPr="007121F2" w14:paraId="7F65D707" w14:textId="77777777" w:rsidTr="003A3C45">
        <w:trPr>
          <w:trHeight w:val="1412"/>
        </w:trPr>
        <w:tc>
          <w:tcPr>
            <w:tcW w:w="1526" w:type="dxa"/>
            <w:shd w:val="clear" w:color="auto" w:fill="auto"/>
            <w:tcMar>
              <w:top w:w="15" w:type="dxa"/>
              <w:left w:w="108" w:type="dxa"/>
              <w:bottom w:w="0" w:type="dxa"/>
              <w:right w:w="108" w:type="dxa"/>
            </w:tcMar>
            <w:vAlign w:val="center"/>
            <w:hideMark/>
          </w:tcPr>
          <w:p w14:paraId="65F98DAA" w14:textId="77777777" w:rsidR="007121F2" w:rsidRPr="007121F2" w:rsidRDefault="007121F2" w:rsidP="007800BD">
            <w:pPr>
              <w:spacing w:line="276" w:lineRule="auto"/>
              <w:rPr>
                <w:b/>
                <w:color w:val="000000" w:themeColor="text1"/>
                <w:sz w:val="28"/>
                <w:szCs w:val="28"/>
              </w:rPr>
            </w:pPr>
            <w:r w:rsidRPr="007121F2">
              <w:rPr>
                <w:b/>
                <w:bCs/>
                <w:color w:val="000000" w:themeColor="text1"/>
                <w:sz w:val="28"/>
                <w:szCs w:val="28"/>
              </w:rPr>
              <w:t>Kịch bản chính:</w:t>
            </w:r>
          </w:p>
        </w:tc>
        <w:tc>
          <w:tcPr>
            <w:tcW w:w="7796" w:type="dxa"/>
            <w:shd w:val="clear" w:color="auto" w:fill="auto"/>
            <w:tcMar>
              <w:top w:w="15" w:type="dxa"/>
              <w:left w:w="108" w:type="dxa"/>
              <w:bottom w:w="0" w:type="dxa"/>
              <w:right w:w="108" w:type="dxa"/>
            </w:tcMar>
            <w:vAlign w:val="center"/>
            <w:hideMark/>
          </w:tcPr>
          <w:p w14:paraId="31BCA2C7" w14:textId="2CA338E6" w:rsidR="007121F2" w:rsidRPr="003D7B97" w:rsidRDefault="007121F2" w:rsidP="00045567">
            <w:pPr>
              <w:numPr>
                <w:ilvl w:val="0"/>
                <w:numId w:val="14"/>
              </w:numPr>
              <w:spacing w:line="276" w:lineRule="auto"/>
              <w:rPr>
                <w:bCs/>
                <w:color w:val="000000" w:themeColor="text1"/>
                <w:sz w:val="28"/>
                <w:szCs w:val="28"/>
              </w:rPr>
            </w:pPr>
            <w:r w:rsidRPr="007121F2">
              <w:rPr>
                <w:bCs/>
                <w:color w:val="000000" w:themeColor="text1"/>
                <w:sz w:val="28"/>
                <w:szCs w:val="28"/>
              </w:rPr>
              <w:t>Yêu cầu người dùng nhập</w:t>
            </w:r>
            <w:r w:rsidR="007800BD" w:rsidRPr="003D7B97">
              <w:rPr>
                <w:bCs/>
                <w:color w:val="000000" w:themeColor="text1"/>
                <w:sz w:val="28"/>
                <w:szCs w:val="28"/>
              </w:rPr>
              <w:t xml:space="preserve"> Họ tên, </w:t>
            </w:r>
            <w:r w:rsidRPr="007121F2">
              <w:rPr>
                <w:bCs/>
                <w:color w:val="000000" w:themeColor="text1"/>
                <w:sz w:val="28"/>
                <w:szCs w:val="28"/>
              </w:rPr>
              <w:t xml:space="preserve"> E-mail và Mật khẩu</w:t>
            </w:r>
            <w:r w:rsidR="007800BD" w:rsidRPr="003D7B97">
              <w:rPr>
                <w:bCs/>
                <w:color w:val="000000" w:themeColor="text1"/>
                <w:sz w:val="28"/>
                <w:szCs w:val="28"/>
              </w:rPr>
              <w:t xml:space="preserve"> (2 lần)</w:t>
            </w:r>
          </w:p>
          <w:p w14:paraId="0CCAA307" w14:textId="35ED0DBB" w:rsidR="007800BD" w:rsidRPr="007121F2" w:rsidRDefault="007800BD" w:rsidP="00045567">
            <w:pPr>
              <w:numPr>
                <w:ilvl w:val="0"/>
                <w:numId w:val="14"/>
              </w:numPr>
              <w:spacing w:line="276" w:lineRule="auto"/>
              <w:rPr>
                <w:bCs/>
                <w:color w:val="000000" w:themeColor="text1"/>
                <w:sz w:val="28"/>
                <w:szCs w:val="28"/>
              </w:rPr>
            </w:pPr>
            <w:r w:rsidRPr="003D7B97">
              <w:rPr>
                <w:bCs/>
                <w:color w:val="000000" w:themeColor="text1"/>
                <w:sz w:val="28"/>
                <w:szCs w:val="28"/>
              </w:rPr>
              <w:t>Hệ thống kiểm tra nhập đầy đủ thông tin không?</w:t>
            </w:r>
          </w:p>
          <w:p w14:paraId="2CBD74FA" w14:textId="5A1682C2" w:rsidR="007121F2" w:rsidRPr="007121F2" w:rsidRDefault="007121F2" w:rsidP="00045567">
            <w:pPr>
              <w:numPr>
                <w:ilvl w:val="0"/>
                <w:numId w:val="14"/>
              </w:numPr>
              <w:spacing w:line="276" w:lineRule="auto"/>
              <w:rPr>
                <w:bCs/>
                <w:color w:val="000000" w:themeColor="text1"/>
                <w:sz w:val="28"/>
                <w:szCs w:val="28"/>
              </w:rPr>
            </w:pPr>
            <w:r w:rsidRPr="007121F2">
              <w:rPr>
                <w:bCs/>
                <w:color w:val="000000" w:themeColor="text1"/>
                <w:sz w:val="28"/>
                <w:szCs w:val="28"/>
              </w:rPr>
              <w:t>Hệ thống kiểm tra E-mail</w:t>
            </w:r>
            <w:r w:rsidR="007800BD" w:rsidRPr="003D7B97">
              <w:rPr>
                <w:bCs/>
                <w:color w:val="000000" w:themeColor="text1"/>
                <w:sz w:val="28"/>
                <w:szCs w:val="28"/>
              </w:rPr>
              <w:t xml:space="preserve"> có trùng với E-mail đã có</w:t>
            </w:r>
            <w:r w:rsidRPr="007121F2">
              <w:rPr>
                <w:bCs/>
                <w:color w:val="000000" w:themeColor="text1"/>
                <w:sz w:val="28"/>
                <w:szCs w:val="28"/>
              </w:rPr>
              <w:t xml:space="preserve"> và Mật khẩu có </w:t>
            </w:r>
            <w:r w:rsidR="007800BD" w:rsidRPr="003D7B97">
              <w:rPr>
                <w:bCs/>
                <w:color w:val="000000" w:themeColor="text1"/>
                <w:sz w:val="28"/>
                <w:szCs w:val="28"/>
              </w:rPr>
              <w:t>khớp</w:t>
            </w:r>
            <w:r w:rsidRPr="007121F2">
              <w:rPr>
                <w:bCs/>
                <w:color w:val="000000" w:themeColor="text1"/>
                <w:sz w:val="28"/>
                <w:szCs w:val="28"/>
              </w:rPr>
              <w:t xml:space="preserve"> không?</w:t>
            </w:r>
          </w:p>
          <w:p w14:paraId="7B3D55A3" w14:textId="5EE23B26" w:rsidR="007121F2" w:rsidRPr="003D7B97" w:rsidRDefault="007121F2" w:rsidP="00045567">
            <w:pPr>
              <w:numPr>
                <w:ilvl w:val="0"/>
                <w:numId w:val="14"/>
              </w:numPr>
              <w:spacing w:line="276" w:lineRule="auto"/>
              <w:rPr>
                <w:bCs/>
                <w:color w:val="000000" w:themeColor="text1"/>
                <w:sz w:val="28"/>
                <w:szCs w:val="28"/>
              </w:rPr>
            </w:pPr>
            <w:r w:rsidRPr="007121F2">
              <w:rPr>
                <w:bCs/>
                <w:color w:val="000000" w:themeColor="text1"/>
                <w:sz w:val="28"/>
                <w:szCs w:val="28"/>
              </w:rPr>
              <w:t xml:space="preserve">Nếu </w:t>
            </w:r>
            <w:r w:rsidR="007800BD" w:rsidRPr="003D7B97">
              <w:rPr>
                <w:bCs/>
                <w:color w:val="000000" w:themeColor="text1"/>
                <w:sz w:val="28"/>
                <w:szCs w:val="28"/>
              </w:rPr>
              <w:t>hợp lệ</w:t>
            </w:r>
            <w:r w:rsidRPr="007121F2">
              <w:rPr>
                <w:bCs/>
                <w:color w:val="000000" w:themeColor="text1"/>
                <w:sz w:val="28"/>
                <w:szCs w:val="28"/>
              </w:rPr>
              <w:t xml:space="preserve"> thì báo đăng </w:t>
            </w:r>
            <w:r w:rsidR="007800BD" w:rsidRPr="003D7B97">
              <w:rPr>
                <w:bCs/>
                <w:color w:val="000000" w:themeColor="text1"/>
                <w:sz w:val="28"/>
                <w:szCs w:val="28"/>
              </w:rPr>
              <w:t>ký</w:t>
            </w:r>
            <w:r w:rsidRPr="007121F2">
              <w:rPr>
                <w:bCs/>
                <w:color w:val="000000" w:themeColor="text1"/>
                <w:sz w:val="28"/>
                <w:szCs w:val="28"/>
              </w:rPr>
              <w:t xml:space="preserve"> thành công và mở màn hình với những chức năng tương ứng với vai trò của người dùng</w:t>
            </w:r>
          </w:p>
          <w:p w14:paraId="28040DE7" w14:textId="68D7A6E3" w:rsidR="007800BD" w:rsidRPr="003D7B97" w:rsidRDefault="007800BD" w:rsidP="00045567">
            <w:pPr>
              <w:numPr>
                <w:ilvl w:val="0"/>
                <w:numId w:val="14"/>
              </w:numPr>
              <w:spacing w:line="276" w:lineRule="auto"/>
              <w:rPr>
                <w:bCs/>
                <w:color w:val="000000" w:themeColor="text1"/>
                <w:sz w:val="28"/>
                <w:szCs w:val="28"/>
              </w:rPr>
            </w:pPr>
            <w:r w:rsidRPr="003D7B97">
              <w:rPr>
                <w:bCs/>
                <w:color w:val="000000" w:themeColor="text1"/>
                <w:sz w:val="28"/>
                <w:szCs w:val="28"/>
              </w:rPr>
              <w:t>Nếu không nhập đủ thông tin thì thông báo lỗi.</w:t>
            </w:r>
          </w:p>
          <w:p w14:paraId="7ACD982F" w14:textId="0071E24B" w:rsidR="007800BD" w:rsidRPr="003D7B97" w:rsidRDefault="007800BD" w:rsidP="00045567">
            <w:pPr>
              <w:numPr>
                <w:ilvl w:val="0"/>
                <w:numId w:val="14"/>
              </w:numPr>
              <w:spacing w:line="276" w:lineRule="auto"/>
              <w:rPr>
                <w:bCs/>
                <w:color w:val="000000" w:themeColor="text1"/>
                <w:sz w:val="28"/>
                <w:szCs w:val="28"/>
              </w:rPr>
            </w:pPr>
            <w:r w:rsidRPr="003D7B97">
              <w:rPr>
                <w:bCs/>
                <w:color w:val="000000" w:themeColor="text1"/>
                <w:sz w:val="28"/>
                <w:szCs w:val="28"/>
              </w:rPr>
              <w:t>Nếu E-mail đã có trong hệ thống thì thông báo lỗi.</w:t>
            </w:r>
          </w:p>
          <w:p w14:paraId="796DABD4" w14:textId="288584D8" w:rsidR="007121F2" w:rsidRPr="007121F2" w:rsidRDefault="007800BD" w:rsidP="00045567">
            <w:pPr>
              <w:numPr>
                <w:ilvl w:val="0"/>
                <w:numId w:val="14"/>
              </w:numPr>
              <w:spacing w:line="276" w:lineRule="auto"/>
              <w:rPr>
                <w:bCs/>
                <w:color w:val="000000" w:themeColor="text1"/>
                <w:sz w:val="28"/>
                <w:szCs w:val="28"/>
              </w:rPr>
            </w:pPr>
            <w:r w:rsidRPr="003D7B97">
              <w:rPr>
                <w:bCs/>
                <w:color w:val="000000" w:themeColor="text1"/>
                <w:sz w:val="28"/>
                <w:szCs w:val="28"/>
              </w:rPr>
              <w:t>Nếu Mật khẩu không khớp thì thông báo lỗi.</w:t>
            </w:r>
          </w:p>
        </w:tc>
      </w:tr>
      <w:tr w:rsidR="007121F2" w:rsidRPr="007121F2" w14:paraId="517096C5" w14:textId="77777777" w:rsidTr="003A3C45">
        <w:trPr>
          <w:trHeight w:val="681"/>
        </w:trPr>
        <w:tc>
          <w:tcPr>
            <w:tcW w:w="1526" w:type="dxa"/>
            <w:shd w:val="clear" w:color="auto" w:fill="auto"/>
            <w:tcMar>
              <w:top w:w="15" w:type="dxa"/>
              <w:left w:w="108" w:type="dxa"/>
              <w:bottom w:w="0" w:type="dxa"/>
              <w:right w:w="108" w:type="dxa"/>
            </w:tcMar>
            <w:vAlign w:val="center"/>
            <w:hideMark/>
          </w:tcPr>
          <w:p w14:paraId="00F720DB" w14:textId="77777777" w:rsidR="007121F2" w:rsidRPr="007121F2" w:rsidRDefault="007121F2" w:rsidP="007800BD">
            <w:pPr>
              <w:spacing w:line="276" w:lineRule="auto"/>
              <w:rPr>
                <w:b/>
                <w:color w:val="000000" w:themeColor="text1"/>
                <w:sz w:val="28"/>
                <w:szCs w:val="28"/>
              </w:rPr>
            </w:pPr>
            <w:r w:rsidRPr="007121F2">
              <w:rPr>
                <w:b/>
                <w:bCs/>
                <w:color w:val="000000" w:themeColor="text1"/>
                <w:sz w:val="28"/>
                <w:szCs w:val="28"/>
              </w:rPr>
              <w:t>Kịch bản phụ:</w:t>
            </w:r>
          </w:p>
        </w:tc>
        <w:tc>
          <w:tcPr>
            <w:tcW w:w="7796" w:type="dxa"/>
            <w:shd w:val="clear" w:color="auto" w:fill="auto"/>
            <w:tcMar>
              <w:top w:w="15" w:type="dxa"/>
              <w:left w:w="108" w:type="dxa"/>
              <w:bottom w:w="0" w:type="dxa"/>
              <w:right w:w="108" w:type="dxa"/>
            </w:tcMar>
            <w:vAlign w:val="center"/>
            <w:hideMark/>
          </w:tcPr>
          <w:p w14:paraId="23B42809" w14:textId="6E4E0819" w:rsidR="007121F2" w:rsidRPr="007121F2" w:rsidRDefault="007121F2" w:rsidP="00045567">
            <w:pPr>
              <w:numPr>
                <w:ilvl w:val="0"/>
                <w:numId w:val="14"/>
              </w:numPr>
              <w:spacing w:line="276" w:lineRule="auto"/>
              <w:rPr>
                <w:bCs/>
                <w:color w:val="000000" w:themeColor="text1"/>
                <w:sz w:val="28"/>
                <w:szCs w:val="28"/>
              </w:rPr>
            </w:pPr>
            <w:r w:rsidRPr="007121F2">
              <w:rPr>
                <w:bCs/>
                <w:color w:val="000000" w:themeColor="text1"/>
                <w:sz w:val="28"/>
                <w:szCs w:val="28"/>
              </w:rPr>
              <w:t xml:space="preserve">Nếu </w:t>
            </w:r>
            <w:r w:rsidR="002A330F" w:rsidRPr="003D7B97">
              <w:rPr>
                <w:bCs/>
                <w:color w:val="000000" w:themeColor="text1"/>
                <w:sz w:val="28"/>
                <w:szCs w:val="28"/>
              </w:rPr>
              <w:t>không muốn đăng ký nữa thì quay lại trang trước đó.</w:t>
            </w:r>
          </w:p>
        </w:tc>
      </w:tr>
    </w:tbl>
    <w:p w14:paraId="2B7495BD" w14:textId="77777777" w:rsidR="007121F2" w:rsidRPr="003D7B97" w:rsidRDefault="007121F2" w:rsidP="00746931">
      <w:pPr>
        <w:spacing w:after="200" w:line="276" w:lineRule="auto"/>
        <w:rPr>
          <w:b/>
          <w:color w:val="000000" w:themeColor="text1"/>
          <w:sz w:val="28"/>
          <w:szCs w:val="28"/>
        </w:rPr>
      </w:pPr>
    </w:p>
    <w:p w14:paraId="4EC488C3" w14:textId="1A764DAF" w:rsidR="00A727DB" w:rsidRPr="003D7B97" w:rsidRDefault="00A727DB" w:rsidP="00746931">
      <w:pPr>
        <w:spacing w:after="200" w:line="276" w:lineRule="auto"/>
        <w:rPr>
          <w:b/>
          <w:color w:val="000000" w:themeColor="text1"/>
          <w:sz w:val="28"/>
          <w:szCs w:val="28"/>
        </w:rPr>
      </w:pPr>
      <w:r w:rsidRPr="003D7B97">
        <w:rPr>
          <w:b/>
          <w:color w:val="000000" w:themeColor="text1"/>
          <w:sz w:val="28"/>
          <w:szCs w:val="28"/>
        </w:rPr>
        <w:t>3.2.</w:t>
      </w:r>
      <w:r w:rsidR="007121F2" w:rsidRPr="003D7B97">
        <w:rPr>
          <w:b/>
          <w:color w:val="000000" w:themeColor="text1"/>
          <w:sz w:val="28"/>
          <w:szCs w:val="28"/>
        </w:rPr>
        <w:t>2</w:t>
      </w:r>
      <w:r w:rsidRPr="003D7B97">
        <w:rPr>
          <w:b/>
          <w:color w:val="000000" w:themeColor="text1"/>
          <w:sz w:val="28"/>
          <w:szCs w:val="28"/>
        </w:rPr>
        <w:t>. Use-case đăng nhập:</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C8252C" w:rsidRPr="00C8252C" w14:paraId="6A406E0A" w14:textId="77777777" w:rsidTr="003A3C45">
        <w:trPr>
          <w:trHeight w:val="529"/>
        </w:trPr>
        <w:tc>
          <w:tcPr>
            <w:tcW w:w="1526" w:type="dxa"/>
            <w:shd w:val="clear" w:color="auto" w:fill="auto"/>
            <w:tcMar>
              <w:top w:w="15" w:type="dxa"/>
              <w:left w:w="108" w:type="dxa"/>
              <w:bottom w:w="0" w:type="dxa"/>
              <w:right w:w="108" w:type="dxa"/>
            </w:tcMar>
            <w:vAlign w:val="center"/>
            <w:hideMark/>
          </w:tcPr>
          <w:p w14:paraId="4E60895B" w14:textId="77777777" w:rsidR="00C8252C" w:rsidRPr="00C8252C" w:rsidRDefault="00C8252C" w:rsidP="00C8252C">
            <w:pPr>
              <w:spacing w:line="276" w:lineRule="auto"/>
              <w:rPr>
                <w:b/>
                <w:color w:val="000000" w:themeColor="text1"/>
                <w:sz w:val="28"/>
                <w:szCs w:val="28"/>
              </w:rPr>
            </w:pPr>
            <w:bookmarkStart w:id="10" w:name="_Hlk42504959"/>
            <w:r w:rsidRPr="00C8252C">
              <w:rPr>
                <w:b/>
                <w:bCs/>
                <w:color w:val="000000" w:themeColor="text1"/>
                <w:sz w:val="28"/>
                <w:szCs w:val="28"/>
              </w:rPr>
              <w:t>Tên Use-Case:</w:t>
            </w:r>
          </w:p>
        </w:tc>
        <w:tc>
          <w:tcPr>
            <w:tcW w:w="7796" w:type="dxa"/>
            <w:shd w:val="clear" w:color="auto" w:fill="auto"/>
            <w:tcMar>
              <w:top w:w="15" w:type="dxa"/>
              <w:left w:w="108" w:type="dxa"/>
              <w:bottom w:w="0" w:type="dxa"/>
              <w:right w:w="108" w:type="dxa"/>
            </w:tcMar>
            <w:vAlign w:val="center"/>
            <w:hideMark/>
          </w:tcPr>
          <w:p w14:paraId="68824FE8" w14:textId="77777777" w:rsidR="00C8252C" w:rsidRPr="00C8252C" w:rsidRDefault="00C8252C" w:rsidP="00C8252C">
            <w:pPr>
              <w:spacing w:line="276" w:lineRule="auto"/>
              <w:rPr>
                <w:color w:val="000000" w:themeColor="text1"/>
                <w:sz w:val="28"/>
                <w:szCs w:val="28"/>
              </w:rPr>
            </w:pPr>
            <w:r w:rsidRPr="00C8252C">
              <w:rPr>
                <w:color w:val="000000" w:themeColor="text1"/>
                <w:sz w:val="28"/>
                <w:szCs w:val="28"/>
              </w:rPr>
              <w:t>Đăng nhập</w:t>
            </w:r>
          </w:p>
        </w:tc>
      </w:tr>
      <w:tr w:rsidR="00C8252C" w:rsidRPr="00C8252C" w14:paraId="726CF778" w14:textId="77777777" w:rsidTr="003A3C45">
        <w:trPr>
          <w:trHeight w:val="559"/>
        </w:trPr>
        <w:tc>
          <w:tcPr>
            <w:tcW w:w="1526" w:type="dxa"/>
            <w:shd w:val="clear" w:color="auto" w:fill="auto"/>
            <w:tcMar>
              <w:top w:w="15" w:type="dxa"/>
              <w:left w:w="108" w:type="dxa"/>
              <w:bottom w:w="0" w:type="dxa"/>
              <w:right w:w="108" w:type="dxa"/>
            </w:tcMar>
            <w:vAlign w:val="center"/>
            <w:hideMark/>
          </w:tcPr>
          <w:p w14:paraId="44CA7204" w14:textId="77777777" w:rsidR="00C8252C" w:rsidRPr="00C8252C" w:rsidRDefault="00C8252C" w:rsidP="00C8252C">
            <w:pPr>
              <w:spacing w:line="276" w:lineRule="auto"/>
              <w:rPr>
                <w:b/>
                <w:color w:val="000000" w:themeColor="text1"/>
                <w:sz w:val="28"/>
                <w:szCs w:val="28"/>
              </w:rPr>
            </w:pPr>
            <w:r w:rsidRPr="00C8252C">
              <w:rPr>
                <w:b/>
                <w:bCs/>
                <w:color w:val="000000" w:themeColor="text1"/>
                <w:sz w:val="28"/>
                <w:szCs w:val="28"/>
              </w:rPr>
              <w:t>Actor:</w:t>
            </w:r>
          </w:p>
        </w:tc>
        <w:tc>
          <w:tcPr>
            <w:tcW w:w="7796" w:type="dxa"/>
            <w:shd w:val="clear" w:color="auto" w:fill="auto"/>
            <w:tcMar>
              <w:top w:w="15" w:type="dxa"/>
              <w:left w:w="108" w:type="dxa"/>
              <w:bottom w:w="0" w:type="dxa"/>
              <w:right w:w="108" w:type="dxa"/>
            </w:tcMar>
            <w:vAlign w:val="center"/>
            <w:hideMark/>
          </w:tcPr>
          <w:p w14:paraId="2584CB03" w14:textId="71CECC63" w:rsidR="00C8252C" w:rsidRPr="00C8252C" w:rsidRDefault="00C8252C" w:rsidP="00C8252C">
            <w:pPr>
              <w:spacing w:line="276" w:lineRule="auto"/>
              <w:rPr>
                <w:color w:val="000000" w:themeColor="text1"/>
                <w:sz w:val="28"/>
                <w:szCs w:val="28"/>
              </w:rPr>
            </w:pPr>
            <w:r w:rsidRPr="003D7B97">
              <w:rPr>
                <w:color w:val="000000" w:themeColor="text1"/>
                <w:sz w:val="28"/>
                <w:szCs w:val="28"/>
              </w:rPr>
              <w:t>Người dùng là thành viên</w:t>
            </w:r>
          </w:p>
        </w:tc>
      </w:tr>
      <w:tr w:rsidR="00C8252C" w:rsidRPr="00C8252C" w14:paraId="3C6BBFC4" w14:textId="77777777" w:rsidTr="003A3C45">
        <w:trPr>
          <w:trHeight w:val="503"/>
        </w:trPr>
        <w:tc>
          <w:tcPr>
            <w:tcW w:w="1526" w:type="dxa"/>
            <w:shd w:val="clear" w:color="auto" w:fill="auto"/>
            <w:tcMar>
              <w:top w:w="15" w:type="dxa"/>
              <w:left w:w="108" w:type="dxa"/>
              <w:bottom w:w="0" w:type="dxa"/>
              <w:right w:w="108" w:type="dxa"/>
            </w:tcMar>
            <w:vAlign w:val="center"/>
            <w:hideMark/>
          </w:tcPr>
          <w:p w14:paraId="595EBE70" w14:textId="77777777" w:rsidR="00C8252C" w:rsidRPr="00C8252C" w:rsidRDefault="00C8252C" w:rsidP="00C8252C">
            <w:pPr>
              <w:spacing w:line="276" w:lineRule="auto"/>
              <w:rPr>
                <w:b/>
                <w:color w:val="000000" w:themeColor="text1"/>
                <w:sz w:val="28"/>
                <w:szCs w:val="28"/>
              </w:rPr>
            </w:pPr>
            <w:r w:rsidRPr="00C8252C">
              <w:rPr>
                <w:b/>
                <w:bCs/>
                <w:color w:val="000000" w:themeColor="text1"/>
                <w:sz w:val="28"/>
                <w:szCs w:val="28"/>
              </w:rPr>
              <w:t>Tóm tắt:</w:t>
            </w:r>
          </w:p>
        </w:tc>
        <w:tc>
          <w:tcPr>
            <w:tcW w:w="7796" w:type="dxa"/>
            <w:shd w:val="clear" w:color="auto" w:fill="auto"/>
            <w:tcMar>
              <w:top w:w="15" w:type="dxa"/>
              <w:left w:w="108" w:type="dxa"/>
              <w:bottom w:w="0" w:type="dxa"/>
              <w:right w:w="108" w:type="dxa"/>
            </w:tcMar>
            <w:vAlign w:val="center"/>
            <w:hideMark/>
          </w:tcPr>
          <w:p w14:paraId="22BCB4AB" w14:textId="271603AF" w:rsidR="00C8252C" w:rsidRPr="00C8252C" w:rsidRDefault="00C8252C" w:rsidP="00C8252C">
            <w:pPr>
              <w:spacing w:line="276" w:lineRule="auto"/>
              <w:rPr>
                <w:color w:val="000000" w:themeColor="text1"/>
                <w:sz w:val="28"/>
                <w:szCs w:val="28"/>
              </w:rPr>
            </w:pPr>
            <w:r w:rsidRPr="00C8252C">
              <w:rPr>
                <w:color w:val="000000" w:themeColor="text1"/>
                <w:sz w:val="28"/>
                <w:szCs w:val="28"/>
              </w:rPr>
              <w:t xml:space="preserve">Use-case này bắt đầu khi các actor đăng nhập </w:t>
            </w:r>
            <w:r w:rsidRPr="003D7B97">
              <w:rPr>
                <w:color w:val="000000" w:themeColor="text1"/>
                <w:sz w:val="28"/>
                <w:szCs w:val="28"/>
              </w:rPr>
              <w:t>vào trang web</w:t>
            </w:r>
            <w:r w:rsidRPr="00C8252C">
              <w:rPr>
                <w:color w:val="000000" w:themeColor="text1"/>
                <w:sz w:val="28"/>
                <w:szCs w:val="28"/>
              </w:rPr>
              <w:t>.</w:t>
            </w:r>
          </w:p>
        </w:tc>
      </w:tr>
      <w:tr w:rsidR="00C8252C" w:rsidRPr="00C8252C" w14:paraId="12507FB1" w14:textId="77777777" w:rsidTr="003A3C45">
        <w:trPr>
          <w:trHeight w:val="529"/>
        </w:trPr>
        <w:tc>
          <w:tcPr>
            <w:tcW w:w="1526" w:type="dxa"/>
            <w:shd w:val="clear" w:color="auto" w:fill="auto"/>
            <w:tcMar>
              <w:top w:w="15" w:type="dxa"/>
              <w:left w:w="108" w:type="dxa"/>
              <w:bottom w:w="0" w:type="dxa"/>
              <w:right w:w="108" w:type="dxa"/>
            </w:tcMar>
            <w:vAlign w:val="center"/>
            <w:hideMark/>
          </w:tcPr>
          <w:p w14:paraId="0CA88C29" w14:textId="77777777" w:rsidR="00C8252C" w:rsidRPr="00C8252C" w:rsidRDefault="00C8252C" w:rsidP="00C8252C">
            <w:pPr>
              <w:spacing w:line="276" w:lineRule="auto"/>
              <w:rPr>
                <w:b/>
                <w:color w:val="000000" w:themeColor="text1"/>
                <w:sz w:val="28"/>
                <w:szCs w:val="28"/>
              </w:rPr>
            </w:pPr>
            <w:r w:rsidRPr="00C8252C">
              <w:rPr>
                <w:b/>
                <w:bCs/>
                <w:color w:val="000000" w:themeColor="text1"/>
                <w:sz w:val="28"/>
                <w:szCs w:val="28"/>
              </w:rPr>
              <w:t>Điều kiện tiên quyết:</w:t>
            </w:r>
          </w:p>
        </w:tc>
        <w:tc>
          <w:tcPr>
            <w:tcW w:w="7796" w:type="dxa"/>
            <w:shd w:val="clear" w:color="auto" w:fill="auto"/>
            <w:tcMar>
              <w:top w:w="15" w:type="dxa"/>
              <w:left w:w="108" w:type="dxa"/>
              <w:bottom w:w="0" w:type="dxa"/>
              <w:right w:w="108" w:type="dxa"/>
            </w:tcMar>
            <w:vAlign w:val="center"/>
            <w:hideMark/>
          </w:tcPr>
          <w:p w14:paraId="3915BF16" w14:textId="77777777" w:rsidR="00C8252C" w:rsidRPr="00C8252C" w:rsidRDefault="00C8252C" w:rsidP="00C8252C">
            <w:pPr>
              <w:spacing w:line="276" w:lineRule="auto"/>
              <w:rPr>
                <w:color w:val="000000" w:themeColor="text1"/>
                <w:sz w:val="28"/>
                <w:szCs w:val="28"/>
              </w:rPr>
            </w:pPr>
            <w:r w:rsidRPr="00C8252C">
              <w:rPr>
                <w:color w:val="000000" w:themeColor="text1"/>
                <w:sz w:val="28"/>
                <w:szCs w:val="28"/>
              </w:rPr>
              <w:t>Phải là thành viên mới đăng nhập được</w:t>
            </w:r>
          </w:p>
        </w:tc>
      </w:tr>
      <w:tr w:rsidR="00C8252C" w:rsidRPr="00C8252C" w14:paraId="4F9B1493" w14:textId="77777777" w:rsidTr="003A3C45">
        <w:trPr>
          <w:trHeight w:val="821"/>
        </w:trPr>
        <w:tc>
          <w:tcPr>
            <w:tcW w:w="1526" w:type="dxa"/>
            <w:shd w:val="clear" w:color="auto" w:fill="auto"/>
            <w:tcMar>
              <w:top w:w="15" w:type="dxa"/>
              <w:left w:w="108" w:type="dxa"/>
              <w:bottom w:w="0" w:type="dxa"/>
              <w:right w:w="108" w:type="dxa"/>
            </w:tcMar>
            <w:vAlign w:val="center"/>
            <w:hideMark/>
          </w:tcPr>
          <w:p w14:paraId="353F74D4" w14:textId="77777777" w:rsidR="00C8252C" w:rsidRPr="00C8252C" w:rsidRDefault="00C8252C" w:rsidP="00C8252C">
            <w:pPr>
              <w:spacing w:line="276" w:lineRule="auto"/>
              <w:rPr>
                <w:b/>
                <w:color w:val="000000" w:themeColor="text1"/>
                <w:sz w:val="28"/>
                <w:szCs w:val="28"/>
              </w:rPr>
            </w:pPr>
            <w:r w:rsidRPr="00C8252C">
              <w:rPr>
                <w:b/>
                <w:bCs/>
                <w:color w:val="000000" w:themeColor="text1"/>
                <w:sz w:val="28"/>
                <w:szCs w:val="28"/>
              </w:rPr>
              <w:lastRenderedPageBreak/>
              <w:t>Kết quả:</w:t>
            </w:r>
          </w:p>
        </w:tc>
        <w:tc>
          <w:tcPr>
            <w:tcW w:w="7796" w:type="dxa"/>
            <w:shd w:val="clear" w:color="auto" w:fill="auto"/>
            <w:tcMar>
              <w:top w:w="15" w:type="dxa"/>
              <w:left w:w="108" w:type="dxa"/>
              <w:bottom w:w="0" w:type="dxa"/>
              <w:right w:w="108" w:type="dxa"/>
            </w:tcMar>
            <w:vAlign w:val="center"/>
            <w:hideMark/>
          </w:tcPr>
          <w:p w14:paraId="5E71C673" w14:textId="77777777" w:rsidR="00C8252C" w:rsidRPr="00C8252C" w:rsidRDefault="00C8252C" w:rsidP="00045567">
            <w:pPr>
              <w:numPr>
                <w:ilvl w:val="0"/>
                <w:numId w:val="19"/>
              </w:numPr>
              <w:spacing w:line="276" w:lineRule="auto"/>
              <w:rPr>
                <w:color w:val="000000" w:themeColor="text1"/>
                <w:sz w:val="28"/>
                <w:szCs w:val="28"/>
              </w:rPr>
            </w:pPr>
            <w:r w:rsidRPr="00C8252C">
              <w:rPr>
                <w:color w:val="000000" w:themeColor="text1"/>
                <w:sz w:val="28"/>
                <w:szCs w:val="28"/>
              </w:rPr>
              <w:t>Nếu thành công : thì đăng nhập vào hệ thống và mở màn hình với những chức năng đúng vai trò của người dùng đã đăng nhập.</w:t>
            </w:r>
          </w:p>
          <w:p w14:paraId="4DD71706" w14:textId="77777777" w:rsidR="00C8252C" w:rsidRPr="00C8252C" w:rsidRDefault="00C8252C" w:rsidP="00045567">
            <w:pPr>
              <w:numPr>
                <w:ilvl w:val="0"/>
                <w:numId w:val="19"/>
              </w:numPr>
              <w:spacing w:line="276" w:lineRule="auto"/>
              <w:rPr>
                <w:color w:val="000000" w:themeColor="text1"/>
                <w:sz w:val="28"/>
                <w:szCs w:val="28"/>
              </w:rPr>
            </w:pPr>
            <w:r w:rsidRPr="00C8252C">
              <w:rPr>
                <w:color w:val="000000" w:themeColor="text1"/>
                <w:sz w:val="28"/>
                <w:szCs w:val="28"/>
              </w:rPr>
              <w:t>Nếu thất bại : trở lại màn hình đăng nhập.</w:t>
            </w:r>
          </w:p>
        </w:tc>
      </w:tr>
      <w:tr w:rsidR="00C8252C" w:rsidRPr="00C8252C" w14:paraId="45824252" w14:textId="77777777" w:rsidTr="003A3C45">
        <w:trPr>
          <w:trHeight w:val="1412"/>
        </w:trPr>
        <w:tc>
          <w:tcPr>
            <w:tcW w:w="1526" w:type="dxa"/>
            <w:shd w:val="clear" w:color="auto" w:fill="auto"/>
            <w:tcMar>
              <w:top w:w="15" w:type="dxa"/>
              <w:left w:w="108" w:type="dxa"/>
              <w:bottom w:w="0" w:type="dxa"/>
              <w:right w:w="108" w:type="dxa"/>
            </w:tcMar>
            <w:vAlign w:val="center"/>
            <w:hideMark/>
          </w:tcPr>
          <w:p w14:paraId="0B712B9D" w14:textId="77777777" w:rsidR="00C8252C" w:rsidRPr="00C8252C" w:rsidRDefault="00C8252C" w:rsidP="00C8252C">
            <w:pPr>
              <w:spacing w:line="276" w:lineRule="auto"/>
              <w:rPr>
                <w:b/>
                <w:color w:val="000000" w:themeColor="text1"/>
                <w:sz w:val="28"/>
                <w:szCs w:val="28"/>
              </w:rPr>
            </w:pPr>
            <w:r w:rsidRPr="00C8252C">
              <w:rPr>
                <w:b/>
                <w:bCs/>
                <w:color w:val="000000" w:themeColor="text1"/>
                <w:sz w:val="28"/>
                <w:szCs w:val="28"/>
              </w:rPr>
              <w:t>Kịch bản chính:</w:t>
            </w:r>
          </w:p>
        </w:tc>
        <w:tc>
          <w:tcPr>
            <w:tcW w:w="7796" w:type="dxa"/>
            <w:shd w:val="clear" w:color="auto" w:fill="auto"/>
            <w:tcMar>
              <w:top w:w="15" w:type="dxa"/>
              <w:left w:w="108" w:type="dxa"/>
              <w:bottom w:w="0" w:type="dxa"/>
              <w:right w:w="108" w:type="dxa"/>
            </w:tcMar>
            <w:vAlign w:val="center"/>
            <w:hideMark/>
          </w:tcPr>
          <w:p w14:paraId="0FA2E235" w14:textId="447EB16E" w:rsidR="00C8252C" w:rsidRPr="00C8252C" w:rsidRDefault="00C8252C" w:rsidP="00045567">
            <w:pPr>
              <w:numPr>
                <w:ilvl w:val="0"/>
                <w:numId w:val="14"/>
              </w:numPr>
              <w:spacing w:line="276" w:lineRule="auto"/>
              <w:rPr>
                <w:color w:val="000000" w:themeColor="text1"/>
                <w:sz w:val="28"/>
                <w:szCs w:val="28"/>
              </w:rPr>
            </w:pPr>
            <w:r w:rsidRPr="00C8252C">
              <w:rPr>
                <w:color w:val="000000" w:themeColor="text1"/>
                <w:sz w:val="28"/>
                <w:szCs w:val="28"/>
              </w:rPr>
              <w:t xml:space="preserve">Yêu cầu người dùng nhập </w:t>
            </w:r>
            <w:r w:rsidRPr="003D7B97">
              <w:rPr>
                <w:color w:val="000000" w:themeColor="text1"/>
                <w:sz w:val="28"/>
                <w:szCs w:val="28"/>
              </w:rPr>
              <w:t>E-mail</w:t>
            </w:r>
            <w:r w:rsidRPr="00C8252C">
              <w:rPr>
                <w:color w:val="000000" w:themeColor="text1"/>
                <w:sz w:val="28"/>
                <w:szCs w:val="28"/>
              </w:rPr>
              <w:t xml:space="preserve"> và Mật khẩu</w:t>
            </w:r>
          </w:p>
          <w:p w14:paraId="76CCB942" w14:textId="4F65BBC7" w:rsidR="00C8252C" w:rsidRPr="00C8252C" w:rsidRDefault="00C8252C" w:rsidP="00045567">
            <w:pPr>
              <w:numPr>
                <w:ilvl w:val="0"/>
                <w:numId w:val="14"/>
              </w:numPr>
              <w:spacing w:line="276" w:lineRule="auto"/>
              <w:rPr>
                <w:color w:val="000000" w:themeColor="text1"/>
                <w:sz w:val="28"/>
                <w:szCs w:val="28"/>
              </w:rPr>
            </w:pPr>
            <w:r w:rsidRPr="00C8252C">
              <w:rPr>
                <w:color w:val="000000" w:themeColor="text1"/>
                <w:sz w:val="28"/>
                <w:szCs w:val="28"/>
              </w:rPr>
              <w:t xml:space="preserve">Hệ thống kiểm tra </w:t>
            </w:r>
            <w:r w:rsidRPr="003D7B97">
              <w:rPr>
                <w:color w:val="000000" w:themeColor="text1"/>
                <w:sz w:val="28"/>
                <w:szCs w:val="28"/>
              </w:rPr>
              <w:t>E-mail</w:t>
            </w:r>
            <w:r w:rsidRPr="00C8252C">
              <w:rPr>
                <w:color w:val="000000" w:themeColor="text1"/>
                <w:sz w:val="28"/>
                <w:szCs w:val="28"/>
              </w:rPr>
              <w:t xml:space="preserve"> và Mật khẩu có hợp lệ không?</w:t>
            </w:r>
          </w:p>
          <w:p w14:paraId="26EC070C" w14:textId="77777777" w:rsidR="00C8252C" w:rsidRPr="00C8252C" w:rsidRDefault="00C8252C" w:rsidP="00045567">
            <w:pPr>
              <w:numPr>
                <w:ilvl w:val="0"/>
                <w:numId w:val="14"/>
              </w:numPr>
              <w:spacing w:line="276" w:lineRule="auto"/>
              <w:rPr>
                <w:color w:val="000000" w:themeColor="text1"/>
                <w:sz w:val="28"/>
                <w:szCs w:val="28"/>
              </w:rPr>
            </w:pPr>
            <w:r w:rsidRPr="00C8252C">
              <w:rPr>
                <w:color w:val="000000" w:themeColor="text1"/>
                <w:sz w:val="28"/>
                <w:szCs w:val="28"/>
              </w:rPr>
              <w:t>Nếu hợp lệ thì báo đăng nhập thành công và mở màn hình với những chức năng tương ứng với vai trò của người dùng</w:t>
            </w:r>
          </w:p>
          <w:p w14:paraId="47D72AC1" w14:textId="77777777" w:rsidR="00C8252C" w:rsidRPr="00C8252C" w:rsidRDefault="00C8252C" w:rsidP="00045567">
            <w:pPr>
              <w:numPr>
                <w:ilvl w:val="0"/>
                <w:numId w:val="14"/>
              </w:numPr>
              <w:spacing w:line="276" w:lineRule="auto"/>
              <w:rPr>
                <w:color w:val="000000" w:themeColor="text1"/>
                <w:sz w:val="28"/>
                <w:szCs w:val="28"/>
              </w:rPr>
            </w:pPr>
            <w:r w:rsidRPr="00C8252C">
              <w:rPr>
                <w:color w:val="000000" w:themeColor="text1"/>
                <w:sz w:val="28"/>
                <w:szCs w:val="28"/>
              </w:rPr>
              <w:t>Nếu đăng nhập đúng nhưng tài khoản chưa kích hoạt, hệ thống thông báo “Tài khoản chưa được kích hoạt”</w:t>
            </w:r>
          </w:p>
          <w:p w14:paraId="24900E53" w14:textId="0CE1AFD1" w:rsidR="00C8252C" w:rsidRPr="00C8252C" w:rsidRDefault="00C8252C" w:rsidP="00045567">
            <w:pPr>
              <w:numPr>
                <w:ilvl w:val="0"/>
                <w:numId w:val="14"/>
              </w:numPr>
              <w:spacing w:line="276" w:lineRule="auto"/>
              <w:rPr>
                <w:color w:val="000000" w:themeColor="text1"/>
                <w:sz w:val="28"/>
                <w:szCs w:val="28"/>
              </w:rPr>
            </w:pPr>
            <w:r w:rsidRPr="00C8252C">
              <w:rPr>
                <w:color w:val="000000" w:themeColor="text1"/>
                <w:sz w:val="28"/>
                <w:szCs w:val="28"/>
              </w:rPr>
              <w:t>Nếu đăng nhập sai, hệ thống thông báo “</w:t>
            </w:r>
            <w:r w:rsidRPr="003D7B97">
              <w:rPr>
                <w:color w:val="000000" w:themeColor="text1"/>
                <w:sz w:val="28"/>
                <w:szCs w:val="28"/>
              </w:rPr>
              <w:t xml:space="preserve">E-mail </w:t>
            </w:r>
            <w:r w:rsidRPr="00C8252C">
              <w:rPr>
                <w:color w:val="000000" w:themeColor="text1"/>
                <w:sz w:val="28"/>
                <w:szCs w:val="28"/>
              </w:rPr>
              <w:t>hoặc mật khẩu sai”</w:t>
            </w:r>
          </w:p>
        </w:tc>
      </w:tr>
      <w:tr w:rsidR="00C8252C" w:rsidRPr="00C8252C" w14:paraId="79057B43" w14:textId="77777777" w:rsidTr="003A3C45">
        <w:trPr>
          <w:trHeight w:val="681"/>
        </w:trPr>
        <w:tc>
          <w:tcPr>
            <w:tcW w:w="1526" w:type="dxa"/>
            <w:shd w:val="clear" w:color="auto" w:fill="auto"/>
            <w:tcMar>
              <w:top w:w="15" w:type="dxa"/>
              <w:left w:w="108" w:type="dxa"/>
              <w:bottom w:w="0" w:type="dxa"/>
              <w:right w:w="108" w:type="dxa"/>
            </w:tcMar>
            <w:vAlign w:val="center"/>
            <w:hideMark/>
          </w:tcPr>
          <w:p w14:paraId="31371829" w14:textId="77777777" w:rsidR="00C8252C" w:rsidRPr="00C8252C" w:rsidRDefault="00C8252C" w:rsidP="00C8252C">
            <w:pPr>
              <w:spacing w:line="276" w:lineRule="auto"/>
              <w:rPr>
                <w:b/>
                <w:color w:val="000000" w:themeColor="text1"/>
                <w:sz w:val="28"/>
                <w:szCs w:val="28"/>
              </w:rPr>
            </w:pPr>
            <w:r w:rsidRPr="00C8252C">
              <w:rPr>
                <w:b/>
                <w:bCs/>
                <w:color w:val="000000" w:themeColor="text1"/>
                <w:sz w:val="28"/>
                <w:szCs w:val="28"/>
              </w:rPr>
              <w:t>Kịch bản phụ:</w:t>
            </w:r>
          </w:p>
        </w:tc>
        <w:tc>
          <w:tcPr>
            <w:tcW w:w="7796" w:type="dxa"/>
            <w:shd w:val="clear" w:color="auto" w:fill="auto"/>
            <w:tcMar>
              <w:top w:w="15" w:type="dxa"/>
              <w:left w:w="108" w:type="dxa"/>
              <w:bottom w:w="0" w:type="dxa"/>
              <w:right w:w="108" w:type="dxa"/>
            </w:tcMar>
            <w:vAlign w:val="center"/>
            <w:hideMark/>
          </w:tcPr>
          <w:p w14:paraId="29A6A49A" w14:textId="77777777" w:rsidR="00C8252C" w:rsidRPr="00C8252C" w:rsidRDefault="00C8252C" w:rsidP="00045567">
            <w:pPr>
              <w:numPr>
                <w:ilvl w:val="0"/>
                <w:numId w:val="14"/>
              </w:numPr>
              <w:spacing w:line="276" w:lineRule="auto"/>
              <w:rPr>
                <w:color w:val="000000" w:themeColor="text1"/>
                <w:sz w:val="28"/>
                <w:szCs w:val="28"/>
              </w:rPr>
            </w:pPr>
            <w:r w:rsidRPr="00C8252C">
              <w:rPr>
                <w:color w:val="000000" w:themeColor="text1"/>
                <w:sz w:val="28"/>
                <w:szCs w:val="28"/>
              </w:rPr>
              <w:t>Nếu chưa là thành viên thì nhấn nút “Đăng ký”</w:t>
            </w:r>
          </w:p>
        </w:tc>
      </w:tr>
      <w:bookmarkEnd w:id="10"/>
    </w:tbl>
    <w:p w14:paraId="1EB21AAC" w14:textId="77777777" w:rsidR="00C8252C" w:rsidRPr="003D7B97" w:rsidRDefault="00C8252C" w:rsidP="00746931">
      <w:pPr>
        <w:spacing w:after="200" w:line="276" w:lineRule="auto"/>
        <w:rPr>
          <w:b/>
          <w:color w:val="000000" w:themeColor="text1"/>
          <w:sz w:val="28"/>
          <w:szCs w:val="28"/>
        </w:rPr>
      </w:pPr>
    </w:p>
    <w:p w14:paraId="619CE048" w14:textId="69ADF367" w:rsidR="000D56BD" w:rsidRDefault="000D56BD" w:rsidP="000D56BD">
      <w:pPr>
        <w:spacing w:after="200" w:line="276" w:lineRule="auto"/>
        <w:rPr>
          <w:b/>
          <w:color w:val="000000" w:themeColor="text1"/>
          <w:sz w:val="28"/>
          <w:szCs w:val="28"/>
        </w:rPr>
      </w:pPr>
      <w:r w:rsidRPr="003D7B97">
        <w:rPr>
          <w:b/>
          <w:color w:val="000000" w:themeColor="text1"/>
          <w:sz w:val="28"/>
          <w:szCs w:val="28"/>
        </w:rPr>
        <w:t>3.2.</w:t>
      </w:r>
      <w:r>
        <w:rPr>
          <w:b/>
          <w:color w:val="000000" w:themeColor="text1"/>
          <w:sz w:val="28"/>
          <w:szCs w:val="28"/>
        </w:rPr>
        <w:t>3</w:t>
      </w:r>
      <w:r w:rsidRPr="003D7B97">
        <w:rPr>
          <w:b/>
          <w:color w:val="000000" w:themeColor="text1"/>
          <w:sz w:val="28"/>
          <w:szCs w:val="28"/>
        </w:rPr>
        <w:t xml:space="preserve">.  Use-case </w:t>
      </w:r>
      <w:r>
        <w:rPr>
          <w:b/>
          <w:color w:val="000000" w:themeColor="text1"/>
          <w:sz w:val="28"/>
          <w:szCs w:val="28"/>
        </w:rPr>
        <w:t>Quản lý thông tin thành viên</w:t>
      </w:r>
      <w:r w:rsidRPr="003D7B97">
        <w:rPr>
          <w:b/>
          <w:color w:val="000000" w:themeColor="text1"/>
          <w:sz w:val="28"/>
          <w:szCs w:val="28"/>
        </w:rPr>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0D56BD" w:rsidRPr="00BF6475" w14:paraId="5905C110" w14:textId="77777777" w:rsidTr="003A3C45">
        <w:trPr>
          <w:trHeight w:val="529"/>
        </w:trPr>
        <w:tc>
          <w:tcPr>
            <w:tcW w:w="1526" w:type="dxa"/>
            <w:shd w:val="clear" w:color="auto" w:fill="auto"/>
            <w:tcMar>
              <w:top w:w="15" w:type="dxa"/>
              <w:left w:w="108" w:type="dxa"/>
              <w:bottom w:w="0" w:type="dxa"/>
              <w:right w:w="108" w:type="dxa"/>
            </w:tcMar>
            <w:vAlign w:val="center"/>
            <w:hideMark/>
          </w:tcPr>
          <w:p w14:paraId="294ADEE7" w14:textId="77777777" w:rsidR="000D56BD" w:rsidRPr="00BF6475" w:rsidRDefault="000D56BD" w:rsidP="003A3C45">
            <w:r w:rsidRPr="00BF6475">
              <w:rPr>
                <w:b/>
                <w:bCs/>
                <w:kern w:val="24"/>
              </w:rPr>
              <w:t>Tên Use-Case:</w:t>
            </w:r>
          </w:p>
        </w:tc>
        <w:tc>
          <w:tcPr>
            <w:tcW w:w="7796" w:type="dxa"/>
            <w:shd w:val="clear" w:color="auto" w:fill="auto"/>
            <w:tcMar>
              <w:top w:w="15" w:type="dxa"/>
              <w:left w:w="108" w:type="dxa"/>
              <w:bottom w:w="0" w:type="dxa"/>
              <w:right w:w="108" w:type="dxa"/>
            </w:tcMar>
            <w:vAlign w:val="center"/>
            <w:hideMark/>
          </w:tcPr>
          <w:p w14:paraId="38561238" w14:textId="3875E388" w:rsidR="000D56BD" w:rsidRPr="00BF6475" w:rsidRDefault="00C106C2" w:rsidP="003A3C45">
            <w:pPr>
              <w:rPr>
                <w:b/>
                <w:bCs/>
              </w:rPr>
            </w:pPr>
            <w:r>
              <w:rPr>
                <w:b/>
                <w:bCs/>
              </w:rPr>
              <w:t>Quản lý thông tin thành viên</w:t>
            </w:r>
          </w:p>
        </w:tc>
      </w:tr>
      <w:tr w:rsidR="000D56BD" w:rsidRPr="00BF6475" w14:paraId="111A1942" w14:textId="77777777" w:rsidTr="003A3C45">
        <w:trPr>
          <w:trHeight w:val="559"/>
        </w:trPr>
        <w:tc>
          <w:tcPr>
            <w:tcW w:w="1526" w:type="dxa"/>
            <w:shd w:val="clear" w:color="auto" w:fill="auto"/>
            <w:tcMar>
              <w:top w:w="15" w:type="dxa"/>
              <w:left w:w="108" w:type="dxa"/>
              <w:bottom w:w="0" w:type="dxa"/>
              <w:right w:w="108" w:type="dxa"/>
            </w:tcMar>
            <w:vAlign w:val="center"/>
            <w:hideMark/>
          </w:tcPr>
          <w:p w14:paraId="4CCC7108" w14:textId="77777777" w:rsidR="000D56BD" w:rsidRPr="00BF6475" w:rsidRDefault="000D56BD" w:rsidP="003A3C45">
            <w:r w:rsidRPr="00BF6475">
              <w:rPr>
                <w:b/>
                <w:bCs/>
                <w:kern w:val="24"/>
              </w:rPr>
              <w:t>Actor:</w:t>
            </w:r>
          </w:p>
        </w:tc>
        <w:tc>
          <w:tcPr>
            <w:tcW w:w="7796" w:type="dxa"/>
            <w:shd w:val="clear" w:color="auto" w:fill="auto"/>
            <w:tcMar>
              <w:top w:w="15" w:type="dxa"/>
              <w:left w:w="108" w:type="dxa"/>
              <w:bottom w:w="0" w:type="dxa"/>
              <w:right w:w="108" w:type="dxa"/>
            </w:tcMar>
            <w:vAlign w:val="center"/>
            <w:hideMark/>
          </w:tcPr>
          <w:p w14:paraId="5A192129" w14:textId="1DA6AB5B" w:rsidR="000D56BD" w:rsidRPr="00BF6475" w:rsidRDefault="000D56BD" w:rsidP="003A3C45">
            <w:pPr>
              <w:tabs>
                <w:tab w:val="left" w:pos="1470"/>
              </w:tabs>
            </w:pPr>
            <w:r w:rsidRPr="00BF6475">
              <w:rPr>
                <w:szCs w:val="24"/>
              </w:rPr>
              <w:t xml:space="preserve">Người </w:t>
            </w:r>
            <w:r w:rsidRPr="003D7B97">
              <w:rPr>
                <w:szCs w:val="24"/>
              </w:rPr>
              <w:t>dùng là thành viên</w:t>
            </w:r>
          </w:p>
        </w:tc>
      </w:tr>
      <w:tr w:rsidR="000D56BD" w:rsidRPr="00BF6475" w14:paraId="57C17629" w14:textId="77777777" w:rsidTr="003A3C45">
        <w:trPr>
          <w:trHeight w:val="503"/>
        </w:trPr>
        <w:tc>
          <w:tcPr>
            <w:tcW w:w="1526" w:type="dxa"/>
            <w:shd w:val="clear" w:color="auto" w:fill="auto"/>
            <w:tcMar>
              <w:top w:w="15" w:type="dxa"/>
              <w:left w:w="108" w:type="dxa"/>
              <w:bottom w:w="0" w:type="dxa"/>
              <w:right w:w="108" w:type="dxa"/>
            </w:tcMar>
            <w:vAlign w:val="center"/>
            <w:hideMark/>
          </w:tcPr>
          <w:p w14:paraId="3147BA04" w14:textId="77777777" w:rsidR="000D56BD" w:rsidRPr="00BF6475" w:rsidRDefault="000D56BD" w:rsidP="003A3C45">
            <w:r w:rsidRPr="00BF6475">
              <w:rPr>
                <w:b/>
                <w:bCs/>
                <w:kern w:val="24"/>
              </w:rPr>
              <w:t>Tóm tắt:</w:t>
            </w:r>
          </w:p>
        </w:tc>
        <w:tc>
          <w:tcPr>
            <w:tcW w:w="7796" w:type="dxa"/>
            <w:shd w:val="clear" w:color="auto" w:fill="auto"/>
            <w:tcMar>
              <w:top w:w="15" w:type="dxa"/>
              <w:left w:w="108" w:type="dxa"/>
              <w:bottom w:w="0" w:type="dxa"/>
              <w:right w:w="108" w:type="dxa"/>
            </w:tcMar>
            <w:vAlign w:val="center"/>
            <w:hideMark/>
          </w:tcPr>
          <w:p w14:paraId="27B7F868" w14:textId="0EB3C799" w:rsidR="000D56BD" w:rsidRPr="00BF6475" w:rsidRDefault="000D56BD" w:rsidP="003A3C45">
            <w:r w:rsidRPr="00BF6475">
              <w:rPr>
                <w:kern w:val="24"/>
              </w:rPr>
              <w:t xml:space="preserve">Use-case này bắt đầu </w:t>
            </w:r>
            <w:r w:rsidRPr="003D7B97">
              <w:rPr>
                <w:kern w:val="24"/>
              </w:rPr>
              <w:t>khi</w:t>
            </w:r>
            <w:r w:rsidRPr="00BF6475">
              <w:rPr>
                <w:kern w:val="24"/>
              </w:rPr>
              <w:t xml:space="preserve"> chọn nút “</w:t>
            </w:r>
            <w:r w:rsidR="009A64A6">
              <w:rPr>
                <w:kern w:val="24"/>
              </w:rPr>
              <w:t>Tài khoản</w:t>
            </w:r>
            <w:r w:rsidRPr="00BF6475">
              <w:rPr>
                <w:kern w:val="24"/>
              </w:rPr>
              <w:t>”</w:t>
            </w:r>
          </w:p>
        </w:tc>
      </w:tr>
      <w:tr w:rsidR="000D56BD" w:rsidRPr="00BF6475" w14:paraId="7A811A75" w14:textId="77777777" w:rsidTr="003A3C45">
        <w:trPr>
          <w:trHeight w:val="529"/>
        </w:trPr>
        <w:tc>
          <w:tcPr>
            <w:tcW w:w="1526" w:type="dxa"/>
            <w:shd w:val="clear" w:color="auto" w:fill="auto"/>
            <w:tcMar>
              <w:top w:w="15" w:type="dxa"/>
              <w:left w:w="108" w:type="dxa"/>
              <w:bottom w:w="0" w:type="dxa"/>
              <w:right w:w="108" w:type="dxa"/>
            </w:tcMar>
            <w:vAlign w:val="center"/>
            <w:hideMark/>
          </w:tcPr>
          <w:p w14:paraId="33DEEE91" w14:textId="77777777" w:rsidR="000D56BD" w:rsidRPr="00BF6475" w:rsidRDefault="000D56BD" w:rsidP="003A3C45">
            <w:r w:rsidRPr="00BF6475">
              <w:rPr>
                <w:b/>
                <w:bCs/>
                <w:kern w:val="24"/>
              </w:rPr>
              <w:t>Điều kiện tiên quyết:</w:t>
            </w:r>
          </w:p>
        </w:tc>
        <w:tc>
          <w:tcPr>
            <w:tcW w:w="7796" w:type="dxa"/>
            <w:shd w:val="clear" w:color="auto" w:fill="auto"/>
            <w:tcMar>
              <w:top w:w="15" w:type="dxa"/>
              <w:left w:w="108" w:type="dxa"/>
              <w:bottom w:w="0" w:type="dxa"/>
              <w:right w:w="108" w:type="dxa"/>
            </w:tcMar>
            <w:vAlign w:val="center"/>
            <w:hideMark/>
          </w:tcPr>
          <w:p w14:paraId="0A730B31" w14:textId="1934A129" w:rsidR="000D56BD" w:rsidRPr="00BF6475" w:rsidRDefault="009A64A6" w:rsidP="003A3C45">
            <w:r>
              <w:t>Người dùng phải đăng nhập</w:t>
            </w:r>
          </w:p>
        </w:tc>
      </w:tr>
      <w:tr w:rsidR="000D56BD" w:rsidRPr="00BF6475" w14:paraId="1FA85287" w14:textId="77777777" w:rsidTr="003A3C45">
        <w:trPr>
          <w:trHeight w:val="821"/>
        </w:trPr>
        <w:tc>
          <w:tcPr>
            <w:tcW w:w="1526" w:type="dxa"/>
            <w:shd w:val="clear" w:color="auto" w:fill="auto"/>
            <w:tcMar>
              <w:top w:w="15" w:type="dxa"/>
              <w:left w:w="108" w:type="dxa"/>
              <w:bottom w:w="0" w:type="dxa"/>
              <w:right w:w="108" w:type="dxa"/>
            </w:tcMar>
            <w:vAlign w:val="center"/>
            <w:hideMark/>
          </w:tcPr>
          <w:p w14:paraId="45E0FB88" w14:textId="77777777" w:rsidR="000D56BD" w:rsidRPr="00BF6475" w:rsidRDefault="000D56BD" w:rsidP="003A3C45">
            <w:r w:rsidRPr="00BF6475">
              <w:rPr>
                <w:b/>
                <w:bCs/>
                <w:kern w:val="24"/>
              </w:rPr>
              <w:t>Kết quả:</w:t>
            </w:r>
          </w:p>
        </w:tc>
        <w:tc>
          <w:tcPr>
            <w:tcW w:w="7796" w:type="dxa"/>
            <w:shd w:val="clear" w:color="auto" w:fill="auto"/>
            <w:tcMar>
              <w:top w:w="15" w:type="dxa"/>
              <w:left w:w="108" w:type="dxa"/>
              <w:bottom w:w="0" w:type="dxa"/>
              <w:right w:w="108" w:type="dxa"/>
            </w:tcMar>
            <w:vAlign w:val="center"/>
            <w:hideMark/>
          </w:tcPr>
          <w:p w14:paraId="631E6227" w14:textId="1A1399AE" w:rsidR="000D56BD" w:rsidRPr="00BF6475" w:rsidRDefault="00D95880" w:rsidP="003A3C45">
            <w:r>
              <w:t>Hệ thống sẽ mở giao diện hiển thị thông tin tài khoản cá nhân của thành viên với những chức năng tương ứng</w:t>
            </w:r>
          </w:p>
        </w:tc>
      </w:tr>
      <w:tr w:rsidR="000D56BD" w:rsidRPr="00BF6475" w14:paraId="4C6D8948" w14:textId="77777777" w:rsidTr="003A3C45">
        <w:trPr>
          <w:trHeight w:val="770"/>
        </w:trPr>
        <w:tc>
          <w:tcPr>
            <w:tcW w:w="1526" w:type="dxa"/>
            <w:shd w:val="clear" w:color="auto" w:fill="auto"/>
            <w:tcMar>
              <w:top w:w="15" w:type="dxa"/>
              <w:left w:w="108" w:type="dxa"/>
              <w:bottom w:w="0" w:type="dxa"/>
              <w:right w:w="108" w:type="dxa"/>
            </w:tcMar>
            <w:vAlign w:val="center"/>
            <w:hideMark/>
          </w:tcPr>
          <w:p w14:paraId="1772CF26" w14:textId="77777777" w:rsidR="000D56BD" w:rsidRPr="00BF6475" w:rsidRDefault="000D56BD" w:rsidP="003A3C45">
            <w:r w:rsidRPr="00BF6475">
              <w:rPr>
                <w:b/>
                <w:bCs/>
                <w:kern w:val="24"/>
              </w:rPr>
              <w:t>Kịch bản chính:</w:t>
            </w:r>
          </w:p>
        </w:tc>
        <w:tc>
          <w:tcPr>
            <w:tcW w:w="7796" w:type="dxa"/>
            <w:shd w:val="clear" w:color="auto" w:fill="auto"/>
            <w:tcMar>
              <w:top w:w="15" w:type="dxa"/>
              <w:left w:w="108" w:type="dxa"/>
              <w:bottom w:w="0" w:type="dxa"/>
              <w:right w:w="108" w:type="dxa"/>
            </w:tcMar>
            <w:vAlign w:val="center"/>
            <w:hideMark/>
          </w:tcPr>
          <w:p w14:paraId="7F78E865" w14:textId="77777777" w:rsidR="00D95880" w:rsidRPr="00D95880" w:rsidRDefault="00D95880" w:rsidP="00045567">
            <w:pPr>
              <w:numPr>
                <w:ilvl w:val="0"/>
                <w:numId w:val="20"/>
              </w:numPr>
              <w:spacing w:before="60" w:after="60" w:line="288" w:lineRule="auto"/>
              <w:contextualSpacing/>
              <w:rPr>
                <w:rFonts w:eastAsia="Calibri"/>
                <w:b/>
              </w:rPr>
            </w:pPr>
            <w:r w:rsidRPr="00D95880">
              <w:rPr>
                <w:rFonts w:eastAsia="Calibri"/>
                <w:b/>
              </w:rPr>
              <w:t>Khi người dùng chọn chức năng Xem lịch sử mua hàng</w:t>
            </w:r>
          </w:p>
          <w:p w14:paraId="5C7854B7" w14:textId="77777777" w:rsidR="00D95880" w:rsidRPr="00D95880" w:rsidRDefault="00D95880" w:rsidP="00045567">
            <w:pPr>
              <w:numPr>
                <w:ilvl w:val="0"/>
                <w:numId w:val="16"/>
              </w:numPr>
              <w:spacing w:before="60" w:after="60" w:line="288" w:lineRule="auto"/>
              <w:contextualSpacing/>
              <w:rPr>
                <w:rFonts w:eastAsia="Calibri"/>
              </w:rPr>
            </w:pPr>
            <w:r w:rsidRPr="00D95880">
              <w:rPr>
                <w:rFonts w:eastAsia="Calibri"/>
              </w:rPr>
              <w:t>Khi người dùng chọn nút “Lịch sử mua hàng” sẽ chuyển sang trang “Lịch sử mua hàng”.</w:t>
            </w:r>
          </w:p>
          <w:p w14:paraId="0FBEFBEA" w14:textId="77777777" w:rsidR="00D95880" w:rsidRPr="00D95880" w:rsidRDefault="00D95880" w:rsidP="00045567">
            <w:pPr>
              <w:numPr>
                <w:ilvl w:val="0"/>
                <w:numId w:val="20"/>
              </w:numPr>
              <w:spacing w:before="60" w:after="60" w:line="288" w:lineRule="auto"/>
              <w:contextualSpacing/>
              <w:rPr>
                <w:rFonts w:eastAsia="Calibri"/>
              </w:rPr>
            </w:pPr>
            <w:r w:rsidRPr="00D95880">
              <w:rPr>
                <w:rFonts w:eastAsia="Calibri"/>
                <w:b/>
              </w:rPr>
              <w:t xml:space="preserve">Khi người dùng chọn chức năng Sửa thông tin cá nhân </w:t>
            </w:r>
          </w:p>
          <w:p w14:paraId="78E4E9DE" w14:textId="77777777" w:rsidR="00D95880" w:rsidRDefault="00D95880" w:rsidP="00045567">
            <w:pPr>
              <w:numPr>
                <w:ilvl w:val="0"/>
                <w:numId w:val="16"/>
              </w:numPr>
              <w:spacing w:before="60" w:after="60" w:line="288" w:lineRule="auto"/>
              <w:contextualSpacing/>
              <w:rPr>
                <w:rFonts w:eastAsia="Calibri"/>
              </w:rPr>
            </w:pPr>
            <w:r w:rsidRPr="00D95880">
              <w:rPr>
                <w:rFonts w:eastAsia="Calibri"/>
              </w:rPr>
              <w:t>Người dùng điền lại các thông tin cá nhân và nhấn nút “Chỉnh sửa thông tin”, dữ liệu sẽ được cập nhật trong cơ sở dữ liệu.</w:t>
            </w:r>
          </w:p>
          <w:p w14:paraId="2A81B0EF" w14:textId="0B1F866D" w:rsidR="000D56BD" w:rsidRPr="00BF6475" w:rsidRDefault="00D95880" w:rsidP="00045567">
            <w:pPr>
              <w:numPr>
                <w:ilvl w:val="0"/>
                <w:numId w:val="16"/>
              </w:numPr>
              <w:spacing w:before="60" w:after="60" w:line="288" w:lineRule="auto"/>
              <w:contextualSpacing/>
              <w:rPr>
                <w:rFonts w:eastAsia="Calibri"/>
                <w:bCs/>
              </w:rPr>
            </w:pPr>
            <w:r>
              <w:rPr>
                <w:rFonts w:eastAsia="Calibri"/>
                <w:bCs/>
              </w:rPr>
              <w:t xml:space="preserve">Nếu </w:t>
            </w:r>
            <w:r w:rsidRPr="00D95880">
              <w:rPr>
                <w:rFonts w:eastAsia="Calibri"/>
                <w:bCs/>
              </w:rPr>
              <w:t>người dùng chọn Đổi mật khẩu</w:t>
            </w:r>
            <w:r w:rsidR="00FC0A74">
              <w:rPr>
                <w:rFonts w:eastAsia="Calibri"/>
                <w:bCs/>
              </w:rPr>
              <w:t xml:space="preserve">: </w:t>
            </w:r>
            <w:r w:rsidRPr="00D95880">
              <w:t xml:space="preserve">Hệ thống yêu cầu người dùng nhập lại mật khẩu cũ và nhập 2 lần mật khẩu mới để xác nhận, nếu </w:t>
            </w:r>
            <w:r w:rsidRPr="00D95880">
              <w:lastRenderedPageBreak/>
              <w:t>thành công thì mật khẩu sẽ được cập nhật trong cơ sở dữ liệu và ngược lại.</w:t>
            </w:r>
          </w:p>
        </w:tc>
      </w:tr>
      <w:tr w:rsidR="000D56BD" w:rsidRPr="00BF6475" w14:paraId="6A1B61E0" w14:textId="77777777" w:rsidTr="003A3C45">
        <w:trPr>
          <w:trHeight w:val="681"/>
        </w:trPr>
        <w:tc>
          <w:tcPr>
            <w:tcW w:w="1526" w:type="dxa"/>
            <w:shd w:val="clear" w:color="auto" w:fill="auto"/>
            <w:tcMar>
              <w:top w:w="15" w:type="dxa"/>
              <w:left w:w="108" w:type="dxa"/>
              <w:bottom w:w="0" w:type="dxa"/>
              <w:right w:w="108" w:type="dxa"/>
            </w:tcMar>
            <w:vAlign w:val="center"/>
            <w:hideMark/>
          </w:tcPr>
          <w:p w14:paraId="21385B6F" w14:textId="77777777" w:rsidR="000D56BD" w:rsidRPr="00BF6475" w:rsidRDefault="000D56BD" w:rsidP="003A3C45">
            <w:r w:rsidRPr="00BF6475">
              <w:rPr>
                <w:b/>
                <w:bCs/>
                <w:kern w:val="24"/>
              </w:rPr>
              <w:lastRenderedPageBreak/>
              <w:t>Kịch bản phụ:</w:t>
            </w:r>
          </w:p>
        </w:tc>
        <w:tc>
          <w:tcPr>
            <w:tcW w:w="7796" w:type="dxa"/>
            <w:shd w:val="clear" w:color="auto" w:fill="auto"/>
            <w:tcMar>
              <w:top w:w="15" w:type="dxa"/>
              <w:left w:w="108" w:type="dxa"/>
              <w:bottom w:w="0" w:type="dxa"/>
              <w:right w:w="108" w:type="dxa"/>
            </w:tcMar>
            <w:vAlign w:val="center"/>
            <w:hideMark/>
          </w:tcPr>
          <w:p w14:paraId="0A1887B8" w14:textId="77777777" w:rsidR="000D56BD" w:rsidRPr="00BF6475" w:rsidRDefault="000D56BD" w:rsidP="00045567">
            <w:pPr>
              <w:numPr>
                <w:ilvl w:val="0"/>
                <w:numId w:val="14"/>
              </w:numPr>
              <w:spacing w:before="60" w:after="60" w:line="288" w:lineRule="auto"/>
              <w:contextualSpacing/>
              <w:rPr>
                <w:rFonts w:eastAsia="Calibri"/>
              </w:rPr>
            </w:pPr>
            <w:r w:rsidRPr="00BF6475">
              <w:rPr>
                <w:rFonts w:eastAsia="Calibri"/>
              </w:rPr>
              <w:t>Người dùng chọn sản phẩm bất kì để xem chi tiết sản phẩm.</w:t>
            </w:r>
          </w:p>
        </w:tc>
      </w:tr>
    </w:tbl>
    <w:p w14:paraId="2DF5CDD7" w14:textId="49485A18" w:rsidR="00292B40" w:rsidRDefault="00292B40" w:rsidP="00746931">
      <w:pPr>
        <w:spacing w:after="200" w:line="276" w:lineRule="auto"/>
        <w:rPr>
          <w:b/>
          <w:color w:val="000000" w:themeColor="text1"/>
          <w:sz w:val="28"/>
          <w:szCs w:val="28"/>
        </w:rPr>
      </w:pPr>
    </w:p>
    <w:p w14:paraId="7A739D30" w14:textId="29B943E8" w:rsidR="000D56BD" w:rsidRDefault="000D56BD" w:rsidP="000D56BD">
      <w:pPr>
        <w:spacing w:after="200" w:line="276" w:lineRule="auto"/>
        <w:rPr>
          <w:b/>
          <w:color w:val="000000" w:themeColor="text1"/>
          <w:sz w:val="28"/>
          <w:szCs w:val="28"/>
        </w:rPr>
      </w:pPr>
      <w:r w:rsidRPr="003D7B97">
        <w:rPr>
          <w:b/>
          <w:color w:val="000000" w:themeColor="text1"/>
          <w:sz w:val="28"/>
          <w:szCs w:val="28"/>
        </w:rPr>
        <w:t>3.2.</w:t>
      </w:r>
      <w:r>
        <w:rPr>
          <w:b/>
          <w:color w:val="000000" w:themeColor="text1"/>
          <w:sz w:val="28"/>
          <w:szCs w:val="28"/>
        </w:rPr>
        <w:t>4</w:t>
      </w:r>
      <w:r w:rsidRPr="003D7B97">
        <w:rPr>
          <w:b/>
          <w:color w:val="000000" w:themeColor="text1"/>
          <w:sz w:val="28"/>
          <w:szCs w:val="28"/>
        </w:rPr>
        <w:t xml:space="preserve">.  Use-case </w:t>
      </w:r>
      <w:r>
        <w:rPr>
          <w:b/>
          <w:color w:val="000000" w:themeColor="text1"/>
          <w:sz w:val="28"/>
          <w:szCs w:val="28"/>
        </w:rPr>
        <w:t>Xem giới thiệu/thông tin cửa hàng:</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993EA7" w:rsidRPr="00BF6475" w14:paraId="3D45B505" w14:textId="77777777" w:rsidTr="003A3C45">
        <w:trPr>
          <w:trHeight w:val="529"/>
        </w:trPr>
        <w:tc>
          <w:tcPr>
            <w:tcW w:w="1526" w:type="dxa"/>
            <w:shd w:val="clear" w:color="auto" w:fill="auto"/>
            <w:tcMar>
              <w:top w:w="15" w:type="dxa"/>
              <w:left w:w="108" w:type="dxa"/>
              <w:bottom w:w="0" w:type="dxa"/>
              <w:right w:w="108" w:type="dxa"/>
            </w:tcMar>
            <w:vAlign w:val="center"/>
            <w:hideMark/>
          </w:tcPr>
          <w:p w14:paraId="0EBF25FA" w14:textId="77777777" w:rsidR="00993EA7" w:rsidRPr="00BF6475" w:rsidRDefault="00993EA7" w:rsidP="003A3C45">
            <w:r w:rsidRPr="00BF6475">
              <w:rPr>
                <w:b/>
                <w:bCs/>
                <w:kern w:val="24"/>
              </w:rPr>
              <w:t>Tên Use-Case:</w:t>
            </w:r>
          </w:p>
        </w:tc>
        <w:tc>
          <w:tcPr>
            <w:tcW w:w="7796" w:type="dxa"/>
            <w:shd w:val="clear" w:color="auto" w:fill="auto"/>
            <w:tcMar>
              <w:top w:w="15" w:type="dxa"/>
              <w:left w:w="108" w:type="dxa"/>
              <w:bottom w:w="0" w:type="dxa"/>
              <w:right w:w="108" w:type="dxa"/>
            </w:tcMar>
            <w:vAlign w:val="center"/>
            <w:hideMark/>
          </w:tcPr>
          <w:p w14:paraId="5620A423" w14:textId="312BF8EE" w:rsidR="00993EA7" w:rsidRPr="00BF6475" w:rsidRDefault="00993EA7" w:rsidP="003A3C45">
            <w:pPr>
              <w:rPr>
                <w:b/>
                <w:bCs/>
              </w:rPr>
            </w:pPr>
            <w:r>
              <w:rPr>
                <w:b/>
                <w:bCs/>
              </w:rPr>
              <w:t>Xem giới thiệu/thông tin cửa hàng</w:t>
            </w:r>
          </w:p>
        </w:tc>
      </w:tr>
      <w:tr w:rsidR="00993EA7" w:rsidRPr="00BF6475" w14:paraId="4D11F149" w14:textId="77777777" w:rsidTr="003A3C45">
        <w:trPr>
          <w:trHeight w:val="559"/>
        </w:trPr>
        <w:tc>
          <w:tcPr>
            <w:tcW w:w="1526" w:type="dxa"/>
            <w:shd w:val="clear" w:color="auto" w:fill="auto"/>
            <w:tcMar>
              <w:top w:w="15" w:type="dxa"/>
              <w:left w:w="108" w:type="dxa"/>
              <w:bottom w:w="0" w:type="dxa"/>
              <w:right w:w="108" w:type="dxa"/>
            </w:tcMar>
            <w:vAlign w:val="center"/>
            <w:hideMark/>
          </w:tcPr>
          <w:p w14:paraId="363E66A5" w14:textId="77777777" w:rsidR="00993EA7" w:rsidRPr="00BF6475" w:rsidRDefault="00993EA7" w:rsidP="003A3C45">
            <w:r w:rsidRPr="00BF6475">
              <w:rPr>
                <w:b/>
                <w:bCs/>
                <w:kern w:val="24"/>
              </w:rPr>
              <w:t>Actor:</w:t>
            </w:r>
          </w:p>
        </w:tc>
        <w:tc>
          <w:tcPr>
            <w:tcW w:w="7796" w:type="dxa"/>
            <w:shd w:val="clear" w:color="auto" w:fill="auto"/>
            <w:tcMar>
              <w:top w:w="15" w:type="dxa"/>
              <w:left w:w="108" w:type="dxa"/>
              <w:bottom w:w="0" w:type="dxa"/>
              <w:right w:w="108" w:type="dxa"/>
            </w:tcMar>
            <w:vAlign w:val="center"/>
            <w:hideMark/>
          </w:tcPr>
          <w:p w14:paraId="12F49C04" w14:textId="0ED6D5D8" w:rsidR="00993EA7" w:rsidRPr="00BF6475" w:rsidRDefault="00993EA7" w:rsidP="003A3C45">
            <w:pPr>
              <w:tabs>
                <w:tab w:val="left" w:pos="1470"/>
              </w:tabs>
            </w:pPr>
            <w:r w:rsidRPr="00BF6475">
              <w:rPr>
                <w:szCs w:val="24"/>
              </w:rPr>
              <w:t xml:space="preserve">Người </w:t>
            </w:r>
            <w:r>
              <w:rPr>
                <w:szCs w:val="24"/>
              </w:rPr>
              <w:t>dùng</w:t>
            </w:r>
          </w:p>
        </w:tc>
      </w:tr>
      <w:tr w:rsidR="00993EA7" w:rsidRPr="00BF6475" w14:paraId="65C31390" w14:textId="77777777" w:rsidTr="003A3C45">
        <w:trPr>
          <w:trHeight w:val="503"/>
        </w:trPr>
        <w:tc>
          <w:tcPr>
            <w:tcW w:w="1526" w:type="dxa"/>
            <w:shd w:val="clear" w:color="auto" w:fill="auto"/>
            <w:tcMar>
              <w:top w:w="15" w:type="dxa"/>
              <w:left w:w="108" w:type="dxa"/>
              <w:bottom w:w="0" w:type="dxa"/>
              <w:right w:w="108" w:type="dxa"/>
            </w:tcMar>
            <w:vAlign w:val="center"/>
            <w:hideMark/>
          </w:tcPr>
          <w:p w14:paraId="44626153" w14:textId="77777777" w:rsidR="00993EA7" w:rsidRPr="00BF6475" w:rsidRDefault="00993EA7" w:rsidP="003A3C45">
            <w:r w:rsidRPr="00BF6475">
              <w:rPr>
                <w:b/>
                <w:bCs/>
                <w:kern w:val="24"/>
              </w:rPr>
              <w:t>Tóm tắt:</w:t>
            </w:r>
          </w:p>
        </w:tc>
        <w:tc>
          <w:tcPr>
            <w:tcW w:w="7796" w:type="dxa"/>
            <w:shd w:val="clear" w:color="auto" w:fill="auto"/>
            <w:tcMar>
              <w:top w:w="15" w:type="dxa"/>
              <w:left w:w="108" w:type="dxa"/>
              <w:bottom w:w="0" w:type="dxa"/>
              <w:right w:w="108" w:type="dxa"/>
            </w:tcMar>
            <w:vAlign w:val="center"/>
            <w:hideMark/>
          </w:tcPr>
          <w:p w14:paraId="0D3C84E6" w14:textId="4988F95F" w:rsidR="00993EA7" w:rsidRPr="00BF6475" w:rsidRDefault="00993EA7" w:rsidP="003A3C45">
            <w:r w:rsidRPr="00BF6475">
              <w:rPr>
                <w:kern w:val="24"/>
              </w:rPr>
              <w:t xml:space="preserve">Use-case này bắt đầu </w:t>
            </w:r>
            <w:r w:rsidRPr="003D7B97">
              <w:rPr>
                <w:kern w:val="24"/>
              </w:rPr>
              <w:t>khi</w:t>
            </w:r>
            <w:r w:rsidRPr="00BF6475">
              <w:rPr>
                <w:kern w:val="24"/>
              </w:rPr>
              <w:t xml:space="preserve"> chọn nút “</w:t>
            </w:r>
            <w:r>
              <w:rPr>
                <w:kern w:val="24"/>
              </w:rPr>
              <w:t>Giới thiệu</w:t>
            </w:r>
            <w:r w:rsidRPr="00BF6475">
              <w:rPr>
                <w:kern w:val="24"/>
              </w:rPr>
              <w:t>”</w:t>
            </w:r>
          </w:p>
        </w:tc>
      </w:tr>
      <w:tr w:rsidR="00993EA7" w:rsidRPr="00BF6475" w14:paraId="3E3727BC" w14:textId="77777777" w:rsidTr="003A3C45">
        <w:trPr>
          <w:trHeight w:val="529"/>
        </w:trPr>
        <w:tc>
          <w:tcPr>
            <w:tcW w:w="1526" w:type="dxa"/>
            <w:shd w:val="clear" w:color="auto" w:fill="auto"/>
            <w:tcMar>
              <w:top w:w="15" w:type="dxa"/>
              <w:left w:w="108" w:type="dxa"/>
              <w:bottom w:w="0" w:type="dxa"/>
              <w:right w:w="108" w:type="dxa"/>
            </w:tcMar>
            <w:vAlign w:val="center"/>
            <w:hideMark/>
          </w:tcPr>
          <w:p w14:paraId="07D27B5E" w14:textId="77777777" w:rsidR="00993EA7" w:rsidRPr="00BF6475" w:rsidRDefault="00993EA7" w:rsidP="003A3C45">
            <w:r w:rsidRPr="00BF6475">
              <w:rPr>
                <w:b/>
                <w:bCs/>
                <w:kern w:val="24"/>
              </w:rPr>
              <w:t>Điều kiện tiên quyết:</w:t>
            </w:r>
          </w:p>
        </w:tc>
        <w:tc>
          <w:tcPr>
            <w:tcW w:w="7796" w:type="dxa"/>
            <w:shd w:val="clear" w:color="auto" w:fill="auto"/>
            <w:tcMar>
              <w:top w:w="15" w:type="dxa"/>
              <w:left w:w="108" w:type="dxa"/>
              <w:bottom w:w="0" w:type="dxa"/>
              <w:right w:w="108" w:type="dxa"/>
            </w:tcMar>
            <w:vAlign w:val="center"/>
            <w:hideMark/>
          </w:tcPr>
          <w:p w14:paraId="30D388E3" w14:textId="1F7AE6B8" w:rsidR="00993EA7" w:rsidRPr="00BF6475" w:rsidRDefault="00993EA7" w:rsidP="003A3C45">
            <w:r>
              <w:t>Không</w:t>
            </w:r>
          </w:p>
        </w:tc>
      </w:tr>
      <w:tr w:rsidR="00993EA7" w:rsidRPr="00BF6475" w14:paraId="14D8B866" w14:textId="77777777" w:rsidTr="003A3C45">
        <w:trPr>
          <w:trHeight w:val="821"/>
        </w:trPr>
        <w:tc>
          <w:tcPr>
            <w:tcW w:w="1526" w:type="dxa"/>
            <w:shd w:val="clear" w:color="auto" w:fill="auto"/>
            <w:tcMar>
              <w:top w:w="15" w:type="dxa"/>
              <w:left w:w="108" w:type="dxa"/>
              <w:bottom w:w="0" w:type="dxa"/>
              <w:right w:w="108" w:type="dxa"/>
            </w:tcMar>
            <w:vAlign w:val="center"/>
            <w:hideMark/>
          </w:tcPr>
          <w:p w14:paraId="64FC24C5" w14:textId="77777777" w:rsidR="00993EA7" w:rsidRPr="00BF6475" w:rsidRDefault="00993EA7" w:rsidP="003A3C45">
            <w:r w:rsidRPr="00BF6475">
              <w:rPr>
                <w:b/>
                <w:bCs/>
                <w:kern w:val="24"/>
              </w:rPr>
              <w:t>Kết quả:</w:t>
            </w:r>
          </w:p>
        </w:tc>
        <w:tc>
          <w:tcPr>
            <w:tcW w:w="7796" w:type="dxa"/>
            <w:shd w:val="clear" w:color="auto" w:fill="auto"/>
            <w:tcMar>
              <w:top w:w="15" w:type="dxa"/>
              <w:left w:w="108" w:type="dxa"/>
              <w:bottom w:w="0" w:type="dxa"/>
              <w:right w:w="108" w:type="dxa"/>
            </w:tcMar>
            <w:vAlign w:val="center"/>
            <w:hideMark/>
          </w:tcPr>
          <w:p w14:paraId="381B92BA" w14:textId="5CF721DB" w:rsidR="00993EA7" w:rsidRPr="00BF6475" w:rsidRDefault="00993EA7" w:rsidP="003A3C45">
            <w:r>
              <w:t xml:space="preserve">Hệ thống sẽ mở giao diện hiển thị thông </w:t>
            </w:r>
            <w:r>
              <w:t>tin cửa hàng</w:t>
            </w:r>
          </w:p>
        </w:tc>
      </w:tr>
      <w:tr w:rsidR="00993EA7" w:rsidRPr="00BF6475" w14:paraId="5F855052" w14:textId="77777777" w:rsidTr="003A3C45">
        <w:trPr>
          <w:trHeight w:val="770"/>
        </w:trPr>
        <w:tc>
          <w:tcPr>
            <w:tcW w:w="1526" w:type="dxa"/>
            <w:shd w:val="clear" w:color="auto" w:fill="auto"/>
            <w:tcMar>
              <w:top w:w="15" w:type="dxa"/>
              <w:left w:w="108" w:type="dxa"/>
              <w:bottom w:w="0" w:type="dxa"/>
              <w:right w:w="108" w:type="dxa"/>
            </w:tcMar>
            <w:vAlign w:val="center"/>
            <w:hideMark/>
          </w:tcPr>
          <w:p w14:paraId="5926D7D3" w14:textId="77777777" w:rsidR="00993EA7" w:rsidRPr="00BF6475" w:rsidRDefault="00993EA7" w:rsidP="003A3C45">
            <w:r w:rsidRPr="00BF6475">
              <w:rPr>
                <w:b/>
                <w:bCs/>
                <w:kern w:val="24"/>
              </w:rPr>
              <w:t>Kịch bản chính:</w:t>
            </w:r>
          </w:p>
        </w:tc>
        <w:tc>
          <w:tcPr>
            <w:tcW w:w="7796" w:type="dxa"/>
            <w:shd w:val="clear" w:color="auto" w:fill="auto"/>
            <w:tcMar>
              <w:top w:w="15" w:type="dxa"/>
              <w:left w:w="108" w:type="dxa"/>
              <w:bottom w:w="0" w:type="dxa"/>
              <w:right w:w="108" w:type="dxa"/>
            </w:tcMar>
            <w:vAlign w:val="center"/>
            <w:hideMark/>
          </w:tcPr>
          <w:p w14:paraId="4232B163" w14:textId="613DB22B" w:rsidR="00993EA7" w:rsidRPr="00D95880" w:rsidRDefault="00993EA7" w:rsidP="001A58E0">
            <w:pPr>
              <w:spacing w:before="60" w:after="60" w:line="288" w:lineRule="auto"/>
              <w:contextualSpacing/>
              <w:rPr>
                <w:rFonts w:eastAsia="Calibri"/>
                <w:b/>
              </w:rPr>
            </w:pPr>
            <w:r w:rsidRPr="00D95880">
              <w:rPr>
                <w:rFonts w:eastAsia="Calibri"/>
                <w:b/>
              </w:rPr>
              <w:t xml:space="preserve">Khi người dùng chọn chức năng Xem </w:t>
            </w:r>
            <w:r w:rsidR="001A58E0">
              <w:rPr>
                <w:rFonts w:eastAsia="Calibri"/>
                <w:b/>
              </w:rPr>
              <w:t>thông tin khuyến mãi:</w:t>
            </w:r>
          </w:p>
          <w:p w14:paraId="586616CB" w14:textId="49DBB38F" w:rsidR="00993EA7" w:rsidRPr="00BF6475" w:rsidRDefault="001A58E0" w:rsidP="00045567">
            <w:pPr>
              <w:numPr>
                <w:ilvl w:val="0"/>
                <w:numId w:val="16"/>
              </w:numPr>
              <w:spacing w:before="60" w:after="60" w:line="288" w:lineRule="auto"/>
              <w:contextualSpacing/>
              <w:rPr>
                <w:rFonts w:eastAsia="Calibri"/>
              </w:rPr>
            </w:pPr>
            <w:r>
              <w:rPr>
                <w:rFonts w:eastAsia="Calibri"/>
              </w:rPr>
              <w:t>Hiển thị danh sách các khuyến mãi nếu có</w:t>
            </w:r>
          </w:p>
        </w:tc>
      </w:tr>
      <w:tr w:rsidR="00993EA7" w:rsidRPr="00BF6475" w14:paraId="3DE40000" w14:textId="77777777" w:rsidTr="003A3C45">
        <w:trPr>
          <w:trHeight w:val="681"/>
        </w:trPr>
        <w:tc>
          <w:tcPr>
            <w:tcW w:w="1526" w:type="dxa"/>
            <w:shd w:val="clear" w:color="auto" w:fill="auto"/>
            <w:tcMar>
              <w:top w:w="15" w:type="dxa"/>
              <w:left w:w="108" w:type="dxa"/>
              <w:bottom w:w="0" w:type="dxa"/>
              <w:right w:w="108" w:type="dxa"/>
            </w:tcMar>
            <w:vAlign w:val="center"/>
            <w:hideMark/>
          </w:tcPr>
          <w:p w14:paraId="18674D2E" w14:textId="77777777" w:rsidR="00993EA7" w:rsidRPr="00BF6475" w:rsidRDefault="00993EA7" w:rsidP="003A3C45">
            <w:r w:rsidRPr="00BF6475">
              <w:rPr>
                <w:b/>
                <w:bCs/>
                <w:kern w:val="24"/>
              </w:rPr>
              <w:t>Kịch bản phụ:</w:t>
            </w:r>
          </w:p>
        </w:tc>
        <w:tc>
          <w:tcPr>
            <w:tcW w:w="7796" w:type="dxa"/>
            <w:shd w:val="clear" w:color="auto" w:fill="auto"/>
            <w:tcMar>
              <w:top w:w="15" w:type="dxa"/>
              <w:left w:w="108" w:type="dxa"/>
              <w:bottom w:w="0" w:type="dxa"/>
              <w:right w:w="108" w:type="dxa"/>
            </w:tcMar>
            <w:vAlign w:val="center"/>
            <w:hideMark/>
          </w:tcPr>
          <w:p w14:paraId="4E08AD0F" w14:textId="5A1DFEC5" w:rsidR="00993EA7" w:rsidRPr="00BF6475" w:rsidRDefault="00993EA7" w:rsidP="00993EA7">
            <w:pPr>
              <w:spacing w:before="60" w:after="60" w:line="288" w:lineRule="auto"/>
              <w:contextualSpacing/>
              <w:rPr>
                <w:rFonts w:eastAsia="Calibri"/>
              </w:rPr>
            </w:pPr>
            <w:r>
              <w:rPr>
                <w:rFonts w:eastAsia="Calibri"/>
              </w:rPr>
              <w:t>Không</w:t>
            </w:r>
          </w:p>
        </w:tc>
      </w:tr>
    </w:tbl>
    <w:p w14:paraId="436EDA72" w14:textId="77777777" w:rsidR="00993EA7" w:rsidRDefault="00993EA7" w:rsidP="000D56BD">
      <w:pPr>
        <w:spacing w:after="200" w:line="276" w:lineRule="auto"/>
        <w:rPr>
          <w:b/>
          <w:color w:val="000000" w:themeColor="text1"/>
          <w:sz w:val="28"/>
          <w:szCs w:val="28"/>
        </w:rPr>
      </w:pPr>
    </w:p>
    <w:p w14:paraId="3F6CAB88" w14:textId="68F0ED51" w:rsidR="000D56BD" w:rsidRDefault="000D56BD" w:rsidP="000D56BD">
      <w:pPr>
        <w:spacing w:after="200" w:line="276" w:lineRule="auto"/>
        <w:rPr>
          <w:b/>
          <w:color w:val="000000" w:themeColor="text1"/>
          <w:sz w:val="28"/>
          <w:szCs w:val="28"/>
        </w:rPr>
      </w:pPr>
      <w:r w:rsidRPr="003D7B97">
        <w:rPr>
          <w:b/>
          <w:color w:val="000000" w:themeColor="text1"/>
          <w:sz w:val="28"/>
          <w:szCs w:val="28"/>
        </w:rPr>
        <w:t>3.2.</w:t>
      </w:r>
      <w:r>
        <w:rPr>
          <w:b/>
          <w:color w:val="000000" w:themeColor="text1"/>
          <w:sz w:val="28"/>
          <w:szCs w:val="28"/>
        </w:rPr>
        <w:t>5</w:t>
      </w:r>
      <w:r w:rsidRPr="003D7B97">
        <w:rPr>
          <w:b/>
          <w:color w:val="000000" w:themeColor="text1"/>
          <w:sz w:val="28"/>
          <w:szCs w:val="28"/>
        </w:rPr>
        <w:t xml:space="preserve">.  Use-case </w:t>
      </w:r>
      <w:r>
        <w:rPr>
          <w:b/>
          <w:color w:val="000000" w:themeColor="text1"/>
          <w:sz w:val="28"/>
          <w:szCs w:val="28"/>
        </w:rPr>
        <w:t>Liên hệ với người bán</w:t>
      </w:r>
      <w:r w:rsidRPr="003D7B97">
        <w:rPr>
          <w:b/>
          <w:color w:val="000000" w:themeColor="text1"/>
          <w:sz w:val="28"/>
          <w:szCs w:val="28"/>
        </w:rPr>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570B1D" w:rsidRPr="00BF6475" w14:paraId="7FB2300D" w14:textId="77777777" w:rsidTr="003A3C45">
        <w:trPr>
          <w:trHeight w:val="529"/>
        </w:trPr>
        <w:tc>
          <w:tcPr>
            <w:tcW w:w="1526" w:type="dxa"/>
            <w:shd w:val="clear" w:color="auto" w:fill="auto"/>
            <w:tcMar>
              <w:top w:w="15" w:type="dxa"/>
              <w:left w:w="108" w:type="dxa"/>
              <w:bottom w:w="0" w:type="dxa"/>
              <w:right w:w="108" w:type="dxa"/>
            </w:tcMar>
            <w:vAlign w:val="center"/>
            <w:hideMark/>
          </w:tcPr>
          <w:p w14:paraId="45793FB6" w14:textId="77777777" w:rsidR="00570B1D" w:rsidRPr="00BF6475" w:rsidRDefault="00570B1D" w:rsidP="003A3C45">
            <w:r w:rsidRPr="00BF6475">
              <w:rPr>
                <w:b/>
                <w:bCs/>
                <w:kern w:val="24"/>
              </w:rPr>
              <w:t>Tên Use-Case:</w:t>
            </w:r>
          </w:p>
        </w:tc>
        <w:tc>
          <w:tcPr>
            <w:tcW w:w="7796" w:type="dxa"/>
            <w:shd w:val="clear" w:color="auto" w:fill="auto"/>
            <w:tcMar>
              <w:top w:w="15" w:type="dxa"/>
              <w:left w:w="108" w:type="dxa"/>
              <w:bottom w:w="0" w:type="dxa"/>
              <w:right w:w="108" w:type="dxa"/>
            </w:tcMar>
            <w:vAlign w:val="center"/>
            <w:hideMark/>
          </w:tcPr>
          <w:p w14:paraId="578E0DBF" w14:textId="0BE1B362" w:rsidR="00570B1D" w:rsidRPr="00BF6475" w:rsidRDefault="00570B1D" w:rsidP="003A3C45">
            <w:pPr>
              <w:rPr>
                <w:b/>
                <w:bCs/>
              </w:rPr>
            </w:pPr>
            <w:r>
              <w:rPr>
                <w:b/>
                <w:bCs/>
              </w:rPr>
              <w:t>Liên hệ với người bán</w:t>
            </w:r>
          </w:p>
        </w:tc>
      </w:tr>
      <w:tr w:rsidR="00570B1D" w:rsidRPr="00BF6475" w14:paraId="4A1150CC" w14:textId="77777777" w:rsidTr="003A3C45">
        <w:trPr>
          <w:trHeight w:val="559"/>
        </w:trPr>
        <w:tc>
          <w:tcPr>
            <w:tcW w:w="1526" w:type="dxa"/>
            <w:shd w:val="clear" w:color="auto" w:fill="auto"/>
            <w:tcMar>
              <w:top w:w="15" w:type="dxa"/>
              <w:left w:w="108" w:type="dxa"/>
              <w:bottom w:w="0" w:type="dxa"/>
              <w:right w:w="108" w:type="dxa"/>
            </w:tcMar>
            <w:vAlign w:val="center"/>
            <w:hideMark/>
          </w:tcPr>
          <w:p w14:paraId="71EA507D" w14:textId="77777777" w:rsidR="00570B1D" w:rsidRPr="00BF6475" w:rsidRDefault="00570B1D" w:rsidP="003A3C45">
            <w:r w:rsidRPr="00BF6475">
              <w:rPr>
                <w:b/>
                <w:bCs/>
                <w:kern w:val="24"/>
              </w:rPr>
              <w:t>Actor:</w:t>
            </w:r>
          </w:p>
        </w:tc>
        <w:tc>
          <w:tcPr>
            <w:tcW w:w="7796" w:type="dxa"/>
            <w:shd w:val="clear" w:color="auto" w:fill="auto"/>
            <w:tcMar>
              <w:top w:w="15" w:type="dxa"/>
              <w:left w:w="108" w:type="dxa"/>
              <w:bottom w:w="0" w:type="dxa"/>
              <w:right w:w="108" w:type="dxa"/>
            </w:tcMar>
            <w:vAlign w:val="center"/>
            <w:hideMark/>
          </w:tcPr>
          <w:p w14:paraId="451ECFA9" w14:textId="77777777" w:rsidR="00570B1D" w:rsidRPr="00BF6475" w:rsidRDefault="00570B1D" w:rsidP="003A3C45">
            <w:pPr>
              <w:tabs>
                <w:tab w:val="left" w:pos="1470"/>
              </w:tabs>
            </w:pPr>
            <w:r w:rsidRPr="00BF6475">
              <w:rPr>
                <w:szCs w:val="24"/>
              </w:rPr>
              <w:t xml:space="preserve">Người </w:t>
            </w:r>
            <w:r>
              <w:rPr>
                <w:szCs w:val="24"/>
              </w:rPr>
              <w:t>dùng</w:t>
            </w:r>
          </w:p>
        </w:tc>
      </w:tr>
      <w:tr w:rsidR="00570B1D" w:rsidRPr="00BF6475" w14:paraId="55BE7300" w14:textId="77777777" w:rsidTr="003A3C45">
        <w:trPr>
          <w:trHeight w:val="503"/>
        </w:trPr>
        <w:tc>
          <w:tcPr>
            <w:tcW w:w="1526" w:type="dxa"/>
            <w:shd w:val="clear" w:color="auto" w:fill="auto"/>
            <w:tcMar>
              <w:top w:w="15" w:type="dxa"/>
              <w:left w:w="108" w:type="dxa"/>
              <w:bottom w:w="0" w:type="dxa"/>
              <w:right w:w="108" w:type="dxa"/>
            </w:tcMar>
            <w:vAlign w:val="center"/>
            <w:hideMark/>
          </w:tcPr>
          <w:p w14:paraId="15558A1D" w14:textId="77777777" w:rsidR="00570B1D" w:rsidRPr="00BF6475" w:rsidRDefault="00570B1D" w:rsidP="003A3C45">
            <w:r w:rsidRPr="00BF6475">
              <w:rPr>
                <w:b/>
                <w:bCs/>
                <w:kern w:val="24"/>
              </w:rPr>
              <w:t>Tóm tắt:</w:t>
            </w:r>
          </w:p>
        </w:tc>
        <w:tc>
          <w:tcPr>
            <w:tcW w:w="7796" w:type="dxa"/>
            <w:shd w:val="clear" w:color="auto" w:fill="auto"/>
            <w:tcMar>
              <w:top w:w="15" w:type="dxa"/>
              <w:left w:w="108" w:type="dxa"/>
              <w:bottom w:w="0" w:type="dxa"/>
              <w:right w:w="108" w:type="dxa"/>
            </w:tcMar>
            <w:vAlign w:val="center"/>
            <w:hideMark/>
          </w:tcPr>
          <w:p w14:paraId="0DA03283" w14:textId="65BAE262" w:rsidR="00570B1D" w:rsidRPr="00BF6475" w:rsidRDefault="00570B1D" w:rsidP="003A3C45">
            <w:r w:rsidRPr="00BF6475">
              <w:rPr>
                <w:kern w:val="24"/>
              </w:rPr>
              <w:t xml:space="preserve">Use-case này bắt đầu </w:t>
            </w:r>
            <w:r w:rsidRPr="003D7B97">
              <w:rPr>
                <w:kern w:val="24"/>
              </w:rPr>
              <w:t>khi</w:t>
            </w:r>
            <w:r w:rsidRPr="00BF6475">
              <w:rPr>
                <w:kern w:val="24"/>
              </w:rPr>
              <w:t xml:space="preserve"> chọn nút “</w:t>
            </w:r>
            <w:r w:rsidR="00A15874">
              <w:rPr>
                <w:kern w:val="24"/>
              </w:rPr>
              <w:t>Liên hệ</w:t>
            </w:r>
            <w:r w:rsidRPr="00BF6475">
              <w:rPr>
                <w:kern w:val="24"/>
              </w:rPr>
              <w:t>”</w:t>
            </w:r>
          </w:p>
        </w:tc>
      </w:tr>
      <w:tr w:rsidR="00570B1D" w:rsidRPr="00BF6475" w14:paraId="4A2F8E49" w14:textId="77777777" w:rsidTr="003A3C45">
        <w:trPr>
          <w:trHeight w:val="529"/>
        </w:trPr>
        <w:tc>
          <w:tcPr>
            <w:tcW w:w="1526" w:type="dxa"/>
            <w:shd w:val="clear" w:color="auto" w:fill="auto"/>
            <w:tcMar>
              <w:top w:w="15" w:type="dxa"/>
              <w:left w:w="108" w:type="dxa"/>
              <w:bottom w:w="0" w:type="dxa"/>
              <w:right w:w="108" w:type="dxa"/>
            </w:tcMar>
            <w:vAlign w:val="center"/>
            <w:hideMark/>
          </w:tcPr>
          <w:p w14:paraId="064EB5AC" w14:textId="77777777" w:rsidR="00570B1D" w:rsidRPr="00BF6475" w:rsidRDefault="00570B1D" w:rsidP="003A3C45">
            <w:r w:rsidRPr="00BF6475">
              <w:rPr>
                <w:b/>
                <w:bCs/>
                <w:kern w:val="24"/>
              </w:rPr>
              <w:t>Điều kiện tiên quyết:</w:t>
            </w:r>
          </w:p>
        </w:tc>
        <w:tc>
          <w:tcPr>
            <w:tcW w:w="7796" w:type="dxa"/>
            <w:shd w:val="clear" w:color="auto" w:fill="auto"/>
            <w:tcMar>
              <w:top w:w="15" w:type="dxa"/>
              <w:left w:w="108" w:type="dxa"/>
              <w:bottom w:w="0" w:type="dxa"/>
              <w:right w:w="108" w:type="dxa"/>
            </w:tcMar>
            <w:vAlign w:val="center"/>
            <w:hideMark/>
          </w:tcPr>
          <w:p w14:paraId="149C45D4" w14:textId="77777777" w:rsidR="00570B1D" w:rsidRPr="00BF6475" w:rsidRDefault="00570B1D" w:rsidP="003A3C45">
            <w:r>
              <w:t>Không</w:t>
            </w:r>
          </w:p>
        </w:tc>
      </w:tr>
      <w:tr w:rsidR="00570B1D" w:rsidRPr="00BF6475" w14:paraId="7A736809" w14:textId="77777777" w:rsidTr="003A3C45">
        <w:trPr>
          <w:trHeight w:val="821"/>
        </w:trPr>
        <w:tc>
          <w:tcPr>
            <w:tcW w:w="1526" w:type="dxa"/>
            <w:shd w:val="clear" w:color="auto" w:fill="auto"/>
            <w:tcMar>
              <w:top w:w="15" w:type="dxa"/>
              <w:left w:w="108" w:type="dxa"/>
              <w:bottom w:w="0" w:type="dxa"/>
              <w:right w:w="108" w:type="dxa"/>
            </w:tcMar>
            <w:vAlign w:val="center"/>
            <w:hideMark/>
          </w:tcPr>
          <w:p w14:paraId="1D72702C" w14:textId="77777777" w:rsidR="00570B1D" w:rsidRPr="00BF6475" w:rsidRDefault="00570B1D" w:rsidP="003A3C45">
            <w:r w:rsidRPr="00BF6475">
              <w:rPr>
                <w:b/>
                <w:bCs/>
                <w:kern w:val="24"/>
              </w:rPr>
              <w:t>Kết quả:</w:t>
            </w:r>
          </w:p>
        </w:tc>
        <w:tc>
          <w:tcPr>
            <w:tcW w:w="7796" w:type="dxa"/>
            <w:shd w:val="clear" w:color="auto" w:fill="auto"/>
            <w:tcMar>
              <w:top w:w="15" w:type="dxa"/>
              <w:left w:w="108" w:type="dxa"/>
              <w:bottom w:w="0" w:type="dxa"/>
              <w:right w:w="108" w:type="dxa"/>
            </w:tcMar>
            <w:vAlign w:val="center"/>
            <w:hideMark/>
          </w:tcPr>
          <w:p w14:paraId="4A45FFCE" w14:textId="435CACCC" w:rsidR="00570B1D" w:rsidRPr="00BF6475" w:rsidRDefault="00570B1D" w:rsidP="003A3C45">
            <w:r>
              <w:t xml:space="preserve">Hệ thống sẽ mở giao diện </w:t>
            </w:r>
            <w:r w:rsidR="00A15874">
              <w:t>liên hệ</w:t>
            </w:r>
          </w:p>
        </w:tc>
      </w:tr>
      <w:tr w:rsidR="00570B1D" w:rsidRPr="00BF6475" w14:paraId="3A75FBDD" w14:textId="77777777" w:rsidTr="003A3C45">
        <w:trPr>
          <w:trHeight w:val="770"/>
        </w:trPr>
        <w:tc>
          <w:tcPr>
            <w:tcW w:w="1526" w:type="dxa"/>
            <w:shd w:val="clear" w:color="auto" w:fill="auto"/>
            <w:tcMar>
              <w:top w:w="15" w:type="dxa"/>
              <w:left w:w="108" w:type="dxa"/>
              <w:bottom w:w="0" w:type="dxa"/>
              <w:right w:w="108" w:type="dxa"/>
            </w:tcMar>
            <w:vAlign w:val="center"/>
            <w:hideMark/>
          </w:tcPr>
          <w:p w14:paraId="386B182E" w14:textId="77777777" w:rsidR="00570B1D" w:rsidRPr="00BF6475" w:rsidRDefault="00570B1D" w:rsidP="003A3C45">
            <w:r w:rsidRPr="00BF6475">
              <w:rPr>
                <w:b/>
                <w:bCs/>
                <w:kern w:val="24"/>
              </w:rPr>
              <w:t>Kịch bản chính:</w:t>
            </w:r>
          </w:p>
        </w:tc>
        <w:tc>
          <w:tcPr>
            <w:tcW w:w="7796" w:type="dxa"/>
            <w:shd w:val="clear" w:color="auto" w:fill="auto"/>
            <w:tcMar>
              <w:top w:w="15" w:type="dxa"/>
              <w:left w:w="108" w:type="dxa"/>
              <w:bottom w:w="0" w:type="dxa"/>
              <w:right w:w="108" w:type="dxa"/>
            </w:tcMar>
            <w:vAlign w:val="center"/>
            <w:hideMark/>
          </w:tcPr>
          <w:p w14:paraId="7F8B80BD" w14:textId="71A3C8A3" w:rsidR="00570B1D" w:rsidRPr="00D95880" w:rsidRDefault="00570B1D" w:rsidP="003A3C45">
            <w:pPr>
              <w:spacing w:before="60" w:after="60" w:line="288" w:lineRule="auto"/>
              <w:contextualSpacing/>
              <w:rPr>
                <w:rFonts w:eastAsia="Calibri"/>
                <w:b/>
              </w:rPr>
            </w:pPr>
            <w:r w:rsidRPr="00D95880">
              <w:rPr>
                <w:rFonts w:eastAsia="Calibri"/>
                <w:b/>
              </w:rPr>
              <w:t xml:space="preserve">Khi người dùng </w:t>
            </w:r>
            <w:r w:rsidR="00A15874">
              <w:rPr>
                <w:rFonts w:eastAsia="Calibri"/>
                <w:b/>
              </w:rPr>
              <w:t>nhập thông tin góp ý rồi nhấn nút gửi về hệ thống</w:t>
            </w:r>
            <w:r>
              <w:rPr>
                <w:rFonts w:eastAsia="Calibri"/>
                <w:b/>
              </w:rPr>
              <w:t>:</w:t>
            </w:r>
          </w:p>
          <w:p w14:paraId="3D81BDAD" w14:textId="77777777" w:rsidR="00570B1D" w:rsidRDefault="00A15874" w:rsidP="00045567">
            <w:pPr>
              <w:numPr>
                <w:ilvl w:val="0"/>
                <w:numId w:val="16"/>
              </w:numPr>
              <w:spacing w:before="60" w:after="60" w:line="288" w:lineRule="auto"/>
              <w:contextualSpacing/>
              <w:rPr>
                <w:rFonts w:eastAsia="Calibri"/>
              </w:rPr>
            </w:pPr>
            <w:r>
              <w:rPr>
                <w:rFonts w:eastAsia="Calibri"/>
              </w:rPr>
              <w:t>Hệ thống kiểm tra điền đầy đủ các thông tin Tên, E-mail, Số điện thoại, Thông tin góp ý.</w:t>
            </w:r>
          </w:p>
          <w:p w14:paraId="323E2F4D" w14:textId="77777777" w:rsidR="00A15874" w:rsidRDefault="00A15874" w:rsidP="00045567">
            <w:pPr>
              <w:numPr>
                <w:ilvl w:val="0"/>
                <w:numId w:val="16"/>
              </w:numPr>
              <w:spacing w:before="60" w:after="60" w:line="288" w:lineRule="auto"/>
              <w:contextualSpacing/>
              <w:rPr>
                <w:rFonts w:eastAsia="Calibri"/>
              </w:rPr>
            </w:pPr>
            <w:r>
              <w:rPr>
                <w:rFonts w:eastAsia="Calibri"/>
              </w:rPr>
              <w:lastRenderedPageBreak/>
              <w:t>Nếu các thông tin chưa đầy đủ thì báo lỗi.</w:t>
            </w:r>
          </w:p>
          <w:p w14:paraId="25D6BF4F" w14:textId="132342AA" w:rsidR="00A15874" w:rsidRPr="00BF6475" w:rsidRDefault="00A15874" w:rsidP="00045567">
            <w:pPr>
              <w:numPr>
                <w:ilvl w:val="0"/>
                <w:numId w:val="16"/>
              </w:numPr>
              <w:spacing w:before="60" w:after="60" w:line="288" w:lineRule="auto"/>
              <w:contextualSpacing/>
              <w:rPr>
                <w:rFonts w:eastAsia="Calibri"/>
              </w:rPr>
            </w:pPr>
            <w:r>
              <w:rPr>
                <w:rFonts w:eastAsia="Calibri"/>
              </w:rPr>
              <w:t>Nếu các thông tin đã đầy đủ thì hiển thị thông báo thành công.</w:t>
            </w:r>
          </w:p>
        </w:tc>
      </w:tr>
      <w:tr w:rsidR="00570B1D" w:rsidRPr="00BF6475" w14:paraId="3A4A6D39" w14:textId="77777777" w:rsidTr="003A3C45">
        <w:trPr>
          <w:trHeight w:val="681"/>
        </w:trPr>
        <w:tc>
          <w:tcPr>
            <w:tcW w:w="1526" w:type="dxa"/>
            <w:shd w:val="clear" w:color="auto" w:fill="auto"/>
            <w:tcMar>
              <w:top w:w="15" w:type="dxa"/>
              <w:left w:w="108" w:type="dxa"/>
              <w:bottom w:w="0" w:type="dxa"/>
              <w:right w:w="108" w:type="dxa"/>
            </w:tcMar>
            <w:vAlign w:val="center"/>
            <w:hideMark/>
          </w:tcPr>
          <w:p w14:paraId="5B4C0FAC" w14:textId="77777777" w:rsidR="00570B1D" w:rsidRPr="00BF6475" w:rsidRDefault="00570B1D" w:rsidP="003A3C45">
            <w:r w:rsidRPr="00BF6475">
              <w:rPr>
                <w:b/>
                <w:bCs/>
                <w:kern w:val="24"/>
              </w:rPr>
              <w:lastRenderedPageBreak/>
              <w:t>Kịch bản phụ:</w:t>
            </w:r>
          </w:p>
        </w:tc>
        <w:tc>
          <w:tcPr>
            <w:tcW w:w="7796" w:type="dxa"/>
            <w:shd w:val="clear" w:color="auto" w:fill="auto"/>
            <w:tcMar>
              <w:top w:w="15" w:type="dxa"/>
              <w:left w:w="108" w:type="dxa"/>
              <w:bottom w:w="0" w:type="dxa"/>
              <w:right w:w="108" w:type="dxa"/>
            </w:tcMar>
            <w:vAlign w:val="center"/>
            <w:hideMark/>
          </w:tcPr>
          <w:p w14:paraId="100210C7" w14:textId="77777777" w:rsidR="00570B1D" w:rsidRPr="00BF6475" w:rsidRDefault="00570B1D" w:rsidP="003A3C45">
            <w:pPr>
              <w:spacing w:before="60" w:after="60" w:line="288" w:lineRule="auto"/>
              <w:contextualSpacing/>
              <w:rPr>
                <w:rFonts w:eastAsia="Calibri"/>
              </w:rPr>
            </w:pPr>
            <w:r>
              <w:rPr>
                <w:rFonts w:eastAsia="Calibri"/>
              </w:rPr>
              <w:t>Không</w:t>
            </w:r>
          </w:p>
        </w:tc>
      </w:tr>
    </w:tbl>
    <w:p w14:paraId="7DCD3BBA" w14:textId="77777777" w:rsidR="00570B1D" w:rsidRDefault="00570B1D" w:rsidP="000D56BD">
      <w:pPr>
        <w:spacing w:after="200" w:line="276" w:lineRule="auto"/>
        <w:rPr>
          <w:b/>
          <w:color w:val="000000" w:themeColor="text1"/>
          <w:sz w:val="28"/>
          <w:szCs w:val="28"/>
        </w:rPr>
      </w:pPr>
    </w:p>
    <w:p w14:paraId="521485D6" w14:textId="33D8B6F5" w:rsidR="000D56BD" w:rsidRDefault="000D56BD" w:rsidP="000D56BD">
      <w:pPr>
        <w:spacing w:after="200" w:line="276" w:lineRule="auto"/>
        <w:rPr>
          <w:b/>
          <w:color w:val="000000" w:themeColor="text1"/>
          <w:sz w:val="28"/>
          <w:szCs w:val="28"/>
        </w:rPr>
      </w:pPr>
      <w:r w:rsidRPr="003D7B97">
        <w:rPr>
          <w:b/>
          <w:color w:val="000000" w:themeColor="text1"/>
          <w:sz w:val="28"/>
          <w:szCs w:val="28"/>
        </w:rPr>
        <w:t>3.2.</w:t>
      </w:r>
      <w:r>
        <w:rPr>
          <w:b/>
          <w:color w:val="000000" w:themeColor="text1"/>
          <w:sz w:val="28"/>
          <w:szCs w:val="28"/>
        </w:rPr>
        <w:t>6</w:t>
      </w:r>
      <w:r w:rsidRPr="003D7B97">
        <w:rPr>
          <w:b/>
          <w:color w:val="000000" w:themeColor="text1"/>
          <w:sz w:val="28"/>
          <w:szCs w:val="28"/>
        </w:rPr>
        <w:t xml:space="preserve">.  Use-case </w:t>
      </w:r>
      <w:r>
        <w:rPr>
          <w:b/>
          <w:color w:val="000000" w:themeColor="text1"/>
          <w:sz w:val="28"/>
          <w:szCs w:val="28"/>
        </w:rPr>
        <w:t>Xem thông tin tuyển dụng</w:t>
      </w:r>
      <w:r w:rsidRPr="003D7B97">
        <w:rPr>
          <w:b/>
          <w:color w:val="000000" w:themeColor="text1"/>
          <w:sz w:val="28"/>
          <w:szCs w:val="28"/>
        </w:rPr>
        <w:t>:</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B844A2" w:rsidRPr="00BF6475" w14:paraId="151A4134" w14:textId="77777777" w:rsidTr="003A3C45">
        <w:trPr>
          <w:trHeight w:val="529"/>
        </w:trPr>
        <w:tc>
          <w:tcPr>
            <w:tcW w:w="1526" w:type="dxa"/>
            <w:shd w:val="clear" w:color="auto" w:fill="auto"/>
            <w:tcMar>
              <w:top w:w="15" w:type="dxa"/>
              <w:left w:w="108" w:type="dxa"/>
              <w:bottom w:w="0" w:type="dxa"/>
              <w:right w:w="108" w:type="dxa"/>
            </w:tcMar>
            <w:vAlign w:val="center"/>
            <w:hideMark/>
          </w:tcPr>
          <w:p w14:paraId="7E0F540B" w14:textId="77777777" w:rsidR="00B844A2" w:rsidRPr="00BF6475" w:rsidRDefault="00B844A2" w:rsidP="003A3C45">
            <w:r w:rsidRPr="00BF6475">
              <w:rPr>
                <w:b/>
                <w:bCs/>
                <w:kern w:val="24"/>
              </w:rPr>
              <w:t>Tên Use-Case:</w:t>
            </w:r>
          </w:p>
        </w:tc>
        <w:tc>
          <w:tcPr>
            <w:tcW w:w="7796" w:type="dxa"/>
            <w:shd w:val="clear" w:color="auto" w:fill="auto"/>
            <w:tcMar>
              <w:top w:w="15" w:type="dxa"/>
              <w:left w:w="108" w:type="dxa"/>
              <w:bottom w:w="0" w:type="dxa"/>
              <w:right w:w="108" w:type="dxa"/>
            </w:tcMar>
            <w:vAlign w:val="center"/>
            <w:hideMark/>
          </w:tcPr>
          <w:p w14:paraId="2D18379D" w14:textId="680F9F72" w:rsidR="00B844A2" w:rsidRPr="00BF6475" w:rsidRDefault="00B844A2" w:rsidP="003A3C45">
            <w:pPr>
              <w:rPr>
                <w:b/>
                <w:bCs/>
              </w:rPr>
            </w:pPr>
            <w:r>
              <w:rPr>
                <w:b/>
                <w:bCs/>
              </w:rPr>
              <w:t>Xem thông tin tuyển dụng</w:t>
            </w:r>
          </w:p>
        </w:tc>
      </w:tr>
      <w:tr w:rsidR="00B844A2" w:rsidRPr="00BF6475" w14:paraId="7AF87EC9" w14:textId="77777777" w:rsidTr="003A3C45">
        <w:trPr>
          <w:trHeight w:val="559"/>
        </w:trPr>
        <w:tc>
          <w:tcPr>
            <w:tcW w:w="1526" w:type="dxa"/>
            <w:shd w:val="clear" w:color="auto" w:fill="auto"/>
            <w:tcMar>
              <w:top w:w="15" w:type="dxa"/>
              <w:left w:w="108" w:type="dxa"/>
              <w:bottom w:w="0" w:type="dxa"/>
              <w:right w:w="108" w:type="dxa"/>
            </w:tcMar>
            <w:vAlign w:val="center"/>
            <w:hideMark/>
          </w:tcPr>
          <w:p w14:paraId="2B442017" w14:textId="77777777" w:rsidR="00B844A2" w:rsidRPr="00BF6475" w:rsidRDefault="00B844A2" w:rsidP="003A3C45">
            <w:r w:rsidRPr="00BF6475">
              <w:rPr>
                <w:b/>
                <w:bCs/>
                <w:kern w:val="24"/>
              </w:rPr>
              <w:t>Actor:</w:t>
            </w:r>
          </w:p>
        </w:tc>
        <w:tc>
          <w:tcPr>
            <w:tcW w:w="7796" w:type="dxa"/>
            <w:shd w:val="clear" w:color="auto" w:fill="auto"/>
            <w:tcMar>
              <w:top w:w="15" w:type="dxa"/>
              <w:left w:w="108" w:type="dxa"/>
              <w:bottom w:w="0" w:type="dxa"/>
              <w:right w:w="108" w:type="dxa"/>
            </w:tcMar>
            <w:vAlign w:val="center"/>
            <w:hideMark/>
          </w:tcPr>
          <w:p w14:paraId="6F8FCEAC" w14:textId="77777777" w:rsidR="00B844A2" w:rsidRPr="00BF6475" w:rsidRDefault="00B844A2" w:rsidP="003A3C45">
            <w:pPr>
              <w:tabs>
                <w:tab w:val="left" w:pos="1470"/>
              </w:tabs>
            </w:pPr>
            <w:r w:rsidRPr="00BF6475">
              <w:rPr>
                <w:szCs w:val="24"/>
              </w:rPr>
              <w:t xml:space="preserve">Người </w:t>
            </w:r>
            <w:r>
              <w:rPr>
                <w:szCs w:val="24"/>
              </w:rPr>
              <w:t>dùng</w:t>
            </w:r>
          </w:p>
        </w:tc>
      </w:tr>
      <w:tr w:rsidR="00B844A2" w:rsidRPr="00BF6475" w14:paraId="3893AA01" w14:textId="77777777" w:rsidTr="003A3C45">
        <w:trPr>
          <w:trHeight w:val="503"/>
        </w:trPr>
        <w:tc>
          <w:tcPr>
            <w:tcW w:w="1526" w:type="dxa"/>
            <w:shd w:val="clear" w:color="auto" w:fill="auto"/>
            <w:tcMar>
              <w:top w:w="15" w:type="dxa"/>
              <w:left w:w="108" w:type="dxa"/>
              <w:bottom w:w="0" w:type="dxa"/>
              <w:right w:w="108" w:type="dxa"/>
            </w:tcMar>
            <w:vAlign w:val="center"/>
            <w:hideMark/>
          </w:tcPr>
          <w:p w14:paraId="2A24F136" w14:textId="77777777" w:rsidR="00B844A2" w:rsidRPr="00BF6475" w:rsidRDefault="00B844A2" w:rsidP="003A3C45">
            <w:r w:rsidRPr="00BF6475">
              <w:rPr>
                <w:b/>
                <w:bCs/>
                <w:kern w:val="24"/>
              </w:rPr>
              <w:t>Tóm tắt:</w:t>
            </w:r>
          </w:p>
        </w:tc>
        <w:tc>
          <w:tcPr>
            <w:tcW w:w="7796" w:type="dxa"/>
            <w:shd w:val="clear" w:color="auto" w:fill="auto"/>
            <w:tcMar>
              <w:top w:w="15" w:type="dxa"/>
              <w:left w:w="108" w:type="dxa"/>
              <w:bottom w:w="0" w:type="dxa"/>
              <w:right w:w="108" w:type="dxa"/>
            </w:tcMar>
            <w:vAlign w:val="center"/>
            <w:hideMark/>
          </w:tcPr>
          <w:p w14:paraId="664678C2" w14:textId="72A0FE61" w:rsidR="00B844A2" w:rsidRPr="00BF6475" w:rsidRDefault="00B844A2" w:rsidP="003A3C45">
            <w:r w:rsidRPr="00BF6475">
              <w:rPr>
                <w:kern w:val="24"/>
              </w:rPr>
              <w:t xml:space="preserve">Use-case này bắt đầu </w:t>
            </w:r>
            <w:r w:rsidRPr="003D7B97">
              <w:rPr>
                <w:kern w:val="24"/>
              </w:rPr>
              <w:t>khi</w:t>
            </w:r>
            <w:r w:rsidRPr="00BF6475">
              <w:rPr>
                <w:kern w:val="24"/>
              </w:rPr>
              <w:t xml:space="preserve"> chọn nút “</w:t>
            </w:r>
            <w:r>
              <w:rPr>
                <w:kern w:val="24"/>
              </w:rPr>
              <w:t>Tuyển dụng</w:t>
            </w:r>
            <w:r w:rsidRPr="00BF6475">
              <w:rPr>
                <w:kern w:val="24"/>
              </w:rPr>
              <w:t>”</w:t>
            </w:r>
          </w:p>
        </w:tc>
      </w:tr>
      <w:tr w:rsidR="00B844A2" w:rsidRPr="00BF6475" w14:paraId="0622AF2D" w14:textId="77777777" w:rsidTr="003A3C45">
        <w:trPr>
          <w:trHeight w:val="529"/>
        </w:trPr>
        <w:tc>
          <w:tcPr>
            <w:tcW w:w="1526" w:type="dxa"/>
            <w:shd w:val="clear" w:color="auto" w:fill="auto"/>
            <w:tcMar>
              <w:top w:w="15" w:type="dxa"/>
              <w:left w:w="108" w:type="dxa"/>
              <w:bottom w:w="0" w:type="dxa"/>
              <w:right w:w="108" w:type="dxa"/>
            </w:tcMar>
            <w:vAlign w:val="center"/>
            <w:hideMark/>
          </w:tcPr>
          <w:p w14:paraId="13EDC80D" w14:textId="77777777" w:rsidR="00B844A2" w:rsidRPr="00BF6475" w:rsidRDefault="00B844A2" w:rsidP="003A3C45">
            <w:r w:rsidRPr="00BF6475">
              <w:rPr>
                <w:b/>
                <w:bCs/>
                <w:kern w:val="24"/>
              </w:rPr>
              <w:t>Điều kiện tiên quyết:</w:t>
            </w:r>
          </w:p>
        </w:tc>
        <w:tc>
          <w:tcPr>
            <w:tcW w:w="7796" w:type="dxa"/>
            <w:shd w:val="clear" w:color="auto" w:fill="auto"/>
            <w:tcMar>
              <w:top w:w="15" w:type="dxa"/>
              <w:left w:w="108" w:type="dxa"/>
              <w:bottom w:w="0" w:type="dxa"/>
              <w:right w:w="108" w:type="dxa"/>
            </w:tcMar>
            <w:vAlign w:val="center"/>
            <w:hideMark/>
          </w:tcPr>
          <w:p w14:paraId="24204C7A" w14:textId="77777777" w:rsidR="00B844A2" w:rsidRPr="00BF6475" w:rsidRDefault="00B844A2" w:rsidP="003A3C45">
            <w:r>
              <w:t>Không</w:t>
            </w:r>
          </w:p>
        </w:tc>
      </w:tr>
      <w:tr w:rsidR="00B844A2" w:rsidRPr="00BF6475" w14:paraId="2D9751ED" w14:textId="77777777" w:rsidTr="003A3C45">
        <w:trPr>
          <w:trHeight w:val="821"/>
        </w:trPr>
        <w:tc>
          <w:tcPr>
            <w:tcW w:w="1526" w:type="dxa"/>
            <w:shd w:val="clear" w:color="auto" w:fill="auto"/>
            <w:tcMar>
              <w:top w:w="15" w:type="dxa"/>
              <w:left w:w="108" w:type="dxa"/>
              <w:bottom w:w="0" w:type="dxa"/>
              <w:right w:w="108" w:type="dxa"/>
            </w:tcMar>
            <w:vAlign w:val="center"/>
            <w:hideMark/>
          </w:tcPr>
          <w:p w14:paraId="7BA7166E" w14:textId="77777777" w:rsidR="00B844A2" w:rsidRPr="00BF6475" w:rsidRDefault="00B844A2" w:rsidP="003A3C45">
            <w:r w:rsidRPr="00BF6475">
              <w:rPr>
                <w:b/>
                <w:bCs/>
                <w:kern w:val="24"/>
              </w:rPr>
              <w:t>Kết quả:</w:t>
            </w:r>
          </w:p>
        </w:tc>
        <w:tc>
          <w:tcPr>
            <w:tcW w:w="7796" w:type="dxa"/>
            <w:shd w:val="clear" w:color="auto" w:fill="auto"/>
            <w:tcMar>
              <w:top w:w="15" w:type="dxa"/>
              <w:left w:w="108" w:type="dxa"/>
              <w:bottom w:w="0" w:type="dxa"/>
              <w:right w:w="108" w:type="dxa"/>
            </w:tcMar>
            <w:vAlign w:val="center"/>
            <w:hideMark/>
          </w:tcPr>
          <w:p w14:paraId="541465EF" w14:textId="4F1DF367" w:rsidR="00B844A2" w:rsidRPr="00BF6475" w:rsidRDefault="00B844A2" w:rsidP="003A3C45">
            <w:r>
              <w:t xml:space="preserve">Hệ thống sẽ mở giao diện </w:t>
            </w:r>
            <w:r>
              <w:t>Tuyển dụng hiển thị danh sách tuyển dụng nếu có</w:t>
            </w:r>
          </w:p>
        </w:tc>
      </w:tr>
      <w:tr w:rsidR="00B844A2" w:rsidRPr="00BF6475" w14:paraId="30DD87C5" w14:textId="77777777" w:rsidTr="003A3C45">
        <w:trPr>
          <w:trHeight w:val="770"/>
        </w:trPr>
        <w:tc>
          <w:tcPr>
            <w:tcW w:w="1526" w:type="dxa"/>
            <w:shd w:val="clear" w:color="auto" w:fill="auto"/>
            <w:tcMar>
              <w:top w:w="15" w:type="dxa"/>
              <w:left w:w="108" w:type="dxa"/>
              <w:bottom w:w="0" w:type="dxa"/>
              <w:right w:w="108" w:type="dxa"/>
            </w:tcMar>
            <w:vAlign w:val="center"/>
            <w:hideMark/>
          </w:tcPr>
          <w:p w14:paraId="212EAB3F" w14:textId="77777777" w:rsidR="00B844A2" w:rsidRPr="00BF6475" w:rsidRDefault="00B844A2" w:rsidP="003A3C45">
            <w:r w:rsidRPr="00BF6475">
              <w:rPr>
                <w:b/>
                <w:bCs/>
                <w:kern w:val="24"/>
              </w:rPr>
              <w:t>Kịch bản chính:</w:t>
            </w:r>
          </w:p>
        </w:tc>
        <w:tc>
          <w:tcPr>
            <w:tcW w:w="7796" w:type="dxa"/>
            <w:shd w:val="clear" w:color="auto" w:fill="auto"/>
            <w:tcMar>
              <w:top w:w="15" w:type="dxa"/>
              <w:left w:w="108" w:type="dxa"/>
              <w:bottom w:w="0" w:type="dxa"/>
              <w:right w:w="108" w:type="dxa"/>
            </w:tcMar>
            <w:vAlign w:val="center"/>
            <w:hideMark/>
          </w:tcPr>
          <w:p w14:paraId="166C4191" w14:textId="39D93FB7" w:rsidR="00B844A2" w:rsidRPr="00D95880" w:rsidRDefault="00B844A2" w:rsidP="003A3C45">
            <w:pPr>
              <w:spacing w:before="60" w:after="60" w:line="288" w:lineRule="auto"/>
              <w:contextualSpacing/>
              <w:rPr>
                <w:rFonts w:eastAsia="Calibri"/>
                <w:b/>
              </w:rPr>
            </w:pPr>
            <w:r w:rsidRPr="00D95880">
              <w:rPr>
                <w:rFonts w:eastAsia="Calibri"/>
                <w:b/>
              </w:rPr>
              <w:t>Khi người</w:t>
            </w:r>
            <w:r w:rsidR="00E470B0">
              <w:rPr>
                <w:rFonts w:eastAsia="Calibri"/>
                <w:b/>
              </w:rPr>
              <w:t xml:space="preserve"> dùng chọn Ứng tuyển</w:t>
            </w:r>
            <w:r>
              <w:rPr>
                <w:rFonts w:eastAsia="Calibri"/>
                <w:b/>
              </w:rPr>
              <w:t>:</w:t>
            </w:r>
          </w:p>
          <w:p w14:paraId="404E61D4" w14:textId="77777777" w:rsidR="00B844A2" w:rsidRDefault="00B844A2" w:rsidP="00045567">
            <w:pPr>
              <w:numPr>
                <w:ilvl w:val="0"/>
                <w:numId w:val="16"/>
              </w:numPr>
              <w:spacing w:before="60" w:after="60" w:line="288" w:lineRule="auto"/>
              <w:contextualSpacing/>
              <w:rPr>
                <w:rFonts w:eastAsia="Calibri"/>
              </w:rPr>
            </w:pPr>
            <w:r>
              <w:rPr>
                <w:rFonts w:eastAsia="Calibri"/>
              </w:rPr>
              <w:t xml:space="preserve">Hệ thống </w:t>
            </w:r>
            <w:r w:rsidR="00E470B0">
              <w:rPr>
                <w:rFonts w:eastAsia="Calibri"/>
              </w:rPr>
              <w:t>hiển thị form upload CV</w:t>
            </w:r>
          </w:p>
          <w:p w14:paraId="497053C8" w14:textId="77777777" w:rsidR="00E470B0" w:rsidRDefault="00E470B0" w:rsidP="00045567">
            <w:pPr>
              <w:numPr>
                <w:ilvl w:val="0"/>
                <w:numId w:val="16"/>
              </w:numPr>
              <w:spacing w:before="60" w:after="60" w:line="288" w:lineRule="auto"/>
              <w:contextualSpacing/>
              <w:rPr>
                <w:rFonts w:eastAsia="Calibri"/>
              </w:rPr>
            </w:pPr>
            <w:r>
              <w:rPr>
                <w:rFonts w:eastAsia="Calibri"/>
              </w:rPr>
              <w:t>Khi người dùng chọn nút Gửi CV: hệ thống kiểm tra file CV có hợp lệ hay không:</w:t>
            </w:r>
          </w:p>
          <w:p w14:paraId="41350F22" w14:textId="77777777" w:rsidR="00E470B0" w:rsidRPr="00E470B0" w:rsidRDefault="00E470B0" w:rsidP="00045567">
            <w:pPr>
              <w:pStyle w:val="ListParagraph"/>
              <w:numPr>
                <w:ilvl w:val="0"/>
                <w:numId w:val="21"/>
              </w:numPr>
              <w:spacing w:before="60" w:after="60" w:line="288" w:lineRule="auto"/>
              <w:rPr>
                <w:rFonts w:ascii="Times New Roman" w:eastAsia="Calibri" w:hAnsi="Times New Roman" w:cs="Times New Roman"/>
                <w:sz w:val="26"/>
                <w:szCs w:val="26"/>
              </w:rPr>
            </w:pPr>
            <w:r w:rsidRPr="00E470B0">
              <w:rPr>
                <w:rFonts w:ascii="Times New Roman" w:eastAsia="Calibri" w:hAnsi="Times New Roman" w:cs="Times New Roman"/>
                <w:sz w:val="26"/>
                <w:szCs w:val="26"/>
              </w:rPr>
              <w:t>Nếu hợp lệ thì thông báo thành công.</w:t>
            </w:r>
          </w:p>
          <w:p w14:paraId="6D6AAF8C" w14:textId="5B5897A7" w:rsidR="00E470B0" w:rsidRPr="00E470B0" w:rsidRDefault="00E470B0" w:rsidP="00045567">
            <w:pPr>
              <w:pStyle w:val="ListParagraph"/>
              <w:numPr>
                <w:ilvl w:val="0"/>
                <w:numId w:val="21"/>
              </w:numPr>
              <w:spacing w:before="60" w:after="60" w:line="288" w:lineRule="auto"/>
              <w:rPr>
                <w:rFonts w:ascii="Times New Roman" w:eastAsia="Calibri" w:hAnsi="Times New Roman" w:cs="Times New Roman"/>
              </w:rPr>
            </w:pPr>
            <w:r w:rsidRPr="00E470B0">
              <w:rPr>
                <w:rFonts w:ascii="Times New Roman" w:eastAsia="Calibri" w:hAnsi="Times New Roman" w:cs="Times New Roman"/>
                <w:sz w:val="26"/>
                <w:szCs w:val="26"/>
              </w:rPr>
              <w:t>Nếu không hợp lệ thì báo lỗi.</w:t>
            </w:r>
          </w:p>
        </w:tc>
      </w:tr>
      <w:tr w:rsidR="00B844A2" w:rsidRPr="00BF6475" w14:paraId="11E99AC6" w14:textId="77777777" w:rsidTr="003A3C45">
        <w:trPr>
          <w:trHeight w:val="681"/>
        </w:trPr>
        <w:tc>
          <w:tcPr>
            <w:tcW w:w="1526" w:type="dxa"/>
            <w:shd w:val="clear" w:color="auto" w:fill="auto"/>
            <w:tcMar>
              <w:top w:w="15" w:type="dxa"/>
              <w:left w:w="108" w:type="dxa"/>
              <w:bottom w:w="0" w:type="dxa"/>
              <w:right w:w="108" w:type="dxa"/>
            </w:tcMar>
            <w:vAlign w:val="center"/>
            <w:hideMark/>
          </w:tcPr>
          <w:p w14:paraId="3DAE586C" w14:textId="77777777" w:rsidR="00B844A2" w:rsidRPr="00BF6475" w:rsidRDefault="00B844A2" w:rsidP="003A3C45">
            <w:r w:rsidRPr="00BF6475">
              <w:rPr>
                <w:b/>
                <w:bCs/>
                <w:kern w:val="24"/>
              </w:rPr>
              <w:t>Kịch bản phụ:</w:t>
            </w:r>
          </w:p>
        </w:tc>
        <w:tc>
          <w:tcPr>
            <w:tcW w:w="7796" w:type="dxa"/>
            <w:shd w:val="clear" w:color="auto" w:fill="auto"/>
            <w:tcMar>
              <w:top w:w="15" w:type="dxa"/>
              <w:left w:w="108" w:type="dxa"/>
              <w:bottom w:w="0" w:type="dxa"/>
              <w:right w:w="108" w:type="dxa"/>
            </w:tcMar>
            <w:vAlign w:val="center"/>
            <w:hideMark/>
          </w:tcPr>
          <w:p w14:paraId="6483087D" w14:textId="62F4A18B" w:rsidR="00B844A2" w:rsidRPr="00E470B0" w:rsidRDefault="00E470B0" w:rsidP="00045567">
            <w:pPr>
              <w:pStyle w:val="ListParagraph"/>
              <w:numPr>
                <w:ilvl w:val="0"/>
                <w:numId w:val="16"/>
              </w:numPr>
              <w:spacing w:before="60" w:after="60" w:line="288" w:lineRule="auto"/>
              <w:rPr>
                <w:rFonts w:ascii="Times New Roman" w:eastAsia="Calibri" w:hAnsi="Times New Roman" w:cs="Times New Roman"/>
                <w:sz w:val="26"/>
                <w:szCs w:val="26"/>
              </w:rPr>
            </w:pPr>
            <w:r w:rsidRPr="00E470B0">
              <w:rPr>
                <w:rFonts w:ascii="Times New Roman" w:eastAsia="Calibri" w:hAnsi="Times New Roman" w:cs="Times New Roman"/>
                <w:sz w:val="26"/>
                <w:szCs w:val="26"/>
              </w:rPr>
              <w:t>Người dùng không ứng tuyển và quay lại trang chủ</w:t>
            </w:r>
          </w:p>
        </w:tc>
      </w:tr>
    </w:tbl>
    <w:p w14:paraId="77B51F03" w14:textId="77777777" w:rsidR="000D56BD" w:rsidRPr="003D7B97" w:rsidRDefault="000D56BD" w:rsidP="00746931">
      <w:pPr>
        <w:spacing w:after="200" w:line="276" w:lineRule="auto"/>
        <w:rPr>
          <w:b/>
          <w:color w:val="000000" w:themeColor="text1"/>
          <w:sz w:val="28"/>
          <w:szCs w:val="28"/>
        </w:rPr>
      </w:pPr>
    </w:p>
    <w:p w14:paraId="3097AF3A" w14:textId="59847F6C" w:rsidR="00AE2502" w:rsidRPr="003D7B97" w:rsidRDefault="00292B40" w:rsidP="00746931">
      <w:pPr>
        <w:spacing w:after="200" w:line="276" w:lineRule="auto"/>
        <w:rPr>
          <w:b/>
          <w:color w:val="000000" w:themeColor="text1"/>
          <w:sz w:val="28"/>
          <w:szCs w:val="28"/>
        </w:rPr>
      </w:pPr>
      <w:r w:rsidRPr="003D7B97">
        <w:rPr>
          <w:b/>
          <w:color w:val="000000" w:themeColor="text1"/>
          <w:sz w:val="28"/>
          <w:szCs w:val="28"/>
        </w:rPr>
        <w:t>3.2.</w:t>
      </w:r>
      <w:r w:rsidR="001D6EA4">
        <w:rPr>
          <w:b/>
          <w:color w:val="000000" w:themeColor="text1"/>
          <w:sz w:val="28"/>
          <w:szCs w:val="28"/>
        </w:rPr>
        <w:t>7</w:t>
      </w:r>
      <w:r w:rsidRPr="003D7B97">
        <w:rPr>
          <w:b/>
          <w:color w:val="000000" w:themeColor="text1"/>
          <w:sz w:val="28"/>
          <w:szCs w:val="28"/>
        </w:rPr>
        <w:t>.  Use-case Xem menu:</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BF6475" w:rsidRPr="00BF6475" w14:paraId="7275CD11" w14:textId="77777777" w:rsidTr="003A3C45">
        <w:trPr>
          <w:trHeight w:val="529"/>
        </w:trPr>
        <w:tc>
          <w:tcPr>
            <w:tcW w:w="1526" w:type="dxa"/>
            <w:shd w:val="clear" w:color="auto" w:fill="auto"/>
            <w:tcMar>
              <w:top w:w="15" w:type="dxa"/>
              <w:left w:w="108" w:type="dxa"/>
              <w:bottom w:w="0" w:type="dxa"/>
              <w:right w:w="108" w:type="dxa"/>
            </w:tcMar>
            <w:vAlign w:val="center"/>
            <w:hideMark/>
          </w:tcPr>
          <w:p w14:paraId="7488B5E4" w14:textId="77777777" w:rsidR="00BF6475" w:rsidRPr="00BF6475" w:rsidRDefault="00BF6475" w:rsidP="00BF6475">
            <w:r w:rsidRPr="00BF6475">
              <w:rPr>
                <w:b/>
                <w:bCs/>
                <w:kern w:val="24"/>
              </w:rPr>
              <w:t>Tên Use-Case:</w:t>
            </w:r>
          </w:p>
        </w:tc>
        <w:tc>
          <w:tcPr>
            <w:tcW w:w="7796" w:type="dxa"/>
            <w:shd w:val="clear" w:color="auto" w:fill="auto"/>
            <w:tcMar>
              <w:top w:w="15" w:type="dxa"/>
              <w:left w:w="108" w:type="dxa"/>
              <w:bottom w:w="0" w:type="dxa"/>
              <w:right w:w="108" w:type="dxa"/>
            </w:tcMar>
            <w:vAlign w:val="center"/>
            <w:hideMark/>
          </w:tcPr>
          <w:p w14:paraId="3BB6E4D7" w14:textId="7DE137E7" w:rsidR="00BF6475" w:rsidRPr="00BF6475" w:rsidRDefault="00BF6475" w:rsidP="00BF6475">
            <w:r w:rsidRPr="00BF6475">
              <w:rPr>
                <w:b/>
                <w:bCs/>
                <w:kern w:val="24"/>
              </w:rPr>
              <w:t xml:space="preserve">Xem </w:t>
            </w:r>
            <w:r w:rsidR="00D406C4" w:rsidRPr="003D7B97">
              <w:rPr>
                <w:b/>
                <w:bCs/>
                <w:kern w:val="24"/>
              </w:rPr>
              <w:t>menu</w:t>
            </w:r>
          </w:p>
        </w:tc>
      </w:tr>
      <w:tr w:rsidR="00BF6475" w:rsidRPr="00BF6475" w14:paraId="45A385C0" w14:textId="77777777" w:rsidTr="003A3C45">
        <w:trPr>
          <w:trHeight w:val="559"/>
        </w:trPr>
        <w:tc>
          <w:tcPr>
            <w:tcW w:w="1526" w:type="dxa"/>
            <w:shd w:val="clear" w:color="auto" w:fill="auto"/>
            <w:tcMar>
              <w:top w:w="15" w:type="dxa"/>
              <w:left w:w="108" w:type="dxa"/>
              <w:bottom w:w="0" w:type="dxa"/>
              <w:right w:w="108" w:type="dxa"/>
            </w:tcMar>
            <w:vAlign w:val="center"/>
            <w:hideMark/>
          </w:tcPr>
          <w:p w14:paraId="2C48F186" w14:textId="77777777" w:rsidR="00BF6475" w:rsidRPr="00BF6475" w:rsidRDefault="00BF6475" w:rsidP="00BF6475">
            <w:r w:rsidRPr="00BF6475">
              <w:rPr>
                <w:b/>
                <w:bCs/>
                <w:kern w:val="24"/>
              </w:rPr>
              <w:t>Actor:</w:t>
            </w:r>
          </w:p>
        </w:tc>
        <w:tc>
          <w:tcPr>
            <w:tcW w:w="7796" w:type="dxa"/>
            <w:shd w:val="clear" w:color="auto" w:fill="auto"/>
            <w:tcMar>
              <w:top w:w="15" w:type="dxa"/>
              <w:left w:w="108" w:type="dxa"/>
              <w:bottom w:w="0" w:type="dxa"/>
              <w:right w:w="108" w:type="dxa"/>
            </w:tcMar>
            <w:vAlign w:val="center"/>
            <w:hideMark/>
          </w:tcPr>
          <w:p w14:paraId="05666E56" w14:textId="021F8F90" w:rsidR="00BF6475" w:rsidRPr="00BF6475" w:rsidRDefault="00BF6475" w:rsidP="00BF6475">
            <w:pPr>
              <w:tabs>
                <w:tab w:val="left" w:pos="1470"/>
              </w:tabs>
            </w:pPr>
            <w:r w:rsidRPr="00BF6475">
              <w:rPr>
                <w:szCs w:val="24"/>
              </w:rPr>
              <w:t xml:space="preserve">Người dùng không là thành viên, Người </w:t>
            </w:r>
            <w:r w:rsidR="003A3C50" w:rsidRPr="003D7B97">
              <w:rPr>
                <w:szCs w:val="24"/>
              </w:rPr>
              <w:t>dùng là thành viên</w:t>
            </w:r>
          </w:p>
        </w:tc>
      </w:tr>
      <w:tr w:rsidR="00BF6475" w:rsidRPr="00BF6475" w14:paraId="613D9856" w14:textId="77777777" w:rsidTr="003A3C45">
        <w:trPr>
          <w:trHeight w:val="503"/>
        </w:trPr>
        <w:tc>
          <w:tcPr>
            <w:tcW w:w="1526" w:type="dxa"/>
            <w:shd w:val="clear" w:color="auto" w:fill="auto"/>
            <w:tcMar>
              <w:top w:w="15" w:type="dxa"/>
              <w:left w:w="108" w:type="dxa"/>
              <w:bottom w:w="0" w:type="dxa"/>
              <w:right w:w="108" w:type="dxa"/>
            </w:tcMar>
            <w:vAlign w:val="center"/>
            <w:hideMark/>
          </w:tcPr>
          <w:p w14:paraId="2D4EEC8B" w14:textId="77777777" w:rsidR="00BF6475" w:rsidRPr="00BF6475" w:rsidRDefault="00BF6475" w:rsidP="00BF6475">
            <w:r w:rsidRPr="00BF6475">
              <w:rPr>
                <w:b/>
                <w:bCs/>
                <w:kern w:val="24"/>
              </w:rPr>
              <w:t>Tóm tắt:</w:t>
            </w:r>
          </w:p>
        </w:tc>
        <w:tc>
          <w:tcPr>
            <w:tcW w:w="7796" w:type="dxa"/>
            <w:shd w:val="clear" w:color="auto" w:fill="auto"/>
            <w:tcMar>
              <w:top w:w="15" w:type="dxa"/>
              <w:left w:w="108" w:type="dxa"/>
              <w:bottom w:w="0" w:type="dxa"/>
              <w:right w:w="108" w:type="dxa"/>
            </w:tcMar>
            <w:vAlign w:val="center"/>
            <w:hideMark/>
          </w:tcPr>
          <w:p w14:paraId="47D56983" w14:textId="442779AE" w:rsidR="00BF6475" w:rsidRPr="00BF6475" w:rsidRDefault="00BF6475" w:rsidP="00BF6475">
            <w:r w:rsidRPr="00BF6475">
              <w:rPr>
                <w:kern w:val="24"/>
              </w:rPr>
              <w:t xml:space="preserve">Use-case này bắt đầu </w:t>
            </w:r>
            <w:r w:rsidR="003A3C50" w:rsidRPr="003D7B97">
              <w:rPr>
                <w:kern w:val="24"/>
              </w:rPr>
              <w:t>khi</w:t>
            </w:r>
            <w:r w:rsidRPr="00BF6475">
              <w:rPr>
                <w:kern w:val="24"/>
              </w:rPr>
              <w:t xml:space="preserve"> chọn nút “</w:t>
            </w:r>
            <w:r w:rsidR="003A3C50" w:rsidRPr="003D7B97">
              <w:rPr>
                <w:kern w:val="24"/>
              </w:rPr>
              <w:t>Menu</w:t>
            </w:r>
            <w:r w:rsidRPr="00BF6475">
              <w:rPr>
                <w:kern w:val="24"/>
              </w:rPr>
              <w:t>”</w:t>
            </w:r>
          </w:p>
        </w:tc>
      </w:tr>
      <w:tr w:rsidR="00BF6475" w:rsidRPr="00BF6475" w14:paraId="602F77D9" w14:textId="77777777" w:rsidTr="003A3C45">
        <w:trPr>
          <w:trHeight w:val="529"/>
        </w:trPr>
        <w:tc>
          <w:tcPr>
            <w:tcW w:w="1526" w:type="dxa"/>
            <w:shd w:val="clear" w:color="auto" w:fill="auto"/>
            <w:tcMar>
              <w:top w:w="15" w:type="dxa"/>
              <w:left w:w="108" w:type="dxa"/>
              <w:bottom w:w="0" w:type="dxa"/>
              <w:right w:w="108" w:type="dxa"/>
            </w:tcMar>
            <w:vAlign w:val="center"/>
            <w:hideMark/>
          </w:tcPr>
          <w:p w14:paraId="1309FB9A" w14:textId="77777777" w:rsidR="00BF6475" w:rsidRPr="00BF6475" w:rsidRDefault="00BF6475" w:rsidP="00BF6475">
            <w:r w:rsidRPr="00BF6475">
              <w:rPr>
                <w:b/>
                <w:bCs/>
                <w:kern w:val="24"/>
              </w:rPr>
              <w:t>Điều kiện tiên quyết:</w:t>
            </w:r>
          </w:p>
        </w:tc>
        <w:tc>
          <w:tcPr>
            <w:tcW w:w="7796" w:type="dxa"/>
            <w:shd w:val="clear" w:color="auto" w:fill="auto"/>
            <w:tcMar>
              <w:top w:w="15" w:type="dxa"/>
              <w:left w:w="108" w:type="dxa"/>
              <w:bottom w:w="0" w:type="dxa"/>
              <w:right w:w="108" w:type="dxa"/>
            </w:tcMar>
            <w:vAlign w:val="center"/>
            <w:hideMark/>
          </w:tcPr>
          <w:p w14:paraId="01060D0E" w14:textId="77777777" w:rsidR="00BF6475" w:rsidRPr="00BF6475" w:rsidRDefault="00BF6475" w:rsidP="00BF6475">
            <w:r w:rsidRPr="00BF6475">
              <w:rPr>
                <w:kern w:val="24"/>
              </w:rPr>
              <w:t>Không</w:t>
            </w:r>
          </w:p>
        </w:tc>
      </w:tr>
      <w:tr w:rsidR="00BF6475" w:rsidRPr="00BF6475" w14:paraId="534DCE85" w14:textId="77777777" w:rsidTr="003A3C45">
        <w:trPr>
          <w:trHeight w:val="821"/>
        </w:trPr>
        <w:tc>
          <w:tcPr>
            <w:tcW w:w="1526" w:type="dxa"/>
            <w:shd w:val="clear" w:color="auto" w:fill="auto"/>
            <w:tcMar>
              <w:top w:w="15" w:type="dxa"/>
              <w:left w:w="108" w:type="dxa"/>
              <w:bottom w:w="0" w:type="dxa"/>
              <w:right w:w="108" w:type="dxa"/>
            </w:tcMar>
            <w:vAlign w:val="center"/>
            <w:hideMark/>
          </w:tcPr>
          <w:p w14:paraId="1815AEA8" w14:textId="77777777" w:rsidR="00BF6475" w:rsidRPr="00BF6475" w:rsidRDefault="00BF6475" w:rsidP="00BF6475">
            <w:r w:rsidRPr="00BF6475">
              <w:rPr>
                <w:b/>
                <w:bCs/>
                <w:kern w:val="24"/>
              </w:rPr>
              <w:lastRenderedPageBreak/>
              <w:t>Kết quả:</w:t>
            </w:r>
          </w:p>
        </w:tc>
        <w:tc>
          <w:tcPr>
            <w:tcW w:w="7796" w:type="dxa"/>
            <w:shd w:val="clear" w:color="auto" w:fill="auto"/>
            <w:tcMar>
              <w:top w:w="15" w:type="dxa"/>
              <w:left w:w="108" w:type="dxa"/>
              <w:bottom w:w="0" w:type="dxa"/>
              <w:right w:w="108" w:type="dxa"/>
            </w:tcMar>
            <w:vAlign w:val="center"/>
            <w:hideMark/>
          </w:tcPr>
          <w:p w14:paraId="12DA1469" w14:textId="210C0558" w:rsidR="00BF6475" w:rsidRPr="00BF6475" w:rsidRDefault="00BF6475" w:rsidP="00BF6475">
            <w:r w:rsidRPr="00BF6475">
              <w:t xml:space="preserve">Màn hình sẽ </w:t>
            </w:r>
            <w:r w:rsidR="003A3C50" w:rsidRPr="003D7B97">
              <w:t>hiện thông tin menu</w:t>
            </w:r>
          </w:p>
        </w:tc>
      </w:tr>
      <w:tr w:rsidR="00BF6475" w:rsidRPr="00BF6475" w14:paraId="4B176E80" w14:textId="77777777" w:rsidTr="003A3C45">
        <w:trPr>
          <w:trHeight w:val="770"/>
        </w:trPr>
        <w:tc>
          <w:tcPr>
            <w:tcW w:w="1526" w:type="dxa"/>
            <w:shd w:val="clear" w:color="auto" w:fill="auto"/>
            <w:tcMar>
              <w:top w:w="15" w:type="dxa"/>
              <w:left w:w="108" w:type="dxa"/>
              <w:bottom w:w="0" w:type="dxa"/>
              <w:right w:w="108" w:type="dxa"/>
            </w:tcMar>
            <w:vAlign w:val="center"/>
            <w:hideMark/>
          </w:tcPr>
          <w:p w14:paraId="6AF89E01" w14:textId="77777777" w:rsidR="00BF6475" w:rsidRPr="00BF6475" w:rsidRDefault="00BF6475" w:rsidP="00BF6475">
            <w:r w:rsidRPr="00BF6475">
              <w:rPr>
                <w:b/>
                <w:bCs/>
                <w:kern w:val="24"/>
              </w:rPr>
              <w:t>Kịch bản chính:</w:t>
            </w:r>
          </w:p>
        </w:tc>
        <w:tc>
          <w:tcPr>
            <w:tcW w:w="7796" w:type="dxa"/>
            <w:shd w:val="clear" w:color="auto" w:fill="auto"/>
            <w:tcMar>
              <w:top w:w="15" w:type="dxa"/>
              <w:left w:w="108" w:type="dxa"/>
              <w:bottom w:w="0" w:type="dxa"/>
              <w:right w:w="108" w:type="dxa"/>
            </w:tcMar>
            <w:vAlign w:val="center"/>
            <w:hideMark/>
          </w:tcPr>
          <w:p w14:paraId="5ED27676" w14:textId="5DC5FA4E" w:rsidR="00BF6475" w:rsidRPr="00BF6475" w:rsidRDefault="00BF6475" w:rsidP="00045567">
            <w:pPr>
              <w:numPr>
                <w:ilvl w:val="0"/>
                <w:numId w:val="14"/>
              </w:numPr>
              <w:spacing w:before="60" w:after="60" w:line="288" w:lineRule="auto"/>
              <w:contextualSpacing/>
              <w:rPr>
                <w:rFonts w:eastAsia="Calibri"/>
              </w:rPr>
            </w:pPr>
            <w:r w:rsidRPr="00BF6475">
              <w:rPr>
                <w:rFonts w:eastAsia="Calibri"/>
              </w:rPr>
              <w:t>Khi chọn nút “</w:t>
            </w:r>
            <w:r w:rsidR="003A3C50" w:rsidRPr="003D7B97">
              <w:rPr>
                <w:rFonts w:eastAsia="Calibri"/>
              </w:rPr>
              <w:t>Menu</w:t>
            </w:r>
            <w:r w:rsidRPr="00BF6475">
              <w:rPr>
                <w:rFonts w:eastAsia="Calibri"/>
              </w:rPr>
              <w:t>” sẽ hiện</w:t>
            </w:r>
            <w:r w:rsidR="00CA361E">
              <w:rPr>
                <w:rFonts w:eastAsia="Calibri"/>
              </w:rPr>
              <w:t xml:space="preserve"> chính sách giao hàng và</w:t>
            </w:r>
            <w:r w:rsidRPr="00BF6475">
              <w:rPr>
                <w:rFonts w:eastAsia="Calibri"/>
              </w:rPr>
              <w:t xml:space="preserve"> danh sách các sản phẩm được sắp xếp theo </w:t>
            </w:r>
            <w:r w:rsidR="003A3C50" w:rsidRPr="003D7B97">
              <w:rPr>
                <w:rFonts w:eastAsia="Calibri"/>
              </w:rPr>
              <w:t xml:space="preserve">từng </w:t>
            </w:r>
            <w:r w:rsidR="00FC2139" w:rsidRPr="003D7B97">
              <w:rPr>
                <w:rFonts w:eastAsia="Calibri"/>
              </w:rPr>
              <w:t>loại thức uống</w:t>
            </w:r>
            <w:r w:rsidR="00CA361E">
              <w:rPr>
                <w:rFonts w:eastAsia="Calibri"/>
              </w:rPr>
              <w:t xml:space="preserve"> </w:t>
            </w:r>
          </w:p>
        </w:tc>
      </w:tr>
      <w:tr w:rsidR="00BF6475" w:rsidRPr="00BF6475" w14:paraId="333979D8" w14:textId="77777777" w:rsidTr="003A3C45">
        <w:trPr>
          <w:trHeight w:val="681"/>
        </w:trPr>
        <w:tc>
          <w:tcPr>
            <w:tcW w:w="1526" w:type="dxa"/>
            <w:shd w:val="clear" w:color="auto" w:fill="auto"/>
            <w:tcMar>
              <w:top w:w="15" w:type="dxa"/>
              <w:left w:w="108" w:type="dxa"/>
              <w:bottom w:w="0" w:type="dxa"/>
              <w:right w:w="108" w:type="dxa"/>
            </w:tcMar>
            <w:vAlign w:val="center"/>
            <w:hideMark/>
          </w:tcPr>
          <w:p w14:paraId="5CF6F1F9" w14:textId="77777777" w:rsidR="00BF6475" w:rsidRPr="00BF6475" w:rsidRDefault="00BF6475" w:rsidP="00BF6475">
            <w:r w:rsidRPr="00BF6475">
              <w:rPr>
                <w:b/>
                <w:bCs/>
                <w:kern w:val="24"/>
              </w:rPr>
              <w:t>Kịch bản phụ:</w:t>
            </w:r>
          </w:p>
        </w:tc>
        <w:tc>
          <w:tcPr>
            <w:tcW w:w="7796" w:type="dxa"/>
            <w:shd w:val="clear" w:color="auto" w:fill="auto"/>
            <w:tcMar>
              <w:top w:w="15" w:type="dxa"/>
              <w:left w:w="108" w:type="dxa"/>
              <w:bottom w:w="0" w:type="dxa"/>
              <w:right w:w="108" w:type="dxa"/>
            </w:tcMar>
            <w:vAlign w:val="center"/>
            <w:hideMark/>
          </w:tcPr>
          <w:p w14:paraId="100F3A3A" w14:textId="6535D1BD" w:rsidR="00BF6475" w:rsidRPr="00BF6475" w:rsidRDefault="00BF6475" w:rsidP="00045567">
            <w:pPr>
              <w:numPr>
                <w:ilvl w:val="0"/>
                <w:numId w:val="14"/>
              </w:numPr>
              <w:spacing w:before="60" w:after="60" w:line="288" w:lineRule="auto"/>
              <w:contextualSpacing/>
              <w:rPr>
                <w:rFonts w:eastAsia="Calibri"/>
              </w:rPr>
            </w:pPr>
            <w:r w:rsidRPr="00BF6475">
              <w:rPr>
                <w:rFonts w:eastAsia="Calibri"/>
              </w:rPr>
              <w:t>Người dùng chọn sản phẩm bất kì để xem chi tiết sản phẩm.</w:t>
            </w:r>
          </w:p>
        </w:tc>
      </w:tr>
    </w:tbl>
    <w:p w14:paraId="4F64801F" w14:textId="77777777" w:rsidR="00AE2502" w:rsidRPr="003D7B97" w:rsidRDefault="00AE2502" w:rsidP="00746931">
      <w:pPr>
        <w:spacing w:after="200" w:line="276" w:lineRule="auto"/>
        <w:rPr>
          <w:b/>
          <w:color w:val="000000" w:themeColor="text1"/>
          <w:sz w:val="28"/>
          <w:szCs w:val="28"/>
        </w:rPr>
      </w:pPr>
    </w:p>
    <w:p w14:paraId="1AA5AE0E" w14:textId="23741BC5" w:rsidR="00291888" w:rsidRPr="003D7B97" w:rsidRDefault="00C828A5" w:rsidP="00746931">
      <w:pPr>
        <w:spacing w:after="200" w:line="276" w:lineRule="auto"/>
        <w:rPr>
          <w:b/>
          <w:color w:val="000000" w:themeColor="text1"/>
          <w:sz w:val="28"/>
          <w:szCs w:val="28"/>
        </w:rPr>
      </w:pPr>
      <w:r w:rsidRPr="003D7B97">
        <w:rPr>
          <w:b/>
          <w:color w:val="000000" w:themeColor="text1"/>
          <w:sz w:val="28"/>
          <w:szCs w:val="28"/>
        </w:rPr>
        <w:t>3.2.</w:t>
      </w:r>
      <w:r w:rsidR="001D6EA4">
        <w:rPr>
          <w:b/>
          <w:color w:val="000000" w:themeColor="text1"/>
          <w:sz w:val="28"/>
          <w:szCs w:val="28"/>
        </w:rPr>
        <w:t>8</w:t>
      </w:r>
      <w:r w:rsidRPr="003D7B97">
        <w:rPr>
          <w:b/>
          <w:color w:val="000000" w:themeColor="text1"/>
          <w:sz w:val="28"/>
          <w:szCs w:val="28"/>
        </w:rPr>
        <w:t xml:space="preserve">. Use-case </w:t>
      </w:r>
      <w:r w:rsidR="00291888" w:rsidRPr="003D7B97">
        <w:rPr>
          <w:b/>
          <w:color w:val="000000" w:themeColor="text1"/>
          <w:sz w:val="28"/>
          <w:szCs w:val="28"/>
        </w:rPr>
        <w:t xml:space="preserve"> Xem chi tiết sản phẩm:</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291888" w:rsidRPr="00BF6475" w14:paraId="3C5648A8" w14:textId="77777777" w:rsidTr="003A3C45">
        <w:trPr>
          <w:trHeight w:val="529"/>
        </w:trPr>
        <w:tc>
          <w:tcPr>
            <w:tcW w:w="1526" w:type="dxa"/>
            <w:shd w:val="clear" w:color="auto" w:fill="auto"/>
            <w:tcMar>
              <w:top w:w="15" w:type="dxa"/>
              <w:left w:w="108" w:type="dxa"/>
              <w:bottom w:w="0" w:type="dxa"/>
              <w:right w:w="108" w:type="dxa"/>
            </w:tcMar>
            <w:vAlign w:val="center"/>
            <w:hideMark/>
          </w:tcPr>
          <w:p w14:paraId="611304CF" w14:textId="77777777" w:rsidR="00291888" w:rsidRPr="00BF6475" w:rsidRDefault="00291888" w:rsidP="003A3C45">
            <w:r w:rsidRPr="00BF6475">
              <w:rPr>
                <w:b/>
                <w:bCs/>
                <w:kern w:val="24"/>
              </w:rPr>
              <w:t>Tên Use-Case:</w:t>
            </w:r>
          </w:p>
        </w:tc>
        <w:tc>
          <w:tcPr>
            <w:tcW w:w="7796" w:type="dxa"/>
            <w:shd w:val="clear" w:color="auto" w:fill="auto"/>
            <w:tcMar>
              <w:top w:w="15" w:type="dxa"/>
              <w:left w:w="108" w:type="dxa"/>
              <w:bottom w:w="0" w:type="dxa"/>
              <w:right w:w="108" w:type="dxa"/>
            </w:tcMar>
            <w:vAlign w:val="center"/>
            <w:hideMark/>
          </w:tcPr>
          <w:p w14:paraId="31AC5C1B" w14:textId="7EDDB9C5" w:rsidR="00291888" w:rsidRPr="00BF6475" w:rsidRDefault="00291888" w:rsidP="003A3C45">
            <w:r w:rsidRPr="00BF6475">
              <w:rPr>
                <w:b/>
                <w:bCs/>
                <w:kern w:val="24"/>
              </w:rPr>
              <w:t xml:space="preserve">Xem </w:t>
            </w:r>
            <w:r w:rsidRPr="003D7B97">
              <w:rPr>
                <w:b/>
                <w:bCs/>
                <w:kern w:val="24"/>
              </w:rPr>
              <w:t>chi tiết sản phẩm</w:t>
            </w:r>
          </w:p>
        </w:tc>
      </w:tr>
      <w:tr w:rsidR="00291888" w:rsidRPr="00BF6475" w14:paraId="7BB2EB82" w14:textId="77777777" w:rsidTr="003A3C45">
        <w:trPr>
          <w:trHeight w:val="559"/>
        </w:trPr>
        <w:tc>
          <w:tcPr>
            <w:tcW w:w="1526" w:type="dxa"/>
            <w:shd w:val="clear" w:color="auto" w:fill="auto"/>
            <w:tcMar>
              <w:top w:w="15" w:type="dxa"/>
              <w:left w:w="108" w:type="dxa"/>
              <w:bottom w:w="0" w:type="dxa"/>
              <w:right w:w="108" w:type="dxa"/>
            </w:tcMar>
            <w:vAlign w:val="center"/>
            <w:hideMark/>
          </w:tcPr>
          <w:p w14:paraId="552E2E7F" w14:textId="77777777" w:rsidR="00291888" w:rsidRPr="00BF6475" w:rsidRDefault="00291888" w:rsidP="003A3C45">
            <w:r w:rsidRPr="00BF6475">
              <w:rPr>
                <w:b/>
                <w:bCs/>
                <w:kern w:val="24"/>
              </w:rPr>
              <w:t>Actor:</w:t>
            </w:r>
          </w:p>
        </w:tc>
        <w:tc>
          <w:tcPr>
            <w:tcW w:w="7796" w:type="dxa"/>
            <w:shd w:val="clear" w:color="auto" w:fill="auto"/>
            <w:tcMar>
              <w:top w:w="15" w:type="dxa"/>
              <w:left w:w="108" w:type="dxa"/>
              <w:bottom w:w="0" w:type="dxa"/>
              <w:right w:w="108" w:type="dxa"/>
            </w:tcMar>
            <w:vAlign w:val="center"/>
            <w:hideMark/>
          </w:tcPr>
          <w:p w14:paraId="67BA9354" w14:textId="77777777" w:rsidR="00291888" w:rsidRPr="00BF6475" w:rsidRDefault="00291888" w:rsidP="003A3C45">
            <w:pPr>
              <w:tabs>
                <w:tab w:val="left" w:pos="1470"/>
              </w:tabs>
            </w:pPr>
            <w:r w:rsidRPr="00BF6475">
              <w:rPr>
                <w:szCs w:val="24"/>
              </w:rPr>
              <w:t xml:space="preserve">Người dùng không là thành viên, Người </w:t>
            </w:r>
            <w:r w:rsidRPr="003D7B97">
              <w:rPr>
                <w:szCs w:val="24"/>
              </w:rPr>
              <w:t>dùng là thành viên</w:t>
            </w:r>
          </w:p>
        </w:tc>
      </w:tr>
      <w:tr w:rsidR="00291888" w:rsidRPr="00BF6475" w14:paraId="341EAECB" w14:textId="77777777" w:rsidTr="003A3C45">
        <w:trPr>
          <w:trHeight w:val="503"/>
        </w:trPr>
        <w:tc>
          <w:tcPr>
            <w:tcW w:w="1526" w:type="dxa"/>
            <w:shd w:val="clear" w:color="auto" w:fill="auto"/>
            <w:tcMar>
              <w:top w:w="15" w:type="dxa"/>
              <w:left w:w="108" w:type="dxa"/>
              <w:bottom w:w="0" w:type="dxa"/>
              <w:right w:w="108" w:type="dxa"/>
            </w:tcMar>
            <w:vAlign w:val="center"/>
            <w:hideMark/>
          </w:tcPr>
          <w:p w14:paraId="1A01CCF2" w14:textId="77777777" w:rsidR="00291888" w:rsidRPr="00BF6475" w:rsidRDefault="00291888" w:rsidP="003A3C45">
            <w:r w:rsidRPr="00BF6475">
              <w:rPr>
                <w:b/>
                <w:bCs/>
                <w:kern w:val="24"/>
              </w:rPr>
              <w:t>Tóm tắt:</w:t>
            </w:r>
          </w:p>
        </w:tc>
        <w:tc>
          <w:tcPr>
            <w:tcW w:w="7796" w:type="dxa"/>
            <w:shd w:val="clear" w:color="auto" w:fill="auto"/>
            <w:tcMar>
              <w:top w:w="15" w:type="dxa"/>
              <w:left w:w="108" w:type="dxa"/>
              <w:bottom w:w="0" w:type="dxa"/>
              <w:right w:w="108" w:type="dxa"/>
            </w:tcMar>
            <w:vAlign w:val="center"/>
            <w:hideMark/>
          </w:tcPr>
          <w:p w14:paraId="522016FC" w14:textId="5D145C1D" w:rsidR="00291888" w:rsidRPr="00BF6475" w:rsidRDefault="00291888" w:rsidP="003A3C45">
            <w:r w:rsidRPr="00BF6475">
              <w:rPr>
                <w:kern w:val="24"/>
              </w:rPr>
              <w:t xml:space="preserve">Use-case này bắt đầu </w:t>
            </w:r>
            <w:r w:rsidRPr="003D7B97">
              <w:rPr>
                <w:kern w:val="24"/>
              </w:rPr>
              <w:t>khi</w:t>
            </w:r>
            <w:r w:rsidRPr="00BF6475">
              <w:rPr>
                <w:kern w:val="24"/>
              </w:rPr>
              <w:t xml:space="preserve"> chọn </w:t>
            </w:r>
            <w:r w:rsidRPr="003D7B97">
              <w:rPr>
                <w:kern w:val="24"/>
              </w:rPr>
              <w:t>sản phẩm trong menu</w:t>
            </w:r>
          </w:p>
        </w:tc>
      </w:tr>
      <w:tr w:rsidR="00291888" w:rsidRPr="00BF6475" w14:paraId="50F9C10D" w14:textId="77777777" w:rsidTr="003A3C45">
        <w:trPr>
          <w:trHeight w:val="529"/>
        </w:trPr>
        <w:tc>
          <w:tcPr>
            <w:tcW w:w="1526" w:type="dxa"/>
            <w:shd w:val="clear" w:color="auto" w:fill="auto"/>
            <w:tcMar>
              <w:top w:w="15" w:type="dxa"/>
              <w:left w:w="108" w:type="dxa"/>
              <w:bottom w:w="0" w:type="dxa"/>
              <w:right w:w="108" w:type="dxa"/>
            </w:tcMar>
            <w:vAlign w:val="center"/>
            <w:hideMark/>
          </w:tcPr>
          <w:p w14:paraId="18247525" w14:textId="77777777" w:rsidR="00291888" w:rsidRPr="00BF6475" w:rsidRDefault="00291888" w:rsidP="003A3C45">
            <w:r w:rsidRPr="00BF6475">
              <w:rPr>
                <w:b/>
                <w:bCs/>
                <w:kern w:val="24"/>
              </w:rPr>
              <w:t>Điều kiện tiên quyết:</w:t>
            </w:r>
          </w:p>
        </w:tc>
        <w:tc>
          <w:tcPr>
            <w:tcW w:w="7796" w:type="dxa"/>
            <w:shd w:val="clear" w:color="auto" w:fill="auto"/>
            <w:tcMar>
              <w:top w:w="15" w:type="dxa"/>
              <w:left w:w="108" w:type="dxa"/>
              <w:bottom w:w="0" w:type="dxa"/>
              <w:right w:w="108" w:type="dxa"/>
            </w:tcMar>
            <w:vAlign w:val="center"/>
            <w:hideMark/>
          </w:tcPr>
          <w:p w14:paraId="49AEC649" w14:textId="77777777" w:rsidR="00291888" w:rsidRPr="00BF6475" w:rsidRDefault="00291888" w:rsidP="003A3C45">
            <w:r w:rsidRPr="00BF6475">
              <w:rPr>
                <w:kern w:val="24"/>
              </w:rPr>
              <w:t>Không</w:t>
            </w:r>
          </w:p>
        </w:tc>
      </w:tr>
      <w:tr w:rsidR="00291888" w:rsidRPr="00BF6475" w14:paraId="457E0CEB" w14:textId="77777777" w:rsidTr="003A3C45">
        <w:trPr>
          <w:trHeight w:val="821"/>
        </w:trPr>
        <w:tc>
          <w:tcPr>
            <w:tcW w:w="1526" w:type="dxa"/>
            <w:shd w:val="clear" w:color="auto" w:fill="auto"/>
            <w:tcMar>
              <w:top w:w="15" w:type="dxa"/>
              <w:left w:w="108" w:type="dxa"/>
              <w:bottom w:w="0" w:type="dxa"/>
              <w:right w:w="108" w:type="dxa"/>
            </w:tcMar>
            <w:vAlign w:val="center"/>
            <w:hideMark/>
          </w:tcPr>
          <w:p w14:paraId="186FE418" w14:textId="77777777" w:rsidR="00291888" w:rsidRPr="00BF6475" w:rsidRDefault="00291888" w:rsidP="003A3C45">
            <w:r w:rsidRPr="00BF6475">
              <w:rPr>
                <w:b/>
                <w:bCs/>
                <w:kern w:val="24"/>
              </w:rPr>
              <w:t>Kết quả:</w:t>
            </w:r>
          </w:p>
        </w:tc>
        <w:tc>
          <w:tcPr>
            <w:tcW w:w="7796" w:type="dxa"/>
            <w:shd w:val="clear" w:color="auto" w:fill="auto"/>
            <w:tcMar>
              <w:top w:w="15" w:type="dxa"/>
              <w:left w:w="108" w:type="dxa"/>
              <w:bottom w:w="0" w:type="dxa"/>
              <w:right w:w="108" w:type="dxa"/>
            </w:tcMar>
            <w:vAlign w:val="center"/>
            <w:hideMark/>
          </w:tcPr>
          <w:p w14:paraId="178E346E" w14:textId="26C67B31" w:rsidR="00291888" w:rsidRPr="00BF6475" w:rsidRDefault="00F32C44" w:rsidP="003A3C45">
            <w:r w:rsidRPr="003D7B97">
              <w:t>Chuyển sang màn hình chi tiết sản phẩm được chọn</w:t>
            </w:r>
          </w:p>
        </w:tc>
      </w:tr>
      <w:tr w:rsidR="00291888" w:rsidRPr="00BF6475" w14:paraId="5733DB25" w14:textId="77777777" w:rsidTr="003A3C45">
        <w:trPr>
          <w:trHeight w:val="770"/>
        </w:trPr>
        <w:tc>
          <w:tcPr>
            <w:tcW w:w="1526" w:type="dxa"/>
            <w:shd w:val="clear" w:color="auto" w:fill="auto"/>
            <w:tcMar>
              <w:top w:w="15" w:type="dxa"/>
              <w:left w:w="108" w:type="dxa"/>
              <w:bottom w:w="0" w:type="dxa"/>
              <w:right w:w="108" w:type="dxa"/>
            </w:tcMar>
            <w:vAlign w:val="center"/>
            <w:hideMark/>
          </w:tcPr>
          <w:p w14:paraId="0FC26C9D" w14:textId="77777777" w:rsidR="00291888" w:rsidRPr="00BF6475" w:rsidRDefault="00291888" w:rsidP="003A3C45">
            <w:r w:rsidRPr="00BF6475">
              <w:rPr>
                <w:b/>
                <w:bCs/>
                <w:kern w:val="24"/>
              </w:rPr>
              <w:t>Kịch bản chính:</w:t>
            </w:r>
          </w:p>
        </w:tc>
        <w:tc>
          <w:tcPr>
            <w:tcW w:w="7796" w:type="dxa"/>
            <w:shd w:val="clear" w:color="auto" w:fill="auto"/>
            <w:tcMar>
              <w:top w:w="15" w:type="dxa"/>
              <w:left w:w="108" w:type="dxa"/>
              <w:bottom w:w="0" w:type="dxa"/>
              <w:right w:w="108" w:type="dxa"/>
            </w:tcMar>
            <w:vAlign w:val="center"/>
            <w:hideMark/>
          </w:tcPr>
          <w:p w14:paraId="1BA1C86A" w14:textId="77777777" w:rsidR="00291888" w:rsidRPr="003D7B97" w:rsidRDefault="003D7B97" w:rsidP="00045567">
            <w:pPr>
              <w:pStyle w:val="ListParagraph"/>
              <w:numPr>
                <w:ilvl w:val="0"/>
                <w:numId w:val="14"/>
              </w:numPr>
              <w:spacing w:before="60" w:after="60" w:line="288" w:lineRule="auto"/>
              <w:rPr>
                <w:rFonts w:ascii="Times New Roman" w:eastAsia="Calibri" w:hAnsi="Times New Roman" w:cs="Times New Roman"/>
                <w:sz w:val="26"/>
                <w:szCs w:val="26"/>
              </w:rPr>
            </w:pPr>
            <w:r w:rsidRPr="003D7B97">
              <w:rPr>
                <w:rFonts w:ascii="Times New Roman" w:eastAsia="Calibri" w:hAnsi="Times New Roman" w:cs="Times New Roman"/>
                <w:sz w:val="26"/>
                <w:szCs w:val="26"/>
              </w:rPr>
              <w:t>Người dùng chọn size, số lượng, và topping (nếu có)</w:t>
            </w:r>
          </w:p>
          <w:p w14:paraId="2F50511F" w14:textId="77777777" w:rsidR="003D7B97" w:rsidRPr="003D7B97" w:rsidRDefault="003D7B97" w:rsidP="00045567">
            <w:pPr>
              <w:pStyle w:val="ListParagraph"/>
              <w:numPr>
                <w:ilvl w:val="0"/>
                <w:numId w:val="14"/>
              </w:numPr>
              <w:spacing w:before="60" w:after="60" w:line="288" w:lineRule="auto"/>
              <w:rPr>
                <w:rFonts w:eastAsia="Calibri"/>
              </w:rPr>
            </w:pPr>
            <w:r w:rsidRPr="003D7B97">
              <w:rPr>
                <w:rFonts w:ascii="Times New Roman" w:eastAsia="Calibri" w:hAnsi="Times New Roman" w:cs="Times New Roman"/>
                <w:sz w:val="26"/>
                <w:szCs w:val="26"/>
              </w:rPr>
              <w:t>Khi nhấn nút “Thêm vào giỏ hàng”</w:t>
            </w:r>
            <w:r>
              <w:rPr>
                <w:rFonts w:ascii="Times New Roman" w:eastAsia="Calibri" w:hAnsi="Times New Roman" w:cs="Times New Roman"/>
                <w:sz w:val="26"/>
                <w:szCs w:val="26"/>
              </w:rPr>
              <w:t>:</w:t>
            </w:r>
          </w:p>
          <w:p w14:paraId="15477DC8" w14:textId="526D582C" w:rsidR="003D7B97" w:rsidRPr="0066385D" w:rsidRDefault="003D7B97" w:rsidP="00045567">
            <w:pPr>
              <w:pStyle w:val="ListParagraph"/>
              <w:numPr>
                <w:ilvl w:val="0"/>
                <w:numId w:val="15"/>
              </w:numPr>
              <w:spacing w:before="60" w:after="60" w:line="288" w:lineRule="auto"/>
              <w:rPr>
                <w:rFonts w:eastAsia="Calibri"/>
              </w:rPr>
            </w:pPr>
            <w:r>
              <w:rPr>
                <w:rFonts w:ascii="Times New Roman" w:eastAsia="Calibri" w:hAnsi="Times New Roman" w:cs="Times New Roman"/>
                <w:sz w:val="26"/>
                <w:szCs w:val="26"/>
              </w:rPr>
              <w:t xml:space="preserve">Nếu sản phẩm đã có trong giỏ hàng, </w:t>
            </w:r>
            <w:r w:rsidRPr="003D7B97">
              <w:rPr>
                <w:rFonts w:ascii="Times New Roman" w:eastAsia="Calibri" w:hAnsi="Times New Roman" w:cs="Times New Roman"/>
                <w:sz w:val="26"/>
                <w:szCs w:val="26"/>
              </w:rPr>
              <w:t xml:space="preserve">hệ thống sẽ </w:t>
            </w:r>
            <w:r>
              <w:rPr>
                <w:rFonts w:ascii="Times New Roman" w:eastAsia="Calibri" w:hAnsi="Times New Roman" w:cs="Times New Roman"/>
                <w:sz w:val="26"/>
                <w:szCs w:val="26"/>
              </w:rPr>
              <w:t xml:space="preserve">thông báo hỏi người dùng có cập nhật số lượng sản phẩm hay không. </w:t>
            </w:r>
          </w:p>
          <w:p w14:paraId="47DC6E9E" w14:textId="27BCE562" w:rsidR="0066385D" w:rsidRPr="0066385D" w:rsidRDefault="0066385D" w:rsidP="00045567">
            <w:pPr>
              <w:pStyle w:val="ListParagraph"/>
              <w:numPr>
                <w:ilvl w:val="1"/>
                <w:numId w:val="15"/>
              </w:numPr>
              <w:spacing w:before="60" w:after="60" w:line="288" w:lineRule="auto"/>
              <w:rPr>
                <w:rFonts w:eastAsia="Calibri"/>
              </w:rPr>
            </w:pPr>
            <w:r>
              <w:rPr>
                <w:rFonts w:ascii="Times New Roman" w:eastAsia="Calibri" w:hAnsi="Times New Roman" w:cs="Times New Roman"/>
                <w:sz w:val="26"/>
                <w:szCs w:val="26"/>
              </w:rPr>
              <w:t>Nếu người dùng chọn có, hệ thống sẽ cập nhật thêm số lượng sản phẩm theo số lượng tương ứng vào giỏ hàng</w:t>
            </w:r>
          </w:p>
          <w:p w14:paraId="14B89AF9" w14:textId="0C3FBAA3" w:rsidR="0066385D" w:rsidRPr="0066385D" w:rsidRDefault="0066385D" w:rsidP="00045567">
            <w:pPr>
              <w:pStyle w:val="ListParagraph"/>
              <w:numPr>
                <w:ilvl w:val="1"/>
                <w:numId w:val="15"/>
              </w:numPr>
              <w:spacing w:before="60" w:after="60" w:line="288" w:lineRule="auto"/>
              <w:rPr>
                <w:rFonts w:ascii="Times New Roman" w:eastAsia="Calibri" w:hAnsi="Times New Roman" w:cs="Times New Roman"/>
                <w:sz w:val="26"/>
                <w:szCs w:val="26"/>
              </w:rPr>
            </w:pPr>
            <w:r w:rsidRPr="0066385D">
              <w:rPr>
                <w:rFonts w:ascii="Times New Roman" w:eastAsia="Calibri" w:hAnsi="Times New Roman" w:cs="Times New Roman"/>
                <w:sz w:val="26"/>
                <w:szCs w:val="26"/>
              </w:rPr>
              <w:t>Nếu người dùng chọn không, hệ thống tắt thông báo.</w:t>
            </w:r>
          </w:p>
          <w:p w14:paraId="30CD8353" w14:textId="277519D9" w:rsidR="0066385D" w:rsidRPr="0066385D" w:rsidRDefault="0066385D" w:rsidP="00045567">
            <w:pPr>
              <w:pStyle w:val="ListParagraph"/>
              <w:numPr>
                <w:ilvl w:val="0"/>
                <w:numId w:val="15"/>
              </w:numPr>
              <w:spacing w:before="60" w:after="60" w:line="288" w:lineRule="auto"/>
              <w:rPr>
                <w:rFonts w:eastAsia="Calibri"/>
              </w:rPr>
            </w:pPr>
            <w:r w:rsidRPr="0066385D">
              <w:rPr>
                <w:rFonts w:ascii="Times New Roman" w:eastAsia="Calibri" w:hAnsi="Times New Roman" w:cs="Times New Roman"/>
                <w:sz w:val="26"/>
                <w:szCs w:val="26"/>
              </w:rPr>
              <w:t>Nếu sản phẩm chưa có trong giỏ hàng, hệ thống sẽ thêm sản phẩm vào giỏ hàng.</w:t>
            </w:r>
          </w:p>
        </w:tc>
      </w:tr>
      <w:tr w:rsidR="00291888" w:rsidRPr="00BF6475" w14:paraId="6A10A0D1" w14:textId="77777777" w:rsidTr="003A3C45">
        <w:trPr>
          <w:trHeight w:val="681"/>
        </w:trPr>
        <w:tc>
          <w:tcPr>
            <w:tcW w:w="1526" w:type="dxa"/>
            <w:shd w:val="clear" w:color="auto" w:fill="auto"/>
            <w:tcMar>
              <w:top w:w="15" w:type="dxa"/>
              <w:left w:w="108" w:type="dxa"/>
              <w:bottom w:w="0" w:type="dxa"/>
              <w:right w:w="108" w:type="dxa"/>
            </w:tcMar>
            <w:vAlign w:val="center"/>
            <w:hideMark/>
          </w:tcPr>
          <w:p w14:paraId="7B6B0C08" w14:textId="77777777" w:rsidR="00291888" w:rsidRPr="00BF6475" w:rsidRDefault="00291888" w:rsidP="003A3C45">
            <w:r w:rsidRPr="00BF6475">
              <w:rPr>
                <w:b/>
                <w:bCs/>
                <w:kern w:val="24"/>
              </w:rPr>
              <w:t>Kịch bản phụ:</w:t>
            </w:r>
          </w:p>
        </w:tc>
        <w:tc>
          <w:tcPr>
            <w:tcW w:w="7796" w:type="dxa"/>
            <w:shd w:val="clear" w:color="auto" w:fill="auto"/>
            <w:tcMar>
              <w:top w:w="15" w:type="dxa"/>
              <w:left w:w="108" w:type="dxa"/>
              <w:bottom w:w="0" w:type="dxa"/>
              <w:right w:w="108" w:type="dxa"/>
            </w:tcMar>
            <w:vAlign w:val="center"/>
            <w:hideMark/>
          </w:tcPr>
          <w:p w14:paraId="54B976D5" w14:textId="24FB0502" w:rsidR="00291888" w:rsidRPr="00E63F4B" w:rsidRDefault="00E63F4B" w:rsidP="00045567">
            <w:pPr>
              <w:pStyle w:val="ListParagraph"/>
              <w:numPr>
                <w:ilvl w:val="0"/>
                <w:numId w:val="14"/>
              </w:numPr>
              <w:spacing w:before="60" w:after="60" w:line="288" w:lineRule="auto"/>
              <w:rPr>
                <w:rFonts w:ascii="Times New Roman" w:eastAsia="Calibri" w:hAnsi="Times New Roman" w:cs="Times New Roman"/>
                <w:sz w:val="26"/>
                <w:szCs w:val="26"/>
              </w:rPr>
            </w:pPr>
            <w:r w:rsidRPr="00E63F4B">
              <w:rPr>
                <w:rFonts w:ascii="Times New Roman" w:eastAsia="Calibri" w:hAnsi="Times New Roman" w:cs="Times New Roman"/>
                <w:sz w:val="26"/>
                <w:szCs w:val="26"/>
              </w:rPr>
              <w:t>Người dùng không chọn sản phẩm và quay lại menu</w:t>
            </w:r>
          </w:p>
        </w:tc>
      </w:tr>
    </w:tbl>
    <w:p w14:paraId="7DCB3F32" w14:textId="77777777" w:rsidR="00291888" w:rsidRDefault="00291888" w:rsidP="00746931">
      <w:pPr>
        <w:spacing w:after="200" w:line="276" w:lineRule="auto"/>
        <w:rPr>
          <w:b/>
          <w:color w:val="000000" w:themeColor="text1"/>
          <w:sz w:val="28"/>
          <w:szCs w:val="28"/>
        </w:rPr>
      </w:pPr>
    </w:p>
    <w:p w14:paraId="507A7ACC" w14:textId="736EA316" w:rsidR="00066A74" w:rsidRDefault="00066A74" w:rsidP="00746931">
      <w:pPr>
        <w:spacing w:after="200" w:line="276" w:lineRule="auto"/>
        <w:rPr>
          <w:b/>
          <w:color w:val="000000" w:themeColor="text1"/>
          <w:sz w:val="28"/>
          <w:szCs w:val="28"/>
        </w:rPr>
      </w:pPr>
      <w:r>
        <w:rPr>
          <w:b/>
          <w:color w:val="000000" w:themeColor="text1"/>
          <w:sz w:val="28"/>
          <w:szCs w:val="28"/>
        </w:rPr>
        <w:t>3.2.</w:t>
      </w:r>
      <w:r w:rsidR="001D6EA4">
        <w:rPr>
          <w:b/>
          <w:color w:val="000000" w:themeColor="text1"/>
          <w:sz w:val="28"/>
          <w:szCs w:val="28"/>
        </w:rPr>
        <w:t>9</w:t>
      </w:r>
      <w:r>
        <w:rPr>
          <w:b/>
          <w:color w:val="000000" w:themeColor="text1"/>
          <w:sz w:val="28"/>
          <w:szCs w:val="28"/>
        </w:rPr>
        <w:t>. Xem giỏ hàng:</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066A74" w:rsidRPr="00066A74" w14:paraId="7CC1C2C3" w14:textId="77777777" w:rsidTr="003A3C45">
        <w:trPr>
          <w:trHeight w:val="529"/>
        </w:trPr>
        <w:tc>
          <w:tcPr>
            <w:tcW w:w="1526" w:type="dxa"/>
            <w:shd w:val="clear" w:color="auto" w:fill="auto"/>
            <w:tcMar>
              <w:top w:w="15" w:type="dxa"/>
              <w:left w:w="108" w:type="dxa"/>
              <w:bottom w:w="0" w:type="dxa"/>
              <w:right w:w="108" w:type="dxa"/>
            </w:tcMar>
            <w:vAlign w:val="center"/>
            <w:hideMark/>
          </w:tcPr>
          <w:p w14:paraId="4AC94E74" w14:textId="77777777" w:rsidR="00066A74" w:rsidRPr="00066A74" w:rsidRDefault="00066A74" w:rsidP="00066A74">
            <w:r w:rsidRPr="00066A74">
              <w:rPr>
                <w:b/>
                <w:bCs/>
                <w:kern w:val="24"/>
              </w:rPr>
              <w:t>Tên Use-Case:</w:t>
            </w:r>
          </w:p>
        </w:tc>
        <w:tc>
          <w:tcPr>
            <w:tcW w:w="7796" w:type="dxa"/>
            <w:shd w:val="clear" w:color="auto" w:fill="auto"/>
            <w:tcMar>
              <w:top w:w="15" w:type="dxa"/>
              <w:left w:w="108" w:type="dxa"/>
              <w:bottom w:w="0" w:type="dxa"/>
              <w:right w:w="108" w:type="dxa"/>
            </w:tcMar>
            <w:vAlign w:val="center"/>
            <w:hideMark/>
          </w:tcPr>
          <w:p w14:paraId="27D3A084" w14:textId="77777777" w:rsidR="00066A74" w:rsidRPr="00066A74" w:rsidRDefault="00066A74" w:rsidP="00066A74">
            <w:r w:rsidRPr="00066A74">
              <w:rPr>
                <w:b/>
                <w:bCs/>
                <w:kern w:val="24"/>
              </w:rPr>
              <w:t>Xem giỏ hàng</w:t>
            </w:r>
          </w:p>
        </w:tc>
      </w:tr>
      <w:tr w:rsidR="00066A74" w:rsidRPr="00066A74" w14:paraId="0E908F13" w14:textId="77777777" w:rsidTr="003A3C45">
        <w:trPr>
          <w:trHeight w:val="559"/>
        </w:trPr>
        <w:tc>
          <w:tcPr>
            <w:tcW w:w="1526" w:type="dxa"/>
            <w:shd w:val="clear" w:color="auto" w:fill="auto"/>
            <w:tcMar>
              <w:top w:w="15" w:type="dxa"/>
              <w:left w:w="108" w:type="dxa"/>
              <w:bottom w:w="0" w:type="dxa"/>
              <w:right w:w="108" w:type="dxa"/>
            </w:tcMar>
            <w:vAlign w:val="center"/>
            <w:hideMark/>
          </w:tcPr>
          <w:p w14:paraId="3059B8BD" w14:textId="77777777" w:rsidR="00066A74" w:rsidRPr="00066A74" w:rsidRDefault="00066A74" w:rsidP="00066A74">
            <w:r w:rsidRPr="00066A74">
              <w:rPr>
                <w:b/>
                <w:bCs/>
                <w:kern w:val="24"/>
              </w:rPr>
              <w:lastRenderedPageBreak/>
              <w:t>Actor:</w:t>
            </w:r>
          </w:p>
        </w:tc>
        <w:tc>
          <w:tcPr>
            <w:tcW w:w="7796" w:type="dxa"/>
            <w:shd w:val="clear" w:color="auto" w:fill="auto"/>
            <w:tcMar>
              <w:top w:w="15" w:type="dxa"/>
              <w:left w:w="108" w:type="dxa"/>
              <w:bottom w:w="0" w:type="dxa"/>
              <w:right w:w="108" w:type="dxa"/>
            </w:tcMar>
            <w:vAlign w:val="center"/>
            <w:hideMark/>
          </w:tcPr>
          <w:p w14:paraId="7D10F4E9" w14:textId="23B15679" w:rsidR="00066A74" w:rsidRPr="00066A74" w:rsidRDefault="00066A74" w:rsidP="00066A74">
            <w:pPr>
              <w:tabs>
                <w:tab w:val="left" w:pos="1470"/>
              </w:tabs>
            </w:pPr>
            <w:r w:rsidRPr="00066A74">
              <w:rPr>
                <w:szCs w:val="24"/>
              </w:rPr>
              <w:t xml:space="preserve">Người </w:t>
            </w:r>
            <w:r w:rsidR="00F5450D">
              <w:rPr>
                <w:szCs w:val="24"/>
              </w:rPr>
              <w:t>dùng</w:t>
            </w:r>
          </w:p>
        </w:tc>
      </w:tr>
      <w:tr w:rsidR="00066A74" w:rsidRPr="00066A74" w14:paraId="5DE6523A" w14:textId="77777777" w:rsidTr="003A3C45">
        <w:trPr>
          <w:trHeight w:val="503"/>
        </w:trPr>
        <w:tc>
          <w:tcPr>
            <w:tcW w:w="1526" w:type="dxa"/>
            <w:shd w:val="clear" w:color="auto" w:fill="auto"/>
            <w:tcMar>
              <w:top w:w="15" w:type="dxa"/>
              <w:left w:w="108" w:type="dxa"/>
              <w:bottom w:w="0" w:type="dxa"/>
              <w:right w:w="108" w:type="dxa"/>
            </w:tcMar>
            <w:vAlign w:val="center"/>
            <w:hideMark/>
          </w:tcPr>
          <w:p w14:paraId="5ACD8C44" w14:textId="77777777" w:rsidR="00066A74" w:rsidRPr="00066A74" w:rsidRDefault="00066A74" w:rsidP="00066A74">
            <w:r w:rsidRPr="00066A74">
              <w:rPr>
                <w:b/>
                <w:bCs/>
                <w:kern w:val="24"/>
              </w:rPr>
              <w:t>Tóm tắt:</w:t>
            </w:r>
          </w:p>
        </w:tc>
        <w:tc>
          <w:tcPr>
            <w:tcW w:w="7796" w:type="dxa"/>
            <w:shd w:val="clear" w:color="auto" w:fill="auto"/>
            <w:tcMar>
              <w:top w:w="15" w:type="dxa"/>
              <w:left w:w="108" w:type="dxa"/>
              <w:bottom w:w="0" w:type="dxa"/>
              <w:right w:w="108" w:type="dxa"/>
            </w:tcMar>
            <w:vAlign w:val="center"/>
            <w:hideMark/>
          </w:tcPr>
          <w:p w14:paraId="1A8AE7AB" w14:textId="727E526B" w:rsidR="00066A74" w:rsidRPr="00066A74" w:rsidRDefault="00066A74" w:rsidP="00066A74">
            <w:r w:rsidRPr="00066A74">
              <w:rPr>
                <w:kern w:val="24"/>
              </w:rPr>
              <w:t>Use-case này bắt đầu khi người dùng chọn nút “Giỏ hàng”</w:t>
            </w:r>
          </w:p>
        </w:tc>
      </w:tr>
      <w:tr w:rsidR="00066A74" w:rsidRPr="00066A74" w14:paraId="30C911B7" w14:textId="77777777" w:rsidTr="003A3C45">
        <w:trPr>
          <w:trHeight w:val="437"/>
        </w:trPr>
        <w:tc>
          <w:tcPr>
            <w:tcW w:w="1526" w:type="dxa"/>
            <w:shd w:val="clear" w:color="auto" w:fill="auto"/>
            <w:tcMar>
              <w:top w:w="15" w:type="dxa"/>
              <w:left w:w="108" w:type="dxa"/>
              <w:bottom w:w="0" w:type="dxa"/>
              <w:right w:w="108" w:type="dxa"/>
            </w:tcMar>
            <w:vAlign w:val="center"/>
            <w:hideMark/>
          </w:tcPr>
          <w:p w14:paraId="67ED635E" w14:textId="77777777" w:rsidR="00066A74" w:rsidRPr="00066A74" w:rsidRDefault="00066A74" w:rsidP="00066A74">
            <w:r w:rsidRPr="00066A74">
              <w:rPr>
                <w:b/>
                <w:bCs/>
                <w:kern w:val="24"/>
              </w:rPr>
              <w:t>Điều kiện tiên quyết:</w:t>
            </w:r>
          </w:p>
        </w:tc>
        <w:tc>
          <w:tcPr>
            <w:tcW w:w="7796" w:type="dxa"/>
            <w:shd w:val="clear" w:color="auto" w:fill="auto"/>
            <w:tcMar>
              <w:top w:w="15" w:type="dxa"/>
              <w:left w:w="108" w:type="dxa"/>
              <w:bottom w:w="0" w:type="dxa"/>
              <w:right w:w="108" w:type="dxa"/>
            </w:tcMar>
            <w:vAlign w:val="center"/>
            <w:hideMark/>
          </w:tcPr>
          <w:p w14:paraId="190A075C" w14:textId="1894CA76" w:rsidR="00066A74" w:rsidRPr="00066A74" w:rsidRDefault="00066A74" w:rsidP="00066A74">
            <w:r>
              <w:rPr>
                <w:kern w:val="24"/>
              </w:rPr>
              <w:t>Không</w:t>
            </w:r>
          </w:p>
        </w:tc>
      </w:tr>
      <w:tr w:rsidR="00066A74" w:rsidRPr="00066A74" w14:paraId="4BA26397" w14:textId="77777777" w:rsidTr="003A3C45">
        <w:trPr>
          <w:trHeight w:val="821"/>
        </w:trPr>
        <w:tc>
          <w:tcPr>
            <w:tcW w:w="1526" w:type="dxa"/>
            <w:shd w:val="clear" w:color="auto" w:fill="auto"/>
            <w:tcMar>
              <w:top w:w="15" w:type="dxa"/>
              <w:left w:w="108" w:type="dxa"/>
              <w:bottom w:w="0" w:type="dxa"/>
              <w:right w:w="108" w:type="dxa"/>
            </w:tcMar>
            <w:vAlign w:val="center"/>
            <w:hideMark/>
          </w:tcPr>
          <w:p w14:paraId="2CB96349" w14:textId="77777777" w:rsidR="00066A74" w:rsidRPr="00066A74" w:rsidRDefault="00066A74" w:rsidP="00066A74">
            <w:r w:rsidRPr="00066A74">
              <w:rPr>
                <w:b/>
                <w:bCs/>
                <w:kern w:val="24"/>
              </w:rPr>
              <w:t>Kết quả:</w:t>
            </w:r>
          </w:p>
        </w:tc>
        <w:tc>
          <w:tcPr>
            <w:tcW w:w="7796" w:type="dxa"/>
            <w:shd w:val="clear" w:color="auto" w:fill="auto"/>
            <w:tcMar>
              <w:top w:w="15" w:type="dxa"/>
              <w:left w:w="108" w:type="dxa"/>
              <w:bottom w:w="0" w:type="dxa"/>
              <w:right w:w="108" w:type="dxa"/>
            </w:tcMar>
            <w:vAlign w:val="center"/>
            <w:hideMark/>
          </w:tcPr>
          <w:p w14:paraId="3AAF80CF" w14:textId="4AAE7800" w:rsidR="00066A74" w:rsidRPr="00066A74" w:rsidRDefault="00066A74" w:rsidP="00045567">
            <w:pPr>
              <w:numPr>
                <w:ilvl w:val="0"/>
                <w:numId w:val="17"/>
              </w:numPr>
              <w:spacing w:before="60" w:after="60" w:line="288" w:lineRule="auto"/>
              <w:contextualSpacing/>
              <w:rPr>
                <w:rFonts w:eastAsia="Calibri"/>
                <w:kern w:val="24"/>
              </w:rPr>
            </w:pPr>
            <w:r w:rsidRPr="00066A74">
              <w:rPr>
                <w:rFonts w:eastAsia="Calibri"/>
                <w:kern w:val="24"/>
              </w:rPr>
              <w:t>Nếu có sản phẩm trong giỏ hàng: Hiện ra danh sách sản phẩm với số lượng tương ứng đã thêm.</w:t>
            </w:r>
          </w:p>
          <w:p w14:paraId="15E34A34" w14:textId="0EBB340D" w:rsidR="00066A74" w:rsidRPr="00066A74" w:rsidRDefault="00066A74" w:rsidP="00045567">
            <w:pPr>
              <w:numPr>
                <w:ilvl w:val="0"/>
                <w:numId w:val="17"/>
              </w:numPr>
              <w:spacing w:before="60" w:after="60" w:line="288" w:lineRule="auto"/>
              <w:contextualSpacing/>
              <w:rPr>
                <w:rFonts w:eastAsia="Calibri"/>
                <w:kern w:val="24"/>
              </w:rPr>
            </w:pPr>
            <w:r w:rsidRPr="00066A74">
              <w:rPr>
                <w:rFonts w:eastAsia="Calibri"/>
                <w:kern w:val="24"/>
              </w:rPr>
              <w:t>Nếu không có sản phẩm trong giỏ hàng:</w:t>
            </w:r>
            <w:r>
              <w:rPr>
                <w:rFonts w:eastAsia="Calibri"/>
                <w:kern w:val="24"/>
              </w:rPr>
              <w:t xml:space="preserve"> Hiển thị giỏ hàng trống.</w:t>
            </w:r>
          </w:p>
        </w:tc>
      </w:tr>
      <w:tr w:rsidR="00066A74" w:rsidRPr="00066A74" w14:paraId="032615AA" w14:textId="77777777" w:rsidTr="003A3C45">
        <w:trPr>
          <w:trHeight w:val="401"/>
        </w:trPr>
        <w:tc>
          <w:tcPr>
            <w:tcW w:w="1526" w:type="dxa"/>
            <w:shd w:val="clear" w:color="auto" w:fill="auto"/>
            <w:tcMar>
              <w:top w:w="15" w:type="dxa"/>
              <w:left w:w="108" w:type="dxa"/>
              <w:bottom w:w="0" w:type="dxa"/>
              <w:right w:w="108" w:type="dxa"/>
            </w:tcMar>
            <w:vAlign w:val="center"/>
            <w:hideMark/>
          </w:tcPr>
          <w:p w14:paraId="2FD36243" w14:textId="77777777" w:rsidR="00066A74" w:rsidRPr="00066A74" w:rsidRDefault="00066A74" w:rsidP="00066A74">
            <w:r w:rsidRPr="00066A74">
              <w:rPr>
                <w:b/>
                <w:bCs/>
                <w:kern w:val="24"/>
              </w:rPr>
              <w:t>Kịch bản chính:</w:t>
            </w:r>
          </w:p>
        </w:tc>
        <w:tc>
          <w:tcPr>
            <w:tcW w:w="7796" w:type="dxa"/>
            <w:shd w:val="clear" w:color="auto" w:fill="auto"/>
            <w:tcMar>
              <w:top w:w="15" w:type="dxa"/>
              <w:left w:w="108" w:type="dxa"/>
              <w:bottom w:w="0" w:type="dxa"/>
              <w:right w:w="108" w:type="dxa"/>
            </w:tcMar>
            <w:vAlign w:val="center"/>
            <w:hideMark/>
          </w:tcPr>
          <w:p w14:paraId="5B6D65FA" w14:textId="28DB3247" w:rsidR="00066A74" w:rsidRPr="00066A74" w:rsidRDefault="00066A74" w:rsidP="00045567">
            <w:pPr>
              <w:numPr>
                <w:ilvl w:val="0"/>
                <w:numId w:val="18"/>
              </w:numPr>
              <w:spacing w:before="60" w:after="60" w:line="288" w:lineRule="auto"/>
              <w:contextualSpacing/>
              <w:rPr>
                <w:rFonts w:eastAsia="Calibri"/>
                <w:b/>
              </w:rPr>
            </w:pPr>
            <w:r w:rsidRPr="00066A74">
              <w:rPr>
                <w:rFonts w:eastAsia="Calibri"/>
                <w:b/>
              </w:rPr>
              <w:t xml:space="preserve">Khi người dùng chọn chức năng </w:t>
            </w:r>
            <w:r>
              <w:rPr>
                <w:rFonts w:eastAsia="Calibri"/>
                <w:b/>
              </w:rPr>
              <w:t>Cập nhật giỏ hàng</w:t>
            </w:r>
          </w:p>
          <w:p w14:paraId="0EEE0629" w14:textId="77777777" w:rsidR="00066A74" w:rsidRPr="00066A74" w:rsidRDefault="00066A74" w:rsidP="00045567">
            <w:pPr>
              <w:numPr>
                <w:ilvl w:val="0"/>
                <w:numId w:val="16"/>
              </w:numPr>
              <w:spacing w:before="60" w:after="60" w:line="288" w:lineRule="auto"/>
              <w:contextualSpacing/>
              <w:rPr>
                <w:rFonts w:eastAsia="Calibri"/>
                <w:b/>
              </w:rPr>
            </w:pPr>
            <w:r w:rsidRPr="00066A74">
              <w:rPr>
                <w:rFonts w:eastAsia="Calibri"/>
              </w:rPr>
              <w:t>Người dùng sửa trực tiếp ở ô nhập số lượng trên sản phẩm được chọn ( số lượng mới sẽ được cập nhật trên cơ sở dữ liệu).</w:t>
            </w:r>
          </w:p>
          <w:p w14:paraId="5C6EFA4E" w14:textId="77777777" w:rsidR="00066A74" w:rsidRPr="00066A74" w:rsidRDefault="00066A74" w:rsidP="00045567">
            <w:pPr>
              <w:numPr>
                <w:ilvl w:val="0"/>
                <w:numId w:val="18"/>
              </w:numPr>
              <w:spacing w:before="60" w:after="60" w:line="288" w:lineRule="auto"/>
              <w:contextualSpacing/>
              <w:rPr>
                <w:rFonts w:eastAsia="Calibri"/>
                <w:b/>
              </w:rPr>
            </w:pPr>
            <w:r w:rsidRPr="00066A74">
              <w:rPr>
                <w:rFonts w:eastAsia="Calibri"/>
                <w:b/>
              </w:rPr>
              <w:t>Khi người dùng chọn chức năng Xóa sản phẩm</w:t>
            </w:r>
          </w:p>
          <w:p w14:paraId="28857102" w14:textId="25146E5A" w:rsidR="00066A74" w:rsidRPr="00606F08" w:rsidRDefault="00066A74" w:rsidP="00045567">
            <w:pPr>
              <w:numPr>
                <w:ilvl w:val="0"/>
                <w:numId w:val="16"/>
              </w:numPr>
              <w:spacing w:before="60" w:after="60" w:line="288" w:lineRule="auto"/>
              <w:contextualSpacing/>
              <w:rPr>
                <w:rFonts w:eastAsia="Calibri"/>
                <w:b/>
              </w:rPr>
            </w:pPr>
            <w:r w:rsidRPr="00066A74">
              <w:rPr>
                <w:rFonts w:eastAsia="Calibri"/>
              </w:rPr>
              <w:t xml:space="preserve">Người dùng xóa sản phẩm bằng cách nhấn vào </w:t>
            </w:r>
            <w:r>
              <w:rPr>
                <w:rFonts w:eastAsia="Calibri"/>
              </w:rPr>
              <w:t xml:space="preserve">nút </w:t>
            </w:r>
            <w:r w:rsidRPr="00066A74">
              <w:rPr>
                <w:rFonts w:eastAsia="Calibri"/>
                <w:b/>
                <w:bCs/>
              </w:rPr>
              <w:t>Xóa</w:t>
            </w:r>
            <w:r w:rsidRPr="00066A74">
              <w:rPr>
                <w:rFonts w:eastAsia="Calibri"/>
              </w:rPr>
              <w:t xml:space="preserve"> trên sản phẩm cần xóa ( thực hiện xóa sản phẩm trong giỏ hàng trên cơ sở dữ liệu) </w:t>
            </w:r>
          </w:p>
          <w:p w14:paraId="1BDA4B1D" w14:textId="53A382DA" w:rsidR="00606F08" w:rsidRPr="00606F08" w:rsidRDefault="00606F08" w:rsidP="00045567">
            <w:pPr>
              <w:pStyle w:val="ListParagraph"/>
              <w:numPr>
                <w:ilvl w:val="0"/>
                <w:numId w:val="18"/>
              </w:numPr>
              <w:spacing w:before="60" w:after="60" w:line="288" w:lineRule="auto"/>
              <w:rPr>
                <w:rFonts w:ascii="Times New Roman" w:eastAsia="Calibri" w:hAnsi="Times New Roman" w:cs="Times New Roman"/>
                <w:b/>
                <w:sz w:val="26"/>
                <w:szCs w:val="26"/>
              </w:rPr>
            </w:pPr>
            <w:r w:rsidRPr="00606F08">
              <w:rPr>
                <w:rFonts w:ascii="Times New Roman" w:eastAsia="Calibri" w:hAnsi="Times New Roman" w:cs="Times New Roman"/>
                <w:b/>
                <w:sz w:val="26"/>
                <w:szCs w:val="26"/>
              </w:rPr>
              <w:t>Khi người dùn</w:t>
            </w:r>
            <w:r w:rsidR="000A4DAA">
              <w:rPr>
                <w:rFonts w:ascii="Times New Roman" w:eastAsia="Calibri" w:hAnsi="Times New Roman" w:cs="Times New Roman"/>
                <w:b/>
                <w:sz w:val="26"/>
                <w:szCs w:val="26"/>
              </w:rPr>
              <w:t>g</w:t>
            </w:r>
            <w:r w:rsidRPr="00606F08">
              <w:rPr>
                <w:rFonts w:ascii="Times New Roman" w:eastAsia="Calibri" w:hAnsi="Times New Roman" w:cs="Times New Roman"/>
                <w:b/>
                <w:sz w:val="26"/>
                <w:szCs w:val="26"/>
              </w:rPr>
              <w:t xml:space="preserve"> chọn chức năng ghi chú:</w:t>
            </w:r>
          </w:p>
          <w:p w14:paraId="136BD242" w14:textId="547D410E" w:rsidR="00606F08" w:rsidRPr="00606F08" w:rsidRDefault="00606F08" w:rsidP="00045567">
            <w:pPr>
              <w:pStyle w:val="ListParagraph"/>
              <w:numPr>
                <w:ilvl w:val="0"/>
                <w:numId w:val="16"/>
              </w:numPr>
              <w:spacing w:before="60" w:after="60" w:line="288" w:lineRule="auto"/>
              <w:rPr>
                <w:rFonts w:ascii="Times New Roman" w:eastAsia="Calibri" w:hAnsi="Times New Roman" w:cs="Times New Roman"/>
                <w:bCs/>
                <w:sz w:val="26"/>
                <w:szCs w:val="26"/>
              </w:rPr>
            </w:pPr>
            <w:r w:rsidRPr="00606F08">
              <w:rPr>
                <w:rFonts w:ascii="Times New Roman" w:eastAsia="Calibri" w:hAnsi="Times New Roman" w:cs="Times New Roman"/>
                <w:bCs/>
                <w:sz w:val="26"/>
                <w:szCs w:val="26"/>
              </w:rPr>
              <w:t xml:space="preserve">Người dùng ghi chú trực tiếp lên khung ghi chú của giỏ hàng </w:t>
            </w:r>
          </w:p>
          <w:p w14:paraId="6125EFD9" w14:textId="11769AD0" w:rsidR="00606F08" w:rsidRDefault="00606F08" w:rsidP="00045567">
            <w:pPr>
              <w:pStyle w:val="ListParagraph"/>
              <w:numPr>
                <w:ilvl w:val="0"/>
                <w:numId w:val="18"/>
              </w:numPr>
              <w:spacing w:before="60" w:after="60" w:line="288" w:lineRule="auto"/>
              <w:rPr>
                <w:rFonts w:ascii="Times New Roman" w:eastAsia="Calibri" w:hAnsi="Times New Roman" w:cs="Times New Roman"/>
                <w:b/>
                <w:sz w:val="26"/>
                <w:szCs w:val="26"/>
              </w:rPr>
            </w:pPr>
            <w:r w:rsidRPr="00606F08">
              <w:rPr>
                <w:rFonts w:ascii="Times New Roman" w:eastAsia="Calibri" w:hAnsi="Times New Roman" w:cs="Times New Roman"/>
                <w:b/>
                <w:sz w:val="26"/>
                <w:szCs w:val="26"/>
              </w:rPr>
              <w:t xml:space="preserve">Khi người dùng chọn </w:t>
            </w:r>
            <w:r w:rsidR="00AA1BBC">
              <w:rPr>
                <w:rFonts w:ascii="Times New Roman" w:eastAsia="Calibri" w:hAnsi="Times New Roman" w:cs="Times New Roman"/>
                <w:b/>
                <w:sz w:val="26"/>
                <w:szCs w:val="26"/>
              </w:rPr>
              <w:t>nút</w:t>
            </w:r>
            <w:r w:rsidR="009F78C0">
              <w:rPr>
                <w:rFonts w:ascii="Times New Roman" w:eastAsia="Calibri" w:hAnsi="Times New Roman" w:cs="Times New Roman"/>
                <w:b/>
                <w:sz w:val="26"/>
                <w:szCs w:val="26"/>
              </w:rPr>
              <w:t xml:space="preserve"> Tiếp tục mua hàng</w:t>
            </w:r>
            <w:r>
              <w:rPr>
                <w:rFonts w:ascii="Times New Roman" w:eastAsia="Calibri" w:hAnsi="Times New Roman" w:cs="Times New Roman"/>
                <w:b/>
                <w:sz w:val="26"/>
                <w:szCs w:val="26"/>
              </w:rPr>
              <w:t>:</w:t>
            </w:r>
          </w:p>
          <w:p w14:paraId="6A320FB0" w14:textId="0157EC64" w:rsidR="00606F08" w:rsidRPr="00606F08" w:rsidRDefault="00606F08" w:rsidP="00045567">
            <w:pPr>
              <w:pStyle w:val="ListParagraph"/>
              <w:numPr>
                <w:ilvl w:val="0"/>
                <w:numId w:val="16"/>
              </w:numPr>
              <w:spacing w:before="60" w:after="60" w:line="288" w:lineRule="auto"/>
              <w:rPr>
                <w:rFonts w:ascii="Times New Roman" w:eastAsia="Calibri" w:hAnsi="Times New Roman" w:cs="Times New Roman"/>
                <w:bCs/>
                <w:sz w:val="26"/>
                <w:szCs w:val="26"/>
              </w:rPr>
            </w:pPr>
            <w:r>
              <w:rPr>
                <w:rFonts w:ascii="Times New Roman" w:eastAsia="Calibri" w:hAnsi="Times New Roman" w:cs="Times New Roman"/>
                <w:bCs/>
                <w:sz w:val="26"/>
                <w:szCs w:val="26"/>
              </w:rPr>
              <w:t>Quay lại trang menu</w:t>
            </w:r>
          </w:p>
          <w:p w14:paraId="224D1812" w14:textId="642DB444" w:rsidR="00066A74" w:rsidRPr="00066A74" w:rsidRDefault="00066A74" w:rsidP="00045567">
            <w:pPr>
              <w:numPr>
                <w:ilvl w:val="0"/>
                <w:numId w:val="18"/>
              </w:numPr>
              <w:spacing w:before="60" w:after="60" w:line="288" w:lineRule="auto"/>
              <w:contextualSpacing/>
              <w:rPr>
                <w:rFonts w:eastAsia="Calibri"/>
                <w:b/>
              </w:rPr>
            </w:pPr>
            <w:r w:rsidRPr="00066A74">
              <w:rPr>
                <w:rFonts w:eastAsia="Calibri"/>
                <w:b/>
              </w:rPr>
              <w:t xml:space="preserve">Khi người dùng chọn chức năng </w:t>
            </w:r>
            <w:r w:rsidR="007D4463">
              <w:rPr>
                <w:rFonts w:eastAsia="Calibri"/>
                <w:b/>
              </w:rPr>
              <w:t>Tiến hành đ</w:t>
            </w:r>
            <w:r w:rsidRPr="00066A74">
              <w:rPr>
                <w:rFonts w:eastAsia="Calibri"/>
                <w:b/>
              </w:rPr>
              <w:t>ặt hàng:</w:t>
            </w:r>
          </w:p>
          <w:p w14:paraId="64148B04" w14:textId="7C229FD3" w:rsidR="00066A74" w:rsidRPr="00066A74" w:rsidRDefault="007D4463" w:rsidP="00045567">
            <w:pPr>
              <w:numPr>
                <w:ilvl w:val="0"/>
                <w:numId w:val="16"/>
              </w:numPr>
              <w:spacing w:before="60" w:after="60" w:line="288" w:lineRule="auto"/>
              <w:contextualSpacing/>
              <w:rPr>
                <w:rFonts w:eastAsia="Calibri"/>
                <w:b/>
              </w:rPr>
            </w:pPr>
            <w:r>
              <w:rPr>
                <w:rFonts w:eastAsia="Calibri"/>
              </w:rPr>
              <w:t>Chuyển sang trang đặt hàng</w:t>
            </w:r>
          </w:p>
        </w:tc>
      </w:tr>
      <w:tr w:rsidR="00066A74" w:rsidRPr="00066A74" w14:paraId="57BA85C6" w14:textId="77777777" w:rsidTr="003A3C45">
        <w:trPr>
          <w:trHeight w:val="409"/>
        </w:trPr>
        <w:tc>
          <w:tcPr>
            <w:tcW w:w="1526" w:type="dxa"/>
            <w:shd w:val="clear" w:color="auto" w:fill="auto"/>
            <w:tcMar>
              <w:top w:w="15" w:type="dxa"/>
              <w:left w:w="108" w:type="dxa"/>
              <w:bottom w:w="0" w:type="dxa"/>
              <w:right w:w="108" w:type="dxa"/>
            </w:tcMar>
            <w:vAlign w:val="center"/>
            <w:hideMark/>
          </w:tcPr>
          <w:p w14:paraId="6719BBE0" w14:textId="77777777" w:rsidR="00066A74" w:rsidRPr="00066A74" w:rsidRDefault="00066A74" w:rsidP="00066A74">
            <w:r w:rsidRPr="00066A74">
              <w:rPr>
                <w:b/>
                <w:bCs/>
                <w:kern w:val="24"/>
              </w:rPr>
              <w:t>Kịch bản phụ:</w:t>
            </w:r>
          </w:p>
        </w:tc>
        <w:tc>
          <w:tcPr>
            <w:tcW w:w="7796" w:type="dxa"/>
            <w:shd w:val="clear" w:color="auto" w:fill="auto"/>
            <w:tcMar>
              <w:top w:w="15" w:type="dxa"/>
              <w:left w:w="108" w:type="dxa"/>
              <w:bottom w:w="0" w:type="dxa"/>
              <w:right w:w="108" w:type="dxa"/>
            </w:tcMar>
            <w:vAlign w:val="center"/>
            <w:hideMark/>
          </w:tcPr>
          <w:p w14:paraId="61496527" w14:textId="247E3B1F" w:rsidR="00066A74" w:rsidRPr="00066A74" w:rsidRDefault="00606F08" w:rsidP="00606F08">
            <w:pPr>
              <w:spacing w:before="60" w:after="60" w:line="288" w:lineRule="auto"/>
              <w:ind w:left="360"/>
              <w:contextualSpacing/>
              <w:rPr>
                <w:rFonts w:eastAsia="Calibri"/>
              </w:rPr>
            </w:pPr>
            <w:r>
              <w:rPr>
                <w:rFonts w:eastAsia="Calibri"/>
              </w:rPr>
              <w:t>Không</w:t>
            </w:r>
          </w:p>
        </w:tc>
      </w:tr>
    </w:tbl>
    <w:p w14:paraId="48D7C1E2" w14:textId="77777777" w:rsidR="00E37E8D" w:rsidRDefault="00E37E8D" w:rsidP="00E37E8D">
      <w:pPr>
        <w:spacing w:after="200" w:line="276" w:lineRule="auto"/>
        <w:rPr>
          <w:b/>
          <w:color w:val="000000" w:themeColor="text1"/>
          <w:sz w:val="28"/>
          <w:szCs w:val="28"/>
        </w:rPr>
      </w:pPr>
    </w:p>
    <w:p w14:paraId="47FC706F" w14:textId="7E2807C1" w:rsidR="00E37E8D" w:rsidRDefault="00E37E8D" w:rsidP="00746931">
      <w:pPr>
        <w:spacing w:after="200" w:line="276" w:lineRule="auto"/>
        <w:rPr>
          <w:b/>
          <w:color w:val="000000" w:themeColor="text1"/>
          <w:sz w:val="28"/>
          <w:szCs w:val="28"/>
        </w:rPr>
      </w:pPr>
      <w:r>
        <w:rPr>
          <w:b/>
          <w:color w:val="000000" w:themeColor="text1"/>
          <w:sz w:val="28"/>
          <w:szCs w:val="28"/>
        </w:rPr>
        <w:t>3.2.</w:t>
      </w:r>
      <w:r w:rsidR="001D6EA4">
        <w:rPr>
          <w:b/>
          <w:color w:val="000000" w:themeColor="text1"/>
          <w:sz w:val="28"/>
          <w:szCs w:val="28"/>
        </w:rPr>
        <w:t>10</w:t>
      </w:r>
      <w:r>
        <w:rPr>
          <w:b/>
          <w:color w:val="000000" w:themeColor="text1"/>
          <w:sz w:val="28"/>
          <w:szCs w:val="28"/>
        </w:rPr>
        <w:t xml:space="preserve">. </w:t>
      </w:r>
      <w:r>
        <w:rPr>
          <w:b/>
          <w:color w:val="000000" w:themeColor="text1"/>
          <w:sz w:val="28"/>
          <w:szCs w:val="28"/>
        </w:rPr>
        <w:t>Tiến hành đặt hàng:</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26"/>
        <w:gridCol w:w="7796"/>
      </w:tblGrid>
      <w:tr w:rsidR="00133878" w:rsidRPr="00066A74" w14:paraId="141AB953" w14:textId="77777777" w:rsidTr="003A3C45">
        <w:trPr>
          <w:trHeight w:val="529"/>
        </w:trPr>
        <w:tc>
          <w:tcPr>
            <w:tcW w:w="1526" w:type="dxa"/>
            <w:shd w:val="clear" w:color="auto" w:fill="auto"/>
            <w:tcMar>
              <w:top w:w="15" w:type="dxa"/>
              <w:left w:w="108" w:type="dxa"/>
              <w:bottom w:w="0" w:type="dxa"/>
              <w:right w:w="108" w:type="dxa"/>
            </w:tcMar>
            <w:vAlign w:val="center"/>
            <w:hideMark/>
          </w:tcPr>
          <w:p w14:paraId="1DB7E323" w14:textId="77777777" w:rsidR="00133878" w:rsidRPr="00066A74" w:rsidRDefault="00133878" w:rsidP="003A3C45">
            <w:r w:rsidRPr="00066A74">
              <w:rPr>
                <w:b/>
                <w:bCs/>
                <w:kern w:val="24"/>
              </w:rPr>
              <w:t>Tên Use-Case:</w:t>
            </w:r>
          </w:p>
        </w:tc>
        <w:tc>
          <w:tcPr>
            <w:tcW w:w="7796" w:type="dxa"/>
            <w:shd w:val="clear" w:color="auto" w:fill="auto"/>
            <w:tcMar>
              <w:top w:w="15" w:type="dxa"/>
              <w:left w:w="108" w:type="dxa"/>
              <w:bottom w:w="0" w:type="dxa"/>
              <w:right w:w="108" w:type="dxa"/>
            </w:tcMar>
            <w:vAlign w:val="center"/>
            <w:hideMark/>
          </w:tcPr>
          <w:p w14:paraId="329187FD" w14:textId="7D09011F" w:rsidR="00133878" w:rsidRPr="00066A74" w:rsidRDefault="00133878" w:rsidP="003A3C45">
            <w:r>
              <w:rPr>
                <w:b/>
                <w:bCs/>
                <w:kern w:val="24"/>
              </w:rPr>
              <w:t>Tiến hành đặt hàng</w:t>
            </w:r>
          </w:p>
        </w:tc>
      </w:tr>
      <w:tr w:rsidR="00133878" w:rsidRPr="00066A74" w14:paraId="6537AB5B" w14:textId="77777777" w:rsidTr="003A3C45">
        <w:trPr>
          <w:trHeight w:val="559"/>
        </w:trPr>
        <w:tc>
          <w:tcPr>
            <w:tcW w:w="1526" w:type="dxa"/>
            <w:shd w:val="clear" w:color="auto" w:fill="auto"/>
            <w:tcMar>
              <w:top w:w="15" w:type="dxa"/>
              <w:left w:w="108" w:type="dxa"/>
              <w:bottom w:w="0" w:type="dxa"/>
              <w:right w:w="108" w:type="dxa"/>
            </w:tcMar>
            <w:vAlign w:val="center"/>
            <w:hideMark/>
          </w:tcPr>
          <w:p w14:paraId="60445268" w14:textId="77777777" w:rsidR="00133878" w:rsidRPr="00066A74" w:rsidRDefault="00133878" w:rsidP="003A3C45">
            <w:r w:rsidRPr="00066A74">
              <w:rPr>
                <w:b/>
                <w:bCs/>
                <w:kern w:val="24"/>
              </w:rPr>
              <w:t>Actor:</w:t>
            </w:r>
          </w:p>
        </w:tc>
        <w:tc>
          <w:tcPr>
            <w:tcW w:w="7796" w:type="dxa"/>
            <w:shd w:val="clear" w:color="auto" w:fill="auto"/>
            <w:tcMar>
              <w:top w:w="15" w:type="dxa"/>
              <w:left w:w="108" w:type="dxa"/>
              <w:bottom w:w="0" w:type="dxa"/>
              <w:right w:w="108" w:type="dxa"/>
            </w:tcMar>
            <w:vAlign w:val="center"/>
            <w:hideMark/>
          </w:tcPr>
          <w:p w14:paraId="381A54E5" w14:textId="6BB6696B" w:rsidR="00133878" w:rsidRPr="00066A74" w:rsidRDefault="00133878" w:rsidP="003A3C45">
            <w:pPr>
              <w:tabs>
                <w:tab w:val="left" w:pos="1470"/>
              </w:tabs>
            </w:pPr>
            <w:r w:rsidRPr="00066A74">
              <w:rPr>
                <w:szCs w:val="24"/>
              </w:rPr>
              <w:t xml:space="preserve">Người </w:t>
            </w:r>
            <w:r>
              <w:rPr>
                <w:szCs w:val="24"/>
              </w:rPr>
              <w:t>dùng</w:t>
            </w:r>
          </w:p>
        </w:tc>
      </w:tr>
      <w:tr w:rsidR="00133878" w:rsidRPr="00066A74" w14:paraId="52FE8CD2" w14:textId="77777777" w:rsidTr="003A3C45">
        <w:trPr>
          <w:trHeight w:val="503"/>
        </w:trPr>
        <w:tc>
          <w:tcPr>
            <w:tcW w:w="1526" w:type="dxa"/>
            <w:shd w:val="clear" w:color="auto" w:fill="auto"/>
            <w:tcMar>
              <w:top w:w="15" w:type="dxa"/>
              <w:left w:w="108" w:type="dxa"/>
              <w:bottom w:w="0" w:type="dxa"/>
              <w:right w:w="108" w:type="dxa"/>
            </w:tcMar>
            <w:vAlign w:val="center"/>
            <w:hideMark/>
          </w:tcPr>
          <w:p w14:paraId="23B5BDEB" w14:textId="77777777" w:rsidR="00133878" w:rsidRPr="00066A74" w:rsidRDefault="00133878" w:rsidP="003A3C45">
            <w:r w:rsidRPr="00066A74">
              <w:rPr>
                <w:b/>
                <w:bCs/>
                <w:kern w:val="24"/>
              </w:rPr>
              <w:t>Tóm tắt:</w:t>
            </w:r>
          </w:p>
        </w:tc>
        <w:tc>
          <w:tcPr>
            <w:tcW w:w="7796" w:type="dxa"/>
            <w:shd w:val="clear" w:color="auto" w:fill="auto"/>
            <w:tcMar>
              <w:top w:w="15" w:type="dxa"/>
              <w:left w:w="108" w:type="dxa"/>
              <w:bottom w:w="0" w:type="dxa"/>
              <w:right w:w="108" w:type="dxa"/>
            </w:tcMar>
            <w:vAlign w:val="center"/>
            <w:hideMark/>
          </w:tcPr>
          <w:p w14:paraId="0E439D84" w14:textId="1E007311" w:rsidR="00133878" w:rsidRPr="00066A74" w:rsidRDefault="00133878" w:rsidP="003A3C45">
            <w:r w:rsidRPr="00066A74">
              <w:rPr>
                <w:kern w:val="24"/>
              </w:rPr>
              <w:t>Use-case này bắt đầu khi người dùng chọn nút “</w:t>
            </w:r>
            <w:r>
              <w:rPr>
                <w:kern w:val="24"/>
              </w:rPr>
              <w:t>Đặt hàng</w:t>
            </w:r>
            <w:r w:rsidRPr="00066A74">
              <w:rPr>
                <w:kern w:val="24"/>
              </w:rPr>
              <w:t>”</w:t>
            </w:r>
          </w:p>
        </w:tc>
      </w:tr>
      <w:tr w:rsidR="00133878" w:rsidRPr="00066A74" w14:paraId="0CA8D876" w14:textId="77777777" w:rsidTr="003A3C45">
        <w:trPr>
          <w:trHeight w:val="437"/>
        </w:trPr>
        <w:tc>
          <w:tcPr>
            <w:tcW w:w="1526" w:type="dxa"/>
            <w:shd w:val="clear" w:color="auto" w:fill="auto"/>
            <w:tcMar>
              <w:top w:w="15" w:type="dxa"/>
              <w:left w:w="108" w:type="dxa"/>
              <w:bottom w:w="0" w:type="dxa"/>
              <w:right w:w="108" w:type="dxa"/>
            </w:tcMar>
            <w:vAlign w:val="center"/>
            <w:hideMark/>
          </w:tcPr>
          <w:p w14:paraId="0A6D3327" w14:textId="77777777" w:rsidR="00133878" w:rsidRPr="00066A74" w:rsidRDefault="00133878" w:rsidP="003A3C45">
            <w:r w:rsidRPr="00066A74">
              <w:rPr>
                <w:b/>
                <w:bCs/>
                <w:kern w:val="24"/>
              </w:rPr>
              <w:t>Điều kiện tiên quyết:</w:t>
            </w:r>
          </w:p>
        </w:tc>
        <w:tc>
          <w:tcPr>
            <w:tcW w:w="7796" w:type="dxa"/>
            <w:shd w:val="clear" w:color="auto" w:fill="auto"/>
            <w:tcMar>
              <w:top w:w="15" w:type="dxa"/>
              <w:left w:w="108" w:type="dxa"/>
              <w:bottom w:w="0" w:type="dxa"/>
              <w:right w:w="108" w:type="dxa"/>
            </w:tcMar>
            <w:vAlign w:val="center"/>
            <w:hideMark/>
          </w:tcPr>
          <w:p w14:paraId="1A5010FF" w14:textId="77777777" w:rsidR="00133878" w:rsidRPr="00066A74" w:rsidRDefault="00133878" w:rsidP="003A3C45">
            <w:r>
              <w:rPr>
                <w:kern w:val="24"/>
              </w:rPr>
              <w:t>Không</w:t>
            </w:r>
          </w:p>
        </w:tc>
      </w:tr>
      <w:tr w:rsidR="00133878" w:rsidRPr="00066A74" w14:paraId="5F8AA3D1" w14:textId="77777777" w:rsidTr="003A3C45">
        <w:trPr>
          <w:trHeight w:val="821"/>
        </w:trPr>
        <w:tc>
          <w:tcPr>
            <w:tcW w:w="1526" w:type="dxa"/>
            <w:shd w:val="clear" w:color="auto" w:fill="auto"/>
            <w:tcMar>
              <w:top w:w="15" w:type="dxa"/>
              <w:left w:w="108" w:type="dxa"/>
              <w:bottom w:w="0" w:type="dxa"/>
              <w:right w:w="108" w:type="dxa"/>
            </w:tcMar>
            <w:vAlign w:val="center"/>
            <w:hideMark/>
          </w:tcPr>
          <w:p w14:paraId="4484E7D4" w14:textId="77777777" w:rsidR="00133878" w:rsidRPr="00066A74" w:rsidRDefault="00133878" w:rsidP="003A3C45">
            <w:r w:rsidRPr="00066A74">
              <w:rPr>
                <w:b/>
                <w:bCs/>
                <w:kern w:val="24"/>
              </w:rPr>
              <w:t>Kết quả:</w:t>
            </w:r>
          </w:p>
        </w:tc>
        <w:tc>
          <w:tcPr>
            <w:tcW w:w="7796" w:type="dxa"/>
            <w:shd w:val="clear" w:color="auto" w:fill="auto"/>
            <w:tcMar>
              <w:top w:w="15" w:type="dxa"/>
              <w:left w:w="108" w:type="dxa"/>
              <w:bottom w:w="0" w:type="dxa"/>
              <w:right w:w="108" w:type="dxa"/>
            </w:tcMar>
            <w:vAlign w:val="center"/>
            <w:hideMark/>
          </w:tcPr>
          <w:p w14:paraId="133B22D4" w14:textId="77777777" w:rsidR="00332971" w:rsidRDefault="00133878" w:rsidP="00045567">
            <w:pPr>
              <w:numPr>
                <w:ilvl w:val="0"/>
                <w:numId w:val="22"/>
              </w:numPr>
              <w:spacing w:before="60" w:after="60" w:line="288" w:lineRule="auto"/>
              <w:ind w:left="336"/>
              <w:contextualSpacing/>
              <w:rPr>
                <w:rFonts w:eastAsia="Calibri"/>
                <w:kern w:val="24"/>
              </w:rPr>
            </w:pPr>
            <w:r w:rsidRPr="00066A74">
              <w:rPr>
                <w:rFonts w:eastAsia="Calibri"/>
                <w:kern w:val="24"/>
              </w:rPr>
              <w:t xml:space="preserve">Nếu có sản phẩm trong giỏ hàng: </w:t>
            </w:r>
          </w:p>
          <w:p w14:paraId="39BE9C5D" w14:textId="0B1CBF43" w:rsidR="00133878" w:rsidRDefault="00133878" w:rsidP="00045567">
            <w:pPr>
              <w:pStyle w:val="ListParagraph"/>
              <w:numPr>
                <w:ilvl w:val="0"/>
                <w:numId w:val="16"/>
              </w:numPr>
              <w:spacing w:before="60" w:after="60" w:line="288" w:lineRule="auto"/>
              <w:ind w:left="1146"/>
              <w:rPr>
                <w:rFonts w:ascii="Times New Roman" w:eastAsia="Calibri" w:hAnsi="Times New Roman" w:cs="Times New Roman"/>
                <w:kern w:val="24"/>
                <w:sz w:val="26"/>
                <w:szCs w:val="26"/>
              </w:rPr>
            </w:pPr>
            <w:r w:rsidRPr="00332971">
              <w:rPr>
                <w:rFonts w:ascii="Times New Roman" w:eastAsia="Calibri" w:hAnsi="Times New Roman" w:cs="Times New Roman"/>
                <w:kern w:val="24"/>
                <w:sz w:val="26"/>
                <w:szCs w:val="26"/>
              </w:rPr>
              <w:t>Hiện ra danh sách sản phẩm với số lượng tương ứng.</w:t>
            </w:r>
          </w:p>
          <w:p w14:paraId="68E22E13" w14:textId="23E60761" w:rsidR="00332971" w:rsidRDefault="00332971" w:rsidP="00045567">
            <w:pPr>
              <w:pStyle w:val="ListParagraph"/>
              <w:numPr>
                <w:ilvl w:val="0"/>
                <w:numId w:val="16"/>
              </w:numPr>
              <w:spacing w:before="60" w:after="60" w:line="288" w:lineRule="auto"/>
              <w:ind w:left="1146"/>
              <w:rPr>
                <w:rFonts w:ascii="Times New Roman" w:eastAsia="Calibri" w:hAnsi="Times New Roman" w:cs="Times New Roman"/>
                <w:kern w:val="24"/>
                <w:sz w:val="26"/>
                <w:szCs w:val="26"/>
              </w:rPr>
            </w:pPr>
            <w:r>
              <w:rPr>
                <w:rFonts w:ascii="Times New Roman" w:eastAsia="Calibri" w:hAnsi="Times New Roman" w:cs="Times New Roman"/>
                <w:kern w:val="24"/>
                <w:sz w:val="26"/>
                <w:szCs w:val="26"/>
              </w:rPr>
              <w:t>Hiển thị tổng số tiền cần thanh toán</w:t>
            </w:r>
          </w:p>
          <w:p w14:paraId="440D454C" w14:textId="10E1ED31" w:rsidR="00332971" w:rsidRDefault="00332971" w:rsidP="00045567">
            <w:pPr>
              <w:pStyle w:val="ListParagraph"/>
              <w:numPr>
                <w:ilvl w:val="0"/>
                <w:numId w:val="16"/>
              </w:numPr>
              <w:spacing w:before="60" w:after="60" w:line="288" w:lineRule="auto"/>
              <w:ind w:left="1146"/>
              <w:rPr>
                <w:rFonts w:ascii="Times New Roman" w:eastAsia="Calibri" w:hAnsi="Times New Roman" w:cs="Times New Roman"/>
                <w:kern w:val="24"/>
                <w:sz w:val="26"/>
                <w:szCs w:val="26"/>
              </w:rPr>
            </w:pPr>
            <w:r>
              <w:rPr>
                <w:rFonts w:ascii="Times New Roman" w:eastAsia="Calibri" w:hAnsi="Times New Roman" w:cs="Times New Roman"/>
                <w:kern w:val="24"/>
                <w:sz w:val="26"/>
                <w:szCs w:val="26"/>
              </w:rPr>
              <w:lastRenderedPageBreak/>
              <w:t>Mẫu form nhập thông tin giao hàng</w:t>
            </w:r>
            <w:r w:rsidR="000A4DAA">
              <w:rPr>
                <w:rFonts w:ascii="Times New Roman" w:eastAsia="Calibri" w:hAnsi="Times New Roman" w:cs="Times New Roman"/>
                <w:kern w:val="24"/>
                <w:sz w:val="26"/>
                <w:szCs w:val="26"/>
              </w:rPr>
              <w:t xml:space="preserve"> (thanh toán khi giao hàng)</w:t>
            </w:r>
          </w:p>
          <w:p w14:paraId="465530B7" w14:textId="79DD11EA" w:rsidR="000A4DAA" w:rsidRPr="000A4DAA" w:rsidRDefault="000A4DAA" w:rsidP="00045567">
            <w:pPr>
              <w:pStyle w:val="ListParagraph"/>
              <w:numPr>
                <w:ilvl w:val="0"/>
                <w:numId w:val="16"/>
              </w:numPr>
              <w:spacing w:before="60" w:after="60" w:line="288" w:lineRule="auto"/>
              <w:ind w:left="1146"/>
              <w:rPr>
                <w:rFonts w:ascii="Times New Roman" w:eastAsia="Calibri" w:hAnsi="Times New Roman" w:cs="Times New Roman"/>
                <w:kern w:val="24"/>
                <w:sz w:val="26"/>
                <w:szCs w:val="26"/>
              </w:rPr>
            </w:pPr>
            <w:r>
              <w:rPr>
                <w:rFonts w:ascii="Times New Roman" w:eastAsia="Calibri" w:hAnsi="Times New Roman" w:cs="Times New Roman"/>
                <w:kern w:val="24"/>
                <w:sz w:val="26"/>
                <w:szCs w:val="26"/>
              </w:rPr>
              <w:t>Hiện nút đăng nhập thành viên nếu người dùng chưa đăng nhập</w:t>
            </w:r>
          </w:p>
          <w:p w14:paraId="60816849" w14:textId="2CE25BC3" w:rsidR="00133878" w:rsidRPr="00066A74" w:rsidRDefault="00133878" w:rsidP="00045567">
            <w:pPr>
              <w:numPr>
                <w:ilvl w:val="0"/>
                <w:numId w:val="22"/>
              </w:numPr>
              <w:spacing w:before="60" w:after="60" w:line="288" w:lineRule="auto"/>
              <w:ind w:left="336"/>
              <w:contextualSpacing/>
              <w:rPr>
                <w:rFonts w:eastAsia="Calibri"/>
                <w:kern w:val="24"/>
              </w:rPr>
            </w:pPr>
            <w:r w:rsidRPr="00066A74">
              <w:rPr>
                <w:rFonts w:eastAsia="Calibri"/>
                <w:kern w:val="24"/>
              </w:rPr>
              <w:t>Nếu không có sản phẩm trong giỏ hàng:</w:t>
            </w:r>
            <w:r>
              <w:rPr>
                <w:rFonts w:eastAsia="Calibri"/>
                <w:kern w:val="24"/>
              </w:rPr>
              <w:t xml:space="preserve"> </w:t>
            </w:r>
            <w:r w:rsidR="00332971">
              <w:rPr>
                <w:rFonts w:eastAsia="Calibri"/>
                <w:kern w:val="24"/>
              </w:rPr>
              <w:t>Thông báo giỏ</w:t>
            </w:r>
            <w:r>
              <w:rPr>
                <w:rFonts w:eastAsia="Calibri"/>
                <w:kern w:val="24"/>
              </w:rPr>
              <w:t xml:space="preserve"> hàng trống</w:t>
            </w:r>
            <w:r w:rsidR="007A2CFF">
              <w:rPr>
                <w:rFonts w:eastAsia="Calibri"/>
                <w:kern w:val="24"/>
              </w:rPr>
              <w:t xml:space="preserve"> và nút quay lại menu</w:t>
            </w:r>
            <w:r>
              <w:rPr>
                <w:rFonts w:eastAsia="Calibri"/>
                <w:kern w:val="24"/>
              </w:rPr>
              <w:t>.</w:t>
            </w:r>
          </w:p>
        </w:tc>
      </w:tr>
      <w:tr w:rsidR="00133878" w:rsidRPr="00066A74" w14:paraId="281A6BBA" w14:textId="77777777" w:rsidTr="003A3C45">
        <w:trPr>
          <w:trHeight w:val="401"/>
        </w:trPr>
        <w:tc>
          <w:tcPr>
            <w:tcW w:w="1526" w:type="dxa"/>
            <w:shd w:val="clear" w:color="auto" w:fill="auto"/>
            <w:tcMar>
              <w:top w:w="15" w:type="dxa"/>
              <w:left w:w="108" w:type="dxa"/>
              <w:bottom w:w="0" w:type="dxa"/>
              <w:right w:w="108" w:type="dxa"/>
            </w:tcMar>
            <w:vAlign w:val="center"/>
            <w:hideMark/>
          </w:tcPr>
          <w:p w14:paraId="64BB66F5" w14:textId="77777777" w:rsidR="00133878" w:rsidRPr="00066A74" w:rsidRDefault="00133878" w:rsidP="003A3C45">
            <w:r w:rsidRPr="00066A74">
              <w:rPr>
                <w:b/>
                <w:bCs/>
                <w:kern w:val="24"/>
              </w:rPr>
              <w:lastRenderedPageBreak/>
              <w:t>Kịch bản chính:</w:t>
            </w:r>
          </w:p>
        </w:tc>
        <w:tc>
          <w:tcPr>
            <w:tcW w:w="7796" w:type="dxa"/>
            <w:shd w:val="clear" w:color="auto" w:fill="auto"/>
            <w:tcMar>
              <w:top w:w="15" w:type="dxa"/>
              <w:left w:w="108" w:type="dxa"/>
              <w:bottom w:w="0" w:type="dxa"/>
              <w:right w:w="108" w:type="dxa"/>
            </w:tcMar>
            <w:vAlign w:val="center"/>
            <w:hideMark/>
          </w:tcPr>
          <w:p w14:paraId="0469C3A3" w14:textId="30EBD31D" w:rsidR="00133878" w:rsidRPr="00066A74" w:rsidRDefault="000A4DAA" w:rsidP="00045567">
            <w:pPr>
              <w:numPr>
                <w:ilvl w:val="0"/>
                <w:numId w:val="23"/>
              </w:numPr>
              <w:spacing w:before="60" w:after="60" w:line="288" w:lineRule="auto"/>
              <w:contextualSpacing/>
              <w:rPr>
                <w:rFonts w:eastAsia="Calibri"/>
                <w:b/>
              </w:rPr>
            </w:pPr>
            <w:r>
              <w:rPr>
                <w:rFonts w:eastAsia="Calibri"/>
                <w:b/>
              </w:rPr>
              <w:t>Khi người dùng nhấn nút Xem giỏ hàng hoặc Cập nhật giỏ hàng</w:t>
            </w:r>
          </w:p>
          <w:p w14:paraId="6882F6A4" w14:textId="04EAC2B5" w:rsidR="00133878" w:rsidRPr="00066A74" w:rsidRDefault="000A4DAA" w:rsidP="00045567">
            <w:pPr>
              <w:numPr>
                <w:ilvl w:val="0"/>
                <w:numId w:val="16"/>
              </w:numPr>
              <w:spacing w:before="60" w:after="60" w:line="288" w:lineRule="auto"/>
              <w:contextualSpacing/>
              <w:rPr>
                <w:rFonts w:eastAsia="Calibri"/>
                <w:b/>
              </w:rPr>
            </w:pPr>
            <w:r>
              <w:rPr>
                <w:rFonts w:eastAsia="Calibri"/>
                <w:bCs/>
              </w:rPr>
              <w:t>Hệ thống quay lại giao diện Xem giỏ hàng</w:t>
            </w:r>
          </w:p>
          <w:p w14:paraId="033CD4CA" w14:textId="21C9BEA5" w:rsidR="00133878" w:rsidRPr="00066A74" w:rsidRDefault="00133878" w:rsidP="00045567">
            <w:pPr>
              <w:numPr>
                <w:ilvl w:val="0"/>
                <w:numId w:val="23"/>
              </w:numPr>
              <w:spacing w:before="60" w:after="60" w:line="288" w:lineRule="auto"/>
              <w:contextualSpacing/>
              <w:rPr>
                <w:rFonts w:eastAsia="Calibri"/>
                <w:b/>
              </w:rPr>
            </w:pPr>
            <w:r w:rsidRPr="00066A74">
              <w:rPr>
                <w:rFonts w:eastAsia="Calibri"/>
                <w:b/>
              </w:rPr>
              <w:t xml:space="preserve">Khi người dùng chọn </w:t>
            </w:r>
            <w:r w:rsidR="000A4DAA">
              <w:rPr>
                <w:rFonts w:eastAsia="Calibri"/>
                <w:b/>
              </w:rPr>
              <w:t>nút đăng nhập thành viên</w:t>
            </w:r>
          </w:p>
          <w:p w14:paraId="4FBBE960" w14:textId="4452CD63" w:rsidR="00133878" w:rsidRPr="00020F47" w:rsidRDefault="00C71393" w:rsidP="00045567">
            <w:pPr>
              <w:numPr>
                <w:ilvl w:val="0"/>
                <w:numId w:val="16"/>
              </w:numPr>
              <w:spacing w:before="60" w:after="60" w:line="288" w:lineRule="auto"/>
              <w:contextualSpacing/>
              <w:rPr>
                <w:rFonts w:eastAsia="Calibri"/>
                <w:b/>
              </w:rPr>
            </w:pPr>
            <w:r>
              <w:rPr>
                <w:rFonts w:eastAsia="Calibri"/>
                <w:bCs/>
              </w:rPr>
              <w:t>Hiển thị form đăng nhập</w:t>
            </w:r>
          </w:p>
          <w:p w14:paraId="1A0CDD10" w14:textId="77777777" w:rsidR="00020F47" w:rsidRPr="00020F47" w:rsidRDefault="00020F47" w:rsidP="00045567">
            <w:pPr>
              <w:numPr>
                <w:ilvl w:val="0"/>
                <w:numId w:val="16"/>
              </w:numPr>
              <w:spacing w:before="60" w:after="60" w:line="288" w:lineRule="auto"/>
              <w:contextualSpacing/>
              <w:rPr>
                <w:rFonts w:eastAsia="Calibri"/>
                <w:b/>
              </w:rPr>
            </w:pPr>
            <w:r>
              <w:rPr>
                <w:rFonts w:eastAsia="Calibri"/>
                <w:bCs/>
              </w:rPr>
              <w:t xml:space="preserve">Nếu đăng nhập thành công: </w:t>
            </w:r>
          </w:p>
          <w:p w14:paraId="6DD909FB" w14:textId="7B46A809" w:rsidR="00020F47" w:rsidRPr="00020F47" w:rsidRDefault="00020F47" w:rsidP="00045567">
            <w:pPr>
              <w:pStyle w:val="ListParagraph"/>
              <w:numPr>
                <w:ilvl w:val="0"/>
                <w:numId w:val="15"/>
              </w:numPr>
              <w:spacing w:before="60" w:after="60" w:line="288" w:lineRule="auto"/>
              <w:rPr>
                <w:rFonts w:ascii="Times New Roman" w:eastAsia="Calibri" w:hAnsi="Times New Roman" w:cs="Times New Roman"/>
                <w:b/>
                <w:sz w:val="26"/>
                <w:szCs w:val="26"/>
              </w:rPr>
            </w:pPr>
            <w:r w:rsidRPr="00020F47">
              <w:rPr>
                <w:rFonts w:ascii="Times New Roman" w:eastAsia="Calibri" w:hAnsi="Times New Roman" w:cs="Times New Roman"/>
                <w:bCs/>
                <w:sz w:val="26"/>
                <w:szCs w:val="26"/>
              </w:rPr>
              <w:t>Hệ thống hiện chiết khấu tương ứng</w:t>
            </w:r>
          </w:p>
          <w:p w14:paraId="2792BAFA" w14:textId="0727DA3C" w:rsidR="00020F47" w:rsidRPr="00020F47" w:rsidRDefault="00020F47" w:rsidP="00045567">
            <w:pPr>
              <w:pStyle w:val="ListParagraph"/>
              <w:numPr>
                <w:ilvl w:val="0"/>
                <w:numId w:val="15"/>
              </w:numPr>
              <w:spacing w:before="60" w:after="60" w:line="288" w:lineRule="auto"/>
              <w:rPr>
                <w:rFonts w:ascii="Times New Roman" w:eastAsia="Calibri" w:hAnsi="Times New Roman" w:cs="Times New Roman"/>
                <w:b/>
                <w:sz w:val="26"/>
                <w:szCs w:val="26"/>
              </w:rPr>
            </w:pPr>
            <w:r w:rsidRPr="00020F47">
              <w:rPr>
                <w:rFonts w:ascii="Times New Roman" w:eastAsia="Calibri" w:hAnsi="Times New Roman" w:cs="Times New Roman"/>
                <w:bCs/>
                <w:sz w:val="26"/>
                <w:szCs w:val="26"/>
              </w:rPr>
              <w:t>Người dùng chọn chiết khấu (nếu có): Hệ thống sẽ trừ số tiền chiết khấu vào tổng số tiền cần thanh toán</w:t>
            </w:r>
          </w:p>
          <w:p w14:paraId="1EEBD93C" w14:textId="532ED788" w:rsidR="00020F47" w:rsidRPr="00020F47" w:rsidRDefault="00020F47" w:rsidP="00045567">
            <w:pPr>
              <w:pStyle w:val="ListParagraph"/>
              <w:numPr>
                <w:ilvl w:val="0"/>
                <w:numId w:val="15"/>
              </w:numPr>
              <w:spacing w:before="60" w:after="60" w:line="288" w:lineRule="auto"/>
              <w:rPr>
                <w:rFonts w:ascii="Times New Roman" w:eastAsia="Calibri" w:hAnsi="Times New Roman" w:cs="Times New Roman"/>
                <w:b/>
                <w:sz w:val="26"/>
                <w:szCs w:val="26"/>
              </w:rPr>
            </w:pPr>
            <w:r w:rsidRPr="00020F47">
              <w:rPr>
                <w:rFonts w:ascii="Times New Roman" w:eastAsia="Calibri" w:hAnsi="Times New Roman" w:cs="Times New Roman"/>
                <w:bCs/>
                <w:sz w:val="26"/>
                <w:szCs w:val="26"/>
              </w:rPr>
              <w:t>Nếu người dùng không chọn chiết khấu: Tổng số tiền cần thanh toán được giữ nguyên</w:t>
            </w:r>
          </w:p>
          <w:p w14:paraId="76F4F738" w14:textId="2F9DCFAB" w:rsidR="00133878" w:rsidRPr="00606F08" w:rsidRDefault="00133878" w:rsidP="00045567">
            <w:pPr>
              <w:pStyle w:val="ListParagraph"/>
              <w:numPr>
                <w:ilvl w:val="0"/>
                <w:numId w:val="23"/>
              </w:numPr>
              <w:spacing w:before="60" w:after="60" w:line="288" w:lineRule="auto"/>
              <w:rPr>
                <w:rFonts w:ascii="Times New Roman" w:eastAsia="Calibri" w:hAnsi="Times New Roman" w:cs="Times New Roman"/>
                <w:b/>
                <w:sz w:val="26"/>
                <w:szCs w:val="26"/>
              </w:rPr>
            </w:pPr>
            <w:r w:rsidRPr="00606F08">
              <w:rPr>
                <w:rFonts w:ascii="Times New Roman" w:eastAsia="Calibri" w:hAnsi="Times New Roman" w:cs="Times New Roman"/>
                <w:b/>
                <w:sz w:val="26"/>
                <w:szCs w:val="26"/>
              </w:rPr>
              <w:t>Khi người dùn</w:t>
            </w:r>
            <w:r w:rsidR="000A4DAA">
              <w:rPr>
                <w:rFonts w:ascii="Times New Roman" w:eastAsia="Calibri" w:hAnsi="Times New Roman" w:cs="Times New Roman"/>
                <w:b/>
                <w:sz w:val="26"/>
                <w:szCs w:val="26"/>
              </w:rPr>
              <w:t>g</w:t>
            </w:r>
            <w:r w:rsidRPr="00606F08">
              <w:rPr>
                <w:rFonts w:ascii="Times New Roman" w:eastAsia="Calibri" w:hAnsi="Times New Roman" w:cs="Times New Roman"/>
                <w:b/>
                <w:sz w:val="26"/>
                <w:szCs w:val="26"/>
              </w:rPr>
              <w:t xml:space="preserve"> chọn </w:t>
            </w:r>
            <w:r w:rsidR="00915EF3">
              <w:rPr>
                <w:rFonts w:ascii="Times New Roman" w:eastAsia="Calibri" w:hAnsi="Times New Roman" w:cs="Times New Roman"/>
                <w:b/>
                <w:sz w:val="26"/>
                <w:szCs w:val="26"/>
              </w:rPr>
              <w:t>nút đặt hàng</w:t>
            </w:r>
            <w:r w:rsidRPr="00606F08">
              <w:rPr>
                <w:rFonts w:ascii="Times New Roman" w:eastAsia="Calibri" w:hAnsi="Times New Roman" w:cs="Times New Roman"/>
                <w:b/>
                <w:sz w:val="26"/>
                <w:szCs w:val="26"/>
              </w:rPr>
              <w:t>:</w:t>
            </w:r>
          </w:p>
          <w:p w14:paraId="2EBD0D0A" w14:textId="2532965B" w:rsidR="00133878" w:rsidRDefault="00915EF3" w:rsidP="00045567">
            <w:pPr>
              <w:pStyle w:val="ListParagraph"/>
              <w:numPr>
                <w:ilvl w:val="0"/>
                <w:numId w:val="16"/>
              </w:numPr>
              <w:spacing w:before="60" w:after="60" w:line="288" w:lineRule="auto"/>
              <w:rPr>
                <w:rFonts w:ascii="Times New Roman" w:eastAsia="Calibri" w:hAnsi="Times New Roman" w:cs="Times New Roman"/>
                <w:bCs/>
                <w:sz w:val="26"/>
                <w:szCs w:val="26"/>
              </w:rPr>
            </w:pPr>
            <w:r>
              <w:rPr>
                <w:rFonts w:ascii="Times New Roman" w:eastAsia="Calibri" w:hAnsi="Times New Roman" w:cs="Times New Roman"/>
                <w:bCs/>
                <w:sz w:val="26"/>
                <w:szCs w:val="26"/>
              </w:rPr>
              <w:t>Hệ thống kiểm tra có đủ điều kiện để đặt hàng hay không.</w:t>
            </w:r>
          </w:p>
          <w:p w14:paraId="20BED7C2" w14:textId="66937A55" w:rsidR="00915EF3" w:rsidRDefault="00915EF3" w:rsidP="00045567">
            <w:pPr>
              <w:pStyle w:val="ListParagraph"/>
              <w:numPr>
                <w:ilvl w:val="0"/>
                <w:numId w:val="15"/>
              </w:numPr>
              <w:spacing w:before="60" w:after="60" w:line="288" w:lineRule="auto"/>
              <w:rPr>
                <w:rFonts w:ascii="Times New Roman" w:eastAsia="Calibri" w:hAnsi="Times New Roman" w:cs="Times New Roman"/>
                <w:bCs/>
                <w:sz w:val="26"/>
                <w:szCs w:val="26"/>
              </w:rPr>
            </w:pPr>
            <w:r>
              <w:rPr>
                <w:rFonts w:ascii="Times New Roman" w:eastAsia="Calibri" w:hAnsi="Times New Roman" w:cs="Times New Roman"/>
                <w:bCs/>
                <w:sz w:val="26"/>
                <w:szCs w:val="26"/>
              </w:rPr>
              <w:t>Nếu không đủ điều kiện: Thông báo lỗi</w:t>
            </w:r>
          </w:p>
          <w:p w14:paraId="42C8F9CD" w14:textId="4FFAA7FE" w:rsidR="00915EF3" w:rsidRDefault="00915EF3" w:rsidP="00045567">
            <w:pPr>
              <w:pStyle w:val="ListParagraph"/>
              <w:numPr>
                <w:ilvl w:val="0"/>
                <w:numId w:val="15"/>
              </w:numPr>
              <w:spacing w:before="60" w:after="60" w:line="288" w:lineRule="auto"/>
              <w:rPr>
                <w:rFonts w:ascii="Times New Roman" w:eastAsia="Calibri" w:hAnsi="Times New Roman" w:cs="Times New Roman"/>
                <w:bCs/>
                <w:sz w:val="26"/>
                <w:szCs w:val="26"/>
              </w:rPr>
            </w:pPr>
            <w:r>
              <w:rPr>
                <w:rFonts w:ascii="Times New Roman" w:eastAsia="Calibri" w:hAnsi="Times New Roman" w:cs="Times New Roman"/>
                <w:bCs/>
                <w:sz w:val="26"/>
                <w:szCs w:val="26"/>
              </w:rPr>
              <w:t>Nếu đủ điều kiện:</w:t>
            </w:r>
          </w:p>
          <w:p w14:paraId="5E0BA4B2" w14:textId="219C9B7C" w:rsidR="00915EF3" w:rsidRDefault="00915EF3" w:rsidP="00045567">
            <w:pPr>
              <w:pStyle w:val="ListParagraph"/>
              <w:numPr>
                <w:ilvl w:val="1"/>
                <w:numId w:val="15"/>
              </w:numPr>
              <w:spacing w:before="60" w:after="60" w:line="288" w:lineRule="auto"/>
              <w:rPr>
                <w:rFonts w:ascii="Times New Roman" w:eastAsia="Calibri" w:hAnsi="Times New Roman" w:cs="Times New Roman"/>
                <w:bCs/>
                <w:sz w:val="26"/>
                <w:szCs w:val="26"/>
              </w:rPr>
            </w:pPr>
            <w:r>
              <w:rPr>
                <w:rFonts w:ascii="Times New Roman" w:eastAsia="Calibri" w:hAnsi="Times New Roman" w:cs="Times New Roman"/>
                <w:bCs/>
                <w:sz w:val="26"/>
                <w:szCs w:val="26"/>
              </w:rPr>
              <w:t>Hệ thống kiểm tra người dùng có nhập đầy đủ thông tin giao hàng hay không</w:t>
            </w:r>
          </w:p>
          <w:p w14:paraId="1005B473" w14:textId="51E08597" w:rsidR="00915EF3" w:rsidRDefault="00915EF3" w:rsidP="00045567">
            <w:pPr>
              <w:pStyle w:val="ListParagraph"/>
              <w:numPr>
                <w:ilvl w:val="2"/>
                <w:numId w:val="15"/>
              </w:numPr>
              <w:spacing w:before="60" w:after="60" w:line="288" w:lineRule="auto"/>
              <w:rPr>
                <w:rFonts w:ascii="Times New Roman" w:eastAsia="Calibri" w:hAnsi="Times New Roman" w:cs="Times New Roman"/>
                <w:bCs/>
                <w:sz w:val="26"/>
                <w:szCs w:val="26"/>
              </w:rPr>
            </w:pPr>
            <w:r>
              <w:rPr>
                <w:rFonts w:ascii="Times New Roman" w:eastAsia="Calibri" w:hAnsi="Times New Roman" w:cs="Times New Roman"/>
                <w:bCs/>
                <w:sz w:val="26"/>
                <w:szCs w:val="26"/>
              </w:rPr>
              <w:t>Nếu không đủ: thông báo lỗi và yêu cầu người dùng nhập đầy đủ các thông tin cần thiết</w:t>
            </w:r>
          </w:p>
          <w:p w14:paraId="52BC97DA" w14:textId="023A67C2" w:rsidR="00133878" w:rsidRPr="00915EF3" w:rsidRDefault="00915EF3" w:rsidP="00045567">
            <w:pPr>
              <w:pStyle w:val="ListParagraph"/>
              <w:numPr>
                <w:ilvl w:val="2"/>
                <w:numId w:val="15"/>
              </w:numPr>
              <w:spacing w:before="60" w:after="60" w:line="288" w:lineRule="auto"/>
              <w:rPr>
                <w:rFonts w:ascii="Times New Roman" w:eastAsia="Calibri" w:hAnsi="Times New Roman" w:cs="Times New Roman"/>
                <w:bCs/>
                <w:sz w:val="26"/>
                <w:szCs w:val="26"/>
              </w:rPr>
            </w:pPr>
            <w:r>
              <w:rPr>
                <w:rFonts w:ascii="Times New Roman" w:eastAsia="Calibri" w:hAnsi="Times New Roman" w:cs="Times New Roman"/>
                <w:bCs/>
                <w:sz w:val="26"/>
                <w:szCs w:val="26"/>
              </w:rPr>
              <w:t>Nếu đủ: hệ thống thông báo đặt hàng thành công.</w:t>
            </w:r>
          </w:p>
        </w:tc>
      </w:tr>
      <w:tr w:rsidR="00133878" w:rsidRPr="00066A74" w14:paraId="4FA40368" w14:textId="77777777" w:rsidTr="003A3C45">
        <w:trPr>
          <w:trHeight w:val="409"/>
        </w:trPr>
        <w:tc>
          <w:tcPr>
            <w:tcW w:w="1526" w:type="dxa"/>
            <w:shd w:val="clear" w:color="auto" w:fill="auto"/>
            <w:tcMar>
              <w:top w:w="15" w:type="dxa"/>
              <w:left w:w="108" w:type="dxa"/>
              <w:bottom w:w="0" w:type="dxa"/>
              <w:right w:w="108" w:type="dxa"/>
            </w:tcMar>
            <w:vAlign w:val="center"/>
            <w:hideMark/>
          </w:tcPr>
          <w:p w14:paraId="18A376C5" w14:textId="77777777" w:rsidR="00133878" w:rsidRPr="00066A74" w:rsidRDefault="00133878" w:rsidP="003A3C45">
            <w:r w:rsidRPr="00066A74">
              <w:rPr>
                <w:b/>
                <w:bCs/>
                <w:kern w:val="24"/>
              </w:rPr>
              <w:t>Kịch bản phụ:</w:t>
            </w:r>
          </w:p>
        </w:tc>
        <w:tc>
          <w:tcPr>
            <w:tcW w:w="7796" w:type="dxa"/>
            <w:shd w:val="clear" w:color="auto" w:fill="auto"/>
            <w:tcMar>
              <w:top w:w="15" w:type="dxa"/>
              <w:left w:w="108" w:type="dxa"/>
              <w:bottom w:w="0" w:type="dxa"/>
              <w:right w:w="108" w:type="dxa"/>
            </w:tcMar>
            <w:vAlign w:val="center"/>
            <w:hideMark/>
          </w:tcPr>
          <w:p w14:paraId="52101FE2" w14:textId="2E76C9D9" w:rsidR="00133878" w:rsidRPr="00066A74" w:rsidRDefault="00133878" w:rsidP="003A3C45">
            <w:pPr>
              <w:spacing w:before="60" w:after="60" w:line="288" w:lineRule="auto"/>
              <w:ind w:left="360"/>
              <w:contextualSpacing/>
              <w:rPr>
                <w:rFonts w:eastAsia="Calibri"/>
              </w:rPr>
            </w:pPr>
            <w:r>
              <w:rPr>
                <w:rFonts w:eastAsia="Calibri"/>
              </w:rPr>
              <w:t>Không</w:t>
            </w:r>
            <w:r w:rsidR="00ED4C5D">
              <w:rPr>
                <w:rFonts w:eastAsia="Calibri"/>
              </w:rPr>
              <w:t xml:space="preserve"> có</w:t>
            </w:r>
          </w:p>
        </w:tc>
      </w:tr>
    </w:tbl>
    <w:p w14:paraId="097B36AB" w14:textId="0D992A67" w:rsidR="00E37E8D" w:rsidRPr="003D7B97" w:rsidRDefault="00E37E8D" w:rsidP="00746931">
      <w:pPr>
        <w:spacing w:after="200" w:line="276" w:lineRule="auto"/>
        <w:rPr>
          <w:b/>
          <w:color w:val="000000" w:themeColor="text1"/>
          <w:sz w:val="28"/>
          <w:szCs w:val="28"/>
        </w:rPr>
        <w:sectPr w:rsidR="00E37E8D" w:rsidRPr="003D7B97" w:rsidSect="00BD30E8">
          <w:pgSz w:w="11909" w:h="16834" w:code="9"/>
          <w:pgMar w:top="1701" w:right="1134" w:bottom="1985" w:left="1985" w:header="720" w:footer="720" w:gutter="0"/>
          <w:pgNumType w:fmt="lowerRoman" w:start="1"/>
          <w:cols w:space="720"/>
          <w:docGrid w:linePitch="360"/>
        </w:sectPr>
      </w:pPr>
    </w:p>
    <w:p w14:paraId="1A29A288" w14:textId="65D3CD63" w:rsidR="004763A6" w:rsidRPr="003D7B97" w:rsidRDefault="004763A6" w:rsidP="00480255">
      <w:pPr>
        <w:pStyle w:val="CHUONGI"/>
      </w:pPr>
      <w:bookmarkStart w:id="11" w:name="_Toc42503425"/>
      <w:r w:rsidRPr="003D7B97">
        <w:lastRenderedPageBreak/>
        <w:t>CHƯƠNG 4: HIỆN THỰC VÀ TRIỂN KHAI HỆ THỐNG</w:t>
      </w:r>
      <w:bookmarkEnd w:id="11"/>
    </w:p>
    <w:p w14:paraId="08D91336" w14:textId="77777777" w:rsidR="004763A6" w:rsidRPr="003D7B97" w:rsidRDefault="004763A6" w:rsidP="00746931">
      <w:pPr>
        <w:spacing w:after="200" w:line="276" w:lineRule="auto"/>
        <w:rPr>
          <w:b/>
          <w:color w:val="000000" w:themeColor="text1"/>
          <w:sz w:val="28"/>
          <w:szCs w:val="28"/>
        </w:rPr>
      </w:pPr>
    </w:p>
    <w:p w14:paraId="5D3C3263" w14:textId="77777777" w:rsidR="004763A6" w:rsidRPr="003D7B97" w:rsidRDefault="004763A6" w:rsidP="00746931">
      <w:pPr>
        <w:spacing w:after="200" w:line="276" w:lineRule="auto"/>
        <w:rPr>
          <w:b/>
          <w:color w:val="000000" w:themeColor="text1"/>
          <w:sz w:val="28"/>
          <w:szCs w:val="28"/>
        </w:rPr>
        <w:sectPr w:rsidR="004763A6" w:rsidRPr="003D7B97" w:rsidSect="00BD30E8">
          <w:pgSz w:w="11909" w:h="16834" w:code="9"/>
          <w:pgMar w:top="1701" w:right="1134" w:bottom="1985" w:left="1985" w:header="720" w:footer="720" w:gutter="0"/>
          <w:pgNumType w:fmt="lowerRoman" w:start="1"/>
          <w:cols w:space="720"/>
          <w:docGrid w:linePitch="360"/>
        </w:sectPr>
      </w:pPr>
    </w:p>
    <w:p w14:paraId="453D6740" w14:textId="56ED0095" w:rsidR="004763A6" w:rsidRPr="003D7B97" w:rsidRDefault="004763A6" w:rsidP="00480255">
      <w:pPr>
        <w:pStyle w:val="CHUONGI"/>
        <w:sectPr w:rsidR="004763A6" w:rsidRPr="003D7B97" w:rsidSect="00BD30E8">
          <w:pgSz w:w="11909" w:h="16834" w:code="9"/>
          <w:pgMar w:top="1701" w:right="1134" w:bottom="1985" w:left="1985" w:header="720" w:footer="720" w:gutter="0"/>
          <w:pgNumType w:fmt="lowerRoman" w:start="1"/>
          <w:cols w:space="720"/>
          <w:docGrid w:linePitch="360"/>
        </w:sectPr>
      </w:pPr>
      <w:bookmarkStart w:id="12" w:name="_Toc42503426"/>
      <w:r w:rsidRPr="003D7B97">
        <w:lastRenderedPageBreak/>
        <w:t>CHƯƠNG 5: KẾT LUẬN VÀ HƯỚNG PHÁT TRIỂN</w:t>
      </w:r>
      <w:bookmarkEnd w:id="12"/>
    </w:p>
    <w:p w14:paraId="0E147452" w14:textId="77777777" w:rsidR="00360A3F" w:rsidRPr="003D7B97" w:rsidRDefault="00360A3F" w:rsidP="00BD30E8">
      <w:pPr>
        <w:spacing w:after="120" w:line="360" w:lineRule="auto"/>
        <w:jc w:val="center"/>
        <w:rPr>
          <w:b/>
          <w:color w:val="000000" w:themeColor="text1"/>
          <w:sz w:val="28"/>
          <w:szCs w:val="28"/>
        </w:rPr>
      </w:pPr>
      <w:r w:rsidRPr="003D7B97">
        <w:rPr>
          <w:b/>
          <w:color w:val="000000" w:themeColor="text1"/>
          <w:sz w:val="28"/>
          <w:szCs w:val="28"/>
        </w:rPr>
        <w:lastRenderedPageBreak/>
        <w:t>DANH MỤC CÁC BẢNG</w:t>
      </w:r>
    </w:p>
    <w:p w14:paraId="41BF167A" w14:textId="77777777" w:rsidR="00A16422" w:rsidRPr="003D7B97" w:rsidRDefault="00F34186" w:rsidP="00F74ACA">
      <w:pPr>
        <w:pStyle w:val="TableofFigures"/>
        <w:tabs>
          <w:tab w:val="right" w:leader="dot" w:pos="8780"/>
        </w:tabs>
        <w:spacing w:line="360" w:lineRule="auto"/>
        <w:rPr>
          <w:rFonts w:eastAsiaTheme="minorEastAsia"/>
          <w:noProof/>
          <w:sz w:val="22"/>
          <w:szCs w:val="22"/>
        </w:rPr>
      </w:pPr>
      <w:r w:rsidRPr="003D7B97">
        <w:rPr>
          <w:b/>
          <w:color w:val="000000" w:themeColor="text1"/>
          <w:sz w:val="28"/>
          <w:szCs w:val="28"/>
        </w:rPr>
        <w:fldChar w:fldCharType="begin"/>
      </w:r>
      <w:r w:rsidR="00360A3F" w:rsidRPr="003D7B97">
        <w:rPr>
          <w:b/>
          <w:color w:val="000000" w:themeColor="text1"/>
          <w:sz w:val="28"/>
          <w:szCs w:val="28"/>
        </w:rPr>
        <w:instrText xml:space="preserve"> TOC \h \z \t "Mục lục bảng" \c </w:instrText>
      </w:r>
      <w:r w:rsidRPr="003D7B97">
        <w:rPr>
          <w:b/>
          <w:color w:val="000000" w:themeColor="text1"/>
          <w:sz w:val="28"/>
          <w:szCs w:val="28"/>
        </w:rPr>
        <w:fldChar w:fldCharType="separate"/>
      </w:r>
    </w:p>
    <w:p w14:paraId="5ACE11FF" w14:textId="77777777" w:rsidR="00360A3F" w:rsidRPr="003D7B97" w:rsidRDefault="00F34186" w:rsidP="00F32881">
      <w:pPr>
        <w:tabs>
          <w:tab w:val="right" w:leader="dot" w:pos="8730"/>
        </w:tabs>
        <w:spacing w:after="200" w:line="360" w:lineRule="auto"/>
        <w:rPr>
          <w:b/>
          <w:color w:val="000000" w:themeColor="text1"/>
          <w:sz w:val="28"/>
          <w:szCs w:val="28"/>
        </w:rPr>
      </w:pPr>
      <w:r w:rsidRPr="003D7B97">
        <w:rPr>
          <w:b/>
          <w:color w:val="000000" w:themeColor="text1"/>
          <w:sz w:val="28"/>
          <w:szCs w:val="28"/>
        </w:rPr>
        <w:fldChar w:fldCharType="end"/>
      </w:r>
    </w:p>
    <w:p w14:paraId="2E954F03" w14:textId="77777777" w:rsidR="00360A3F" w:rsidRPr="003D7B97" w:rsidRDefault="00360A3F">
      <w:pPr>
        <w:spacing w:after="200" w:line="276" w:lineRule="auto"/>
        <w:rPr>
          <w:b/>
          <w:color w:val="000000" w:themeColor="text1"/>
          <w:sz w:val="28"/>
          <w:szCs w:val="28"/>
        </w:rPr>
      </w:pPr>
    </w:p>
    <w:p w14:paraId="3104E4BB" w14:textId="77777777" w:rsidR="00360A3F" w:rsidRPr="003D7B97" w:rsidRDefault="00360A3F">
      <w:pPr>
        <w:spacing w:after="200" w:line="276" w:lineRule="auto"/>
        <w:rPr>
          <w:b/>
          <w:color w:val="000000" w:themeColor="text1"/>
          <w:sz w:val="28"/>
          <w:szCs w:val="28"/>
        </w:rPr>
      </w:pPr>
    </w:p>
    <w:p w14:paraId="23C7AE15" w14:textId="77777777" w:rsidR="00360A3F" w:rsidRPr="003D7B97" w:rsidRDefault="00360A3F">
      <w:pPr>
        <w:spacing w:after="200" w:line="276" w:lineRule="auto"/>
        <w:rPr>
          <w:b/>
          <w:color w:val="000000" w:themeColor="text1"/>
          <w:sz w:val="28"/>
          <w:szCs w:val="28"/>
        </w:rPr>
      </w:pPr>
    </w:p>
    <w:p w14:paraId="3E6E0E6E" w14:textId="77777777" w:rsidR="00360A3F" w:rsidRPr="003D7B97" w:rsidRDefault="00360A3F">
      <w:pPr>
        <w:spacing w:after="200" w:line="276" w:lineRule="auto"/>
        <w:rPr>
          <w:b/>
          <w:color w:val="000000" w:themeColor="text1"/>
          <w:sz w:val="28"/>
          <w:szCs w:val="28"/>
        </w:rPr>
      </w:pPr>
    </w:p>
    <w:p w14:paraId="1F2C71A6" w14:textId="77777777" w:rsidR="00B32D4B" w:rsidRPr="003D7B97" w:rsidRDefault="00B32D4B">
      <w:pPr>
        <w:spacing w:after="200" w:line="276" w:lineRule="auto"/>
        <w:rPr>
          <w:b/>
          <w:color w:val="000000" w:themeColor="text1"/>
          <w:sz w:val="28"/>
          <w:szCs w:val="28"/>
        </w:rPr>
      </w:pPr>
    </w:p>
    <w:p w14:paraId="07109F10" w14:textId="77777777" w:rsidR="00AA22FA" w:rsidRPr="003D7B97" w:rsidRDefault="00AA22FA">
      <w:pPr>
        <w:spacing w:after="200" w:line="276" w:lineRule="auto"/>
        <w:rPr>
          <w:b/>
          <w:color w:val="000000" w:themeColor="text1"/>
          <w:sz w:val="28"/>
          <w:szCs w:val="28"/>
        </w:rPr>
      </w:pPr>
      <w:r w:rsidRPr="003D7B97">
        <w:rPr>
          <w:b/>
          <w:color w:val="000000" w:themeColor="text1"/>
          <w:sz w:val="28"/>
          <w:szCs w:val="28"/>
        </w:rPr>
        <w:br w:type="page"/>
      </w:r>
    </w:p>
    <w:p w14:paraId="23B2CD4E" w14:textId="77777777" w:rsidR="00360A3F" w:rsidRPr="003D7B97" w:rsidRDefault="001520A7" w:rsidP="005204C5">
      <w:pPr>
        <w:spacing w:after="120" w:line="360" w:lineRule="auto"/>
        <w:jc w:val="center"/>
        <w:rPr>
          <w:b/>
          <w:color w:val="000000" w:themeColor="text1"/>
          <w:sz w:val="28"/>
          <w:szCs w:val="28"/>
        </w:rPr>
      </w:pPr>
      <w:r w:rsidRPr="003D7B97">
        <w:rPr>
          <w:b/>
          <w:color w:val="000000" w:themeColor="text1"/>
          <w:sz w:val="28"/>
          <w:szCs w:val="28"/>
        </w:rPr>
        <w:lastRenderedPageBreak/>
        <w:t xml:space="preserve">DANH MỤC CÁC </w:t>
      </w:r>
      <w:r w:rsidR="00872DE3" w:rsidRPr="003D7B97">
        <w:rPr>
          <w:b/>
          <w:color w:val="000000" w:themeColor="text1"/>
          <w:sz w:val="28"/>
          <w:szCs w:val="28"/>
        </w:rPr>
        <w:t>HÌNH</w:t>
      </w:r>
    </w:p>
    <w:p w14:paraId="1D7AEE6C" w14:textId="77777777" w:rsidR="006D2046" w:rsidRPr="003D7B97" w:rsidRDefault="00360A3F" w:rsidP="00AA22FA">
      <w:pPr>
        <w:spacing w:after="240" w:line="360" w:lineRule="auto"/>
        <w:jc w:val="center"/>
        <w:rPr>
          <w:b/>
          <w:sz w:val="28"/>
          <w:szCs w:val="28"/>
        </w:rPr>
      </w:pPr>
      <w:r w:rsidRPr="003D7B97">
        <w:br w:type="page"/>
      </w:r>
      <w:r w:rsidR="004453EC" w:rsidRPr="003D7B97">
        <w:rPr>
          <w:b/>
          <w:sz w:val="28"/>
          <w:szCs w:val="28"/>
        </w:rPr>
        <w:lastRenderedPageBreak/>
        <w:t xml:space="preserve">PHỤ LỤC A: ĐẶC TẢ USECASE, </w:t>
      </w:r>
      <w:r w:rsidR="009E34B1" w:rsidRPr="003D7B97">
        <w:rPr>
          <w:b/>
          <w:sz w:val="28"/>
          <w:szCs w:val="28"/>
        </w:rPr>
        <w:t>SƠ</w:t>
      </w:r>
      <w:r w:rsidR="008804D4" w:rsidRPr="003D7B97">
        <w:rPr>
          <w:b/>
          <w:sz w:val="28"/>
          <w:szCs w:val="28"/>
        </w:rPr>
        <w:t xml:space="preserve"> </w:t>
      </w:r>
      <w:r w:rsidR="006D2046" w:rsidRPr="003D7B97">
        <w:rPr>
          <w:b/>
          <w:sz w:val="28"/>
          <w:szCs w:val="28"/>
        </w:rPr>
        <w:t>ĐỒ TRÌNH TỰ</w:t>
      </w:r>
    </w:p>
    <w:p w14:paraId="10196AD9" w14:textId="77777777" w:rsidR="00020644" w:rsidRPr="003D7B97" w:rsidRDefault="00020644" w:rsidP="00020644">
      <w:pPr>
        <w:pStyle w:val="Mclchnh"/>
        <w:tabs>
          <w:tab w:val="center" w:pos="4702"/>
          <w:tab w:val="right" w:pos="9405"/>
        </w:tabs>
        <w:jc w:val="left"/>
        <w:rPr>
          <w:b/>
          <w:sz w:val="28"/>
        </w:rPr>
      </w:pPr>
    </w:p>
    <w:p w14:paraId="3A24B07E" w14:textId="77777777" w:rsidR="00020644" w:rsidRPr="003D7B97" w:rsidRDefault="00020644" w:rsidP="00020644">
      <w:pPr>
        <w:pStyle w:val="Mclchnh"/>
        <w:tabs>
          <w:tab w:val="center" w:pos="4702"/>
          <w:tab w:val="right" w:pos="9405"/>
        </w:tabs>
        <w:jc w:val="left"/>
        <w:rPr>
          <w:b/>
          <w:sz w:val="28"/>
        </w:rPr>
      </w:pPr>
    </w:p>
    <w:p w14:paraId="2C93AB50" w14:textId="77777777" w:rsidR="00020644" w:rsidRPr="003D7B97" w:rsidRDefault="00020644" w:rsidP="00020644">
      <w:pPr>
        <w:pStyle w:val="Mclchnh"/>
        <w:tabs>
          <w:tab w:val="center" w:pos="4702"/>
          <w:tab w:val="right" w:pos="9405"/>
        </w:tabs>
        <w:jc w:val="left"/>
        <w:rPr>
          <w:b/>
          <w:sz w:val="28"/>
        </w:rPr>
      </w:pPr>
    </w:p>
    <w:p w14:paraId="381FF83A" w14:textId="77777777" w:rsidR="00020644" w:rsidRPr="003D7B97" w:rsidRDefault="00020644" w:rsidP="00020644">
      <w:pPr>
        <w:pStyle w:val="Mclchnh"/>
        <w:tabs>
          <w:tab w:val="center" w:pos="4702"/>
          <w:tab w:val="right" w:pos="9405"/>
        </w:tabs>
        <w:jc w:val="left"/>
        <w:rPr>
          <w:b/>
          <w:sz w:val="28"/>
        </w:rPr>
      </w:pPr>
    </w:p>
    <w:p w14:paraId="3D828C95" w14:textId="77777777" w:rsidR="00020644" w:rsidRPr="003D7B97" w:rsidRDefault="00020644" w:rsidP="00020644">
      <w:pPr>
        <w:pStyle w:val="Mclchnh"/>
        <w:tabs>
          <w:tab w:val="center" w:pos="4702"/>
          <w:tab w:val="right" w:pos="9405"/>
        </w:tabs>
        <w:jc w:val="left"/>
        <w:rPr>
          <w:b/>
          <w:sz w:val="28"/>
        </w:rPr>
      </w:pPr>
    </w:p>
    <w:p w14:paraId="5457FCDB" w14:textId="77777777" w:rsidR="009E34B1" w:rsidRPr="003D7B97" w:rsidRDefault="009E34B1" w:rsidP="00020644">
      <w:pPr>
        <w:pStyle w:val="Mclchnh"/>
        <w:tabs>
          <w:tab w:val="center" w:pos="4702"/>
          <w:tab w:val="right" w:pos="9405"/>
        </w:tabs>
        <w:jc w:val="left"/>
        <w:rPr>
          <w:b/>
          <w:sz w:val="28"/>
        </w:rPr>
      </w:pPr>
    </w:p>
    <w:p w14:paraId="4E8C3766" w14:textId="77777777" w:rsidR="009E34B1" w:rsidRPr="003D7B97" w:rsidRDefault="009E34B1" w:rsidP="00020644">
      <w:pPr>
        <w:pStyle w:val="Mclchnh"/>
        <w:tabs>
          <w:tab w:val="center" w:pos="4702"/>
          <w:tab w:val="right" w:pos="9405"/>
        </w:tabs>
        <w:jc w:val="left"/>
        <w:rPr>
          <w:b/>
          <w:sz w:val="28"/>
        </w:rPr>
      </w:pPr>
    </w:p>
    <w:p w14:paraId="743615B9" w14:textId="77777777" w:rsidR="00AA22FA" w:rsidRPr="003D7B97" w:rsidRDefault="00AA22FA">
      <w:pPr>
        <w:spacing w:after="200" w:line="276" w:lineRule="auto"/>
        <w:rPr>
          <w:b/>
          <w:i/>
          <w:color w:val="000000" w:themeColor="text1"/>
          <w:sz w:val="28"/>
          <w:szCs w:val="28"/>
        </w:rPr>
      </w:pPr>
      <w:r w:rsidRPr="003D7B97">
        <w:rPr>
          <w:b/>
          <w:sz w:val="28"/>
        </w:rPr>
        <w:br w:type="page"/>
      </w:r>
    </w:p>
    <w:p w14:paraId="59EC59F5" w14:textId="77777777" w:rsidR="006D2046" w:rsidRPr="003D7B97" w:rsidRDefault="006D2046" w:rsidP="005204C5">
      <w:pPr>
        <w:tabs>
          <w:tab w:val="left" w:pos="5733"/>
        </w:tabs>
        <w:spacing w:after="120" w:line="360" w:lineRule="auto"/>
        <w:jc w:val="center"/>
        <w:rPr>
          <w:b/>
          <w:color w:val="000000" w:themeColor="text1"/>
          <w:sz w:val="28"/>
          <w:szCs w:val="28"/>
        </w:rPr>
      </w:pPr>
      <w:r w:rsidRPr="003D7B97">
        <w:rPr>
          <w:b/>
          <w:color w:val="000000" w:themeColor="text1"/>
          <w:sz w:val="28"/>
          <w:szCs w:val="28"/>
        </w:rPr>
        <w:lastRenderedPageBreak/>
        <w:t>PHỤ LỤC</w:t>
      </w:r>
      <w:r w:rsidR="000C7DF5" w:rsidRPr="003D7B97">
        <w:rPr>
          <w:b/>
          <w:color w:val="000000" w:themeColor="text1"/>
          <w:sz w:val="28"/>
          <w:szCs w:val="28"/>
        </w:rPr>
        <w:t xml:space="preserve"> B</w:t>
      </w:r>
      <w:r w:rsidRPr="003D7B97">
        <w:rPr>
          <w:b/>
          <w:color w:val="000000" w:themeColor="text1"/>
          <w:sz w:val="28"/>
          <w:szCs w:val="28"/>
        </w:rPr>
        <w:t>: ĐẶC TẢ CÁC LỚP ĐỐI TƯỢNG</w:t>
      </w:r>
    </w:p>
    <w:p w14:paraId="5B4400AA" w14:textId="77777777" w:rsidR="001520A7" w:rsidRPr="003D7B97" w:rsidRDefault="001520A7" w:rsidP="00A16422">
      <w:pPr>
        <w:jc w:val="center"/>
        <w:rPr>
          <w:b/>
          <w:sz w:val="28"/>
          <w:szCs w:val="28"/>
        </w:rPr>
      </w:pPr>
      <w:r w:rsidRPr="003D7B97">
        <w:rPr>
          <w:b/>
          <w:sz w:val="28"/>
          <w:szCs w:val="28"/>
        </w:rPr>
        <w:t>DANH MỤC THUẬT NGỮ VÀ TỪ VIẾT TẮT</w:t>
      </w:r>
    </w:p>
    <w:p w14:paraId="5ADA72D7" w14:textId="77777777" w:rsidR="001742F6" w:rsidRPr="003D7B97" w:rsidRDefault="001742F6" w:rsidP="009E34B1">
      <w:pPr>
        <w:tabs>
          <w:tab w:val="left" w:pos="5733"/>
        </w:tabs>
        <w:spacing w:line="360" w:lineRule="auto"/>
        <w:jc w:val="both"/>
        <w:rPr>
          <w:b/>
          <w:color w:val="000000" w:themeColor="text1"/>
          <w:sz w:val="28"/>
          <w:szCs w:val="28"/>
        </w:rPr>
      </w:pPr>
    </w:p>
    <w:tbl>
      <w:tblPr>
        <w:tblW w:w="66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312"/>
        <w:gridCol w:w="3312"/>
      </w:tblGrid>
      <w:tr w:rsidR="009E34B1" w:rsidRPr="003D7B97" w14:paraId="202A0A25" w14:textId="77777777" w:rsidTr="00AA22FA">
        <w:trPr>
          <w:cantSplit/>
          <w:jc w:val="center"/>
        </w:trPr>
        <w:tc>
          <w:tcPr>
            <w:tcW w:w="3312" w:type="dxa"/>
            <w:shd w:val="clear" w:color="auto" w:fill="FFFFFF"/>
            <w:tcMar>
              <w:top w:w="0" w:type="dxa"/>
              <w:left w:w="108" w:type="dxa"/>
              <w:bottom w:w="0" w:type="dxa"/>
              <w:right w:w="108" w:type="dxa"/>
            </w:tcMar>
            <w:vAlign w:val="center"/>
          </w:tcPr>
          <w:p w14:paraId="09749054" w14:textId="77777777" w:rsidR="009E34B1" w:rsidRPr="003D7B97" w:rsidRDefault="009E34B1" w:rsidP="00AA22FA">
            <w:pPr>
              <w:spacing w:before="240" w:line="360" w:lineRule="auto"/>
              <w:rPr>
                <w:b/>
                <w:i/>
              </w:rPr>
            </w:pPr>
            <w:r w:rsidRPr="003D7B97">
              <w:rPr>
                <w:b/>
                <w:i/>
              </w:rPr>
              <w:t>Viết tắt</w:t>
            </w:r>
          </w:p>
        </w:tc>
        <w:tc>
          <w:tcPr>
            <w:tcW w:w="3312" w:type="dxa"/>
            <w:shd w:val="clear" w:color="auto" w:fill="FFFFFF"/>
            <w:tcMar>
              <w:top w:w="0" w:type="dxa"/>
              <w:left w:w="108" w:type="dxa"/>
              <w:bottom w:w="0" w:type="dxa"/>
              <w:right w:w="108" w:type="dxa"/>
            </w:tcMar>
            <w:vAlign w:val="center"/>
          </w:tcPr>
          <w:p w14:paraId="57D1A168" w14:textId="77777777" w:rsidR="009E34B1" w:rsidRPr="003D7B97" w:rsidRDefault="009E34B1" w:rsidP="00AA22FA">
            <w:pPr>
              <w:spacing w:before="240" w:line="360" w:lineRule="auto"/>
              <w:rPr>
                <w:b/>
                <w:i/>
              </w:rPr>
            </w:pPr>
            <w:r w:rsidRPr="003D7B97">
              <w:rPr>
                <w:b/>
                <w:i/>
              </w:rPr>
              <w:t>Viết đầy đủ</w:t>
            </w:r>
          </w:p>
        </w:tc>
      </w:tr>
      <w:tr w:rsidR="009E34B1" w:rsidRPr="003D7B97" w14:paraId="465B8298" w14:textId="77777777" w:rsidTr="00AA22FA">
        <w:trPr>
          <w:cantSplit/>
          <w:jc w:val="center"/>
        </w:trPr>
        <w:tc>
          <w:tcPr>
            <w:tcW w:w="3312" w:type="dxa"/>
            <w:shd w:val="clear" w:color="auto" w:fill="FFFFFF"/>
            <w:tcMar>
              <w:top w:w="0" w:type="dxa"/>
              <w:left w:w="108" w:type="dxa"/>
              <w:bottom w:w="0" w:type="dxa"/>
              <w:right w:w="108" w:type="dxa"/>
            </w:tcMar>
            <w:vAlign w:val="center"/>
          </w:tcPr>
          <w:p w14:paraId="07D3EE7C" w14:textId="77777777" w:rsidR="009E34B1" w:rsidRPr="003D7B97" w:rsidRDefault="009E34B1" w:rsidP="00AA22FA">
            <w:pPr>
              <w:spacing w:before="240" w:line="360" w:lineRule="auto"/>
            </w:pPr>
            <w:r w:rsidRPr="003D7B97">
              <w:t>CSDL</w:t>
            </w:r>
          </w:p>
        </w:tc>
        <w:tc>
          <w:tcPr>
            <w:tcW w:w="3312" w:type="dxa"/>
            <w:shd w:val="clear" w:color="auto" w:fill="FFFFFF"/>
            <w:tcMar>
              <w:top w:w="0" w:type="dxa"/>
              <w:left w:w="108" w:type="dxa"/>
              <w:bottom w:w="0" w:type="dxa"/>
              <w:right w:w="108" w:type="dxa"/>
            </w:tcMar>
            <w:vAlign w:val="center"/>
          </w:tcPr>
          <w:p w14:paraId="6870B1A2" w14:textId="77777777" w:rsidR="009E34B1" w:rsidRPr="003D7B97" w:rsidRDefault="009E34B1" w:rsidP="00AA22FA">
            <w:pPr>
              <w:spacing w:before="240" w:line="360" w:lineRule="auto"/>
            </w:pPr>
            <w:r w:rsidRPr="003D7B97">
              <w:t>Cơ Sở Dữ Liệu</w:t>
            </w:r>
          </w:p>
        </w:tc>
      </w:tr>
      <w:tr w:rsidR="001278D1" w:rsidRPr="003D7B97" w14:paraId="70B710A0" w14:textId="77777777" w:rsidTr="00AA22FA">
        <w:trPr>
          <w:cantSplit/>
          <w:jc w:val="center"/>
        </w:trPr>
        <w:tc>
          <w:tcPr>
            <w:tcW w:w="3312" w:type="dxa"/>
            <w:shd w:val="clear" w:color="auto" w:fill="FFFFFF"/>
            <w:tcMar>
              <w:top w:w="0" w:type="dxa"/>
              <w:left w:w="108" w:type="dxa"/>
              <w:bottom w:w="0" w:type="dxa"/>
              <w:right w:w="108" w:type="dxa"/>
            </w:tcMar>
            <w:vAlign w:val="center"/>
          </w:tcPr>
          <w:p w14:paraId="3FADECE4" w14:textId="77777777" w:rsidR="001278D1" w:rsidRPr="003D7B97" w:rsidRDefault="001278D1" w:rsidP="00AA22FA">
            <w:pPr>
              <w:spacing w:before="240" w:line="360" w:lineRule="auto"/>
            </w:pPr>
            <w:r w:rsidRPr="003D7B97">
              <w:t>MAE</w:t>
            </w:r>
          </w:p>
        </w:tc>
        <w:tc>
          <w:tcPr>
            <w:tcW w:w="3312" w:type="dxa"/>
            <w:shd w:val="clear" w:color="auto" w:fill="FFFFFF"/>
            <w:tcMar>
              <w:top w:w="0" w:type="dxa"/>
              <w:left w:w="108" w:type="dxa"/>
              <w:bottom w:w="0" w:type="dxa"/>
              <w:right w:w="108" w:type="dxa"/>
            </w:tcMar>
            <w:vAlign w:val="center"/>
          </w:tcPr>
          <w:p w14:paraId="0E65C158" w14:textId="77777777" w:rsidR="001278D1" w:rsidRPr="003D7B97" w:rsidRDefault="001278D1" w:rsidP="00AA22FA">
            <w:pPr>
              <w:spacing w:before="240" w:line="360" w:lineRule="auto"/>
            </w:pPr>
            <w:r w:rsidRPr="003D7B97">
              <w:t>Mean Absolute Error</w:t>
            </w:r>
          </w:p>
        </w:tc>
      </w:tr>
      <w:tr w:rsidR="001278D1" w:rsidRPr="003D7B97" w14:paraId="0078B95F" w14:textId="77777777" w:rsidTr="00AA22FA">
        <w:trPr>
          <w:cantSplit/>
          <w:jc w:val="center"/>
        </w:trPr>
        <w:tc>
          <w:tcPr>
            <w:tcW w:w="3312" w:type="dxa"/>
            <w:shd w:val="clear" w:color="auto" w:fill="FFFFFF"/>
            <w:tcMar>
              <w:top w:w="0" w:type="dxa"/>
              <w:left w:w="108" w:type="dxa"/>
              <w:bottom w:w="0" w:type="dxa"/>
              <w:right w:w="108" w:type="dxa"/>
            </w:tcMar>
            <w:vAlign w:val="center"/>
          </w:tcPr>
          <w:p w14:paraId="3A05CB27" w14:textId="77777777" w:rsidR="001278D1" w:rsidRPr="003D7B97" w:rsidRDefault="001278D1" w:rsidP="00AA22FA">
            <w:pPr>
              <w:spacing w:before="240" w:line="360" w:lineRule="auto"/>
            </w:pPr>
            <w:r w:rsidRPr="003D7B97">
              <w:t>MSE</w:t>
            </w:r>
          </w:p>
        </w:tc>
        <w:tc>
          <w:tcPr>
            <w:tcW w:w="3312" w:type="dxa"/>
            <w:shd w:val="clear" w:color="auto" w:fill="FFFFFF"/>
            <w:tcMar>
              <w:top w:w="0" w:type="dxa"/>
              <w:left w:w="108" w:type="dxa"/>
              <w:bottom w:w="0" w:type="dxa"/>
              <w:right w:w="108" w:type="dxa"/>
            </w:tcMar>
            <w:vAlign w:val="center"/>
          </w:tcPr>
          <w:p w14:paraId="0B4F68EB" w14:textId="77777777" w:rsidR="001278D1" w:rsidRPr="003D7B97" w:rsidRDefault="001278D1" w:rsidP="00AA22FA">
            <w:pPr>
              <w:spacing w:before="240" w:line="360" w:lineRule="auto"/>
            </w:pPr>
            <w:r w:rsidRPr="003D7B97">
              <w:t>Mean Square Error</w:t>
            </w:r>
          </w:p>
        </w:tc>
      </w:tr>
      <w:tr w:rsidR="001278D1" w:rsidRPr="003D7B97" w14:paraId="580C8EFB" w14:textId="77777777" w:rsidTr="00AA22FA">
        <w:trPr>
          <w:cantSplit/>
          <w:jc w:val="center"/>
        </w:trPr>
        <w:tc>
          <w:tcPr>
            <w:tcW w:w="3312" w:type="dxa"/>
            <w:shd w:val="clear" w:color="auto" w:fill="FFFFFF"/>
            <w:tcMar>
              <w:top w:w="0" w:type="dxa"/>
              <w:left w:w="108" w:type="dxa"/>
              <w:bottom w:w="0" w:type="dxa"/>
              <w:right w:w="108" w:type="dxa"/>
            </w:tcMar>
            <w:vAlign w:val="center"/>
          </w:tcPr>
          <w:p w14:paraId="326C1541" w14:textId="77777777" w:rsidR="001278D1" w:rsidRPr="003D7B97" w:rsidRDefault="001278D1" w:rsidP="00AA22FA">
            <w:pPr>
              <w:spacing w:before="240" w:line="360" w:lineRule="auto"/>
            </w:pPr>
            <w:r w:rsidRPr="003D7B97">
              <w:t>MVP</w:t>
            </w:r>
          </w:p>
        </w:tc>
        <w:tc>
          <w:tcPr>
            <w:tcW w:w="3312" w:type="dxa"/>
            <w:shd w:val="clear" w:color="auto" w:fill="FFFFFF"/>
            <w:tcMar>
              <w:top w:w="0" w:type="dxa"/>
              <w:left w:w="108" w:type="dxa"/>
              <w:bottom w:w="0" w:type="dxa"/>
              <w:right w:w="108" w:type="dxa"/>
            </w:tcMar>
            <w:vAlign w:val="center"/>
          </w:tcPr>
          <w:p w14:paraId="77782ABD" w14:textId="77777777" w:rsidR="001278D1" w:rsidRPr="003D7B97" w:rsidRDefault="001278D1" w:rsidP="00AA22FA">
            <w:pPr>
              <w:spacing w:before="240" w:line="360" w:lineRule="auto"/>
            </w:pPr>
            <w:r w:rsidRPr="003D7B97">
              <w:t>Model View Presenter</w:t>
            </w:r>
          </w:p>
        </w:tc>
      </w:tr>
      <w:tr w:rsidR="001278D1" w:rsidRPr="003D7B97" w14:paraId="5362D2FC" w14:textId="77777777" w:rsidTr="00AA22FA">
        <w:trPr>
          <w:cantSplit/>
          <w:jc w:val="center"/>
        </w:trPr>
        <w:tc>
          <w:tcPr>
            <w:tcW w:w="3312" w:type="dxa"/>
            <w:shd w:val="clear" w:color="auto" w:fill="FFFFFF"/>
            <w:tcMar>
              <w:top w:w="0" w:type="dxa"/>
              <w:left w:w="108" w:type="dxa"/>
              <w:bottom w:w="0" w:type="dxa"/>
              <w:right w:w="108" w:type="dxa"/>
            </w:tcMar>
            <w:vAlign w:val="center"/>
          </w:tcPr>
          <w:p w14:paraId="74D60E38" w14:textId="77777777" w:rsidR="001278D1" w:rsidRPr="003D7B97" w:rsidRDefault="001278D1" w:rsidP="00AA22FA">
            <w:pPr>
              <w:spacing w:before="240" w:line="360" w:lineRule="auto"/>
            </w:pPr>
            <w:r w:rsidRPr="003D7B97">
              <w:t>RMSE</w:t>
            </w:r>
          </w:p>
        </w:tc>
        <w:tc>
          <w:tcPr>
            <w:tcW w:w="3312" w:type="dxa"/>
            <w:shd w:val="clear" w:color="auto" w:fill="FFFFFF"/>
            <w:tcMar>
              <w:top w:w="0" w:type="dxa"/>
              <w:left w:w="108" w:type="dxa"/>
              <w:bottom w:w="0" w:type="dxa"/>
              <w:right w:w="108" w:type="dxa"/>
            </w:tcMar>
            <w:vAlign w:val="center"/>
          </w:tcPr>
          <w:p w14:paraId="52EC6EC8" w14:textId="77777777" w:rsidR="001278D1" w:rsidRPr="003D7B97" w:rsidRDefault="005329AC" w:rsidP="00AA22FA">
            <w:pPr>
              <w:spacing w:before="240" w:line="360" w:lineRule="auto"/>
              <w:rPr>
                <w:bCs/>
                <w:i/>
              </w:rPr>
            </w:pPr>
            <w:hyperlink r:id="rId11" w:history="1">
              <w:bookmarkStart w:id="13" w:name="_Toc349639268"/>
              <w:r w:rsidR="001278D1" w:rsidRPr="003D7B97">
                <w:rPr>
                  <w:rStyle w:val="Emphasis"/>
                  <w:i w:val="0"/>
                </w:rPr>
                <w:t>Root Mean Square Error</w:t>
              </w:r>
              <w:bookmarkEnd w:id="13"/>
            </w:hyperlink>
          </w:p>
        </w:tc>
      </w:tr>
    </w:tbl>
    <w:p w14:paraId="1144EFB5" w14:textId="77777777" w:rsidR="00C44258" w:rsidRPr="003D7B97" w:rsidRDefault="00C44258" w:rsidP="00AA22FA">
      <w:pPr>
        <w:pStyle w:val="CHUONGI"/>
        <w:spacing w:after="0"/>
        <w:jc w:val="center"/>
        <w:outlineLvl w:val="9"/>
        <w:rPr>
          <w:sz w:val="28"/>
          <w:szCs w:val="28"/>
        </w:rPr>
      </w:pPr>
      <w:bookmarkStart w:id="14" w:name="_Toc349649218"/>
      <w:bookmarkStart w:id="15" w:name="_Toc350194229"/>
      <w:bookmarkStart w:id="16" w:name="_Toc350433267"/>
      <w:bookmarkStart w:id="17" w:name="_Toc351100963"/>
    </w:p>
    <w:p w14:paraId="1CACA449" w14:textId="77777777" w:rsidR="009E34B1" w:rsidRPr="003D7B97" w:rsidRDefault="00C44258" w:rsidP="00A16422">
      <w:pPr>
        <w:spacing w:after="240" w:line="360" w:lineRule="auto"/>
        <w:jc w:val="center"/>
        <w:rPr>
          <w:b/>
          <w:bCs/>
          <w:kern w:val="32"/>
          <w:sz w:val="28"/>
          <w:szCs w:val="28"/>
        </w:rPr>
      </w:pPr>
      <w:r w:rsidRPr="003D7B97">
        <w:br w:type="page"/>
      </w:r>
      <w:r w:rsidRPr="003D7B97">
        <w:rPr>
          <w:b/>
          <w:sz w:val="28"/>
          <w:szCs w:val="28"/>
        </w:rPr>
        <w:lastRenderedPageBreak/>
        <w:t>DANH MỤC THUẬT NGỮ ANH – VIỆT</w:t>
      </w:r>
      <w:bookmarkEnd w:id="14"/>
      <w:bookmarkEnd w:id="15"/>
      <w:bookmarkEnd w:id="16"/>
      <w:bookmarkEnd w:id="17"/>
    </w:p>
    <w:tbl>
      <w:tblPr>
        <w:tblW w:w="83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564"/>
        <w:gridCol w:w="4746"/>
      </w:tblGrid>
      <w:tr w:rsidR="00C44258" w:rsidRPr="003D7B97" w14:paraId="384B6D7B" w14:textId="77777777" w:rsidTr="00AA22FA">
        <w:trPr>
          <w:cantSplit/>
          <w:jc w:val="center"/>
        </w:trPr>
        <w:tc>
          <w:tcPr>
            <w:tcW w:w="3564" w:type="dxa"/>
            <w:shd w:val="clear" w:color="auto" w:fill="FFFFFF"/>
            <w:tcMar>
              <w:top w:w="0" w:type="dxa"/>
              <w:left w:w="108" w:type="dxa"/>
              <w:bottom w:w="0" w:type="dxa"/>
              <w:right w:w="108" w:type="dxa"/>
            </w:tcMar>
          </w:tcPr>
          <w:p w14:paraId="26273A78" w14:textId="77777777" w:rsidR="00C44258" w:rsidRPr="003D7B97" w:rsidRDefault="00C44258" w:rsidP="00A16422">
            <w:pPr>
              <w:spacing w:before="240" w:line="360" w:lineRule="auto"/>
              <w:ind w:left="-96" w:firstLine="96"/>
              <w:rPr>
                <w:b/>
                <w:i/>
              </w:rPr>
            </w:pPr>
            <w:r w:rsidRPr="003D7B97">
              <w:rPr>
                <w:b/>
                <w:i/>
              </w:rPr>
              <w:t>Tiếng Anh</w:t>
            </w:r>
          </w:p>
        </w:tc>
        <w:tc>
          <w:tcPr>
            <w:tcW w:w="4746" w:type="dxa"/>
            <w:shd w:val="clear" w:color="auto" w:fill="FFFFFF"/>
            <w:tcMar>
              <w:top w:w="0" w:type="dxa"/>
              <w:left w:w="108" w:type="dxa"/>
              <w:bottom w:w="0" w:type="dxa"/>
              <w:right w:w="108" w:type="dxa"/>
            </w:tcMar>
          </w:tcPr>
          <w:p w14:paraId="49FADF0A" w14:textId="77777777" w:rsidR="00C44258" w:rsidRPr="003D7B97" w:rsidRDefault="00C44258" w:rsidP="00A16422">
            <w:pPr>
              <w:spacing w:before="240" w:line="360" w:lineRule="auto"/>
              <w:rPr>
                <w:b/>
                <w:i/>
              </w:rPr>
            </w:pPr>
            <w:r w:rsidRPr="003D7B97">
              <w:rPr>
                <w:b/>
                <w:i/>
              </w:rPr>
              <w:t>Tiếng Việt</w:t>
            </w:r>
          </w:p>
        </w:tc>
      </w:tr>
      <w:tr w:rsidR="00D26AE7" w:rsidRPr="003D7B97" w14:paraId="204AAFFE" w14:textId="77777777" w:rsidTr="00AA22FA">
        <w:trPr>
          <w:cantSplit/>
          <w:jc w:val="center"/>
        </w:trPr>
        <w:tc>
          <w:tcPr>
            <w:tcW w:w="3564" w:type="dxa"/>
            <w:shd w:val="clear" w:color="auto" w:fill="FFFFFF"/>
            <w:tcMar>
              <w:top w:w="0" w:type="dxa"/>
              <w:left w:w="108" w:type="dxa"/>
              <w:bottom w:w="0" w:type="dxa"/>
              <w:right w:w="108" w:type="dxa"/>
            </w:tcMar>
            <w:vAlign w:val="center"/>
          </w:tcPr>
          <w:p w14:paraId="40B3E246" w14:textId="77777777" w:rsidR="00D26AE7" w:rsidRPr="003D7B97" w:rsidRDefault="00D26AE7" w:rsidP="00AA22FA">
            <w:pPr>
              <w:spacing w:before="240" w:line="360" w:lineRule="auto"/>
            </w:pPr>
            <w:r w:rsidRPr="003D7B97">
              <w:t>Collaborative Filtering</w:t>
            </w:r>
          </w:p>
        </w:tc>
        <w:tc>
          <w:tcPr>
            <w:tcW w:w="4746" w:type="dxa"/>
            <w:shd w:val="clear" w:color="auto" w:fill="FFFFFF"/>
            <w:tcMar>
              <w:top w:w="0" w:type="dxa"/>
              <w:left w:w="108" w:type="dxa"/>
              <w:bottom w:w="0" w:type="dxa"/>
              <w:right w:w="108" w:type="dxa"/>
            </w:tcMar>
            <w:vAlign w:val="center"/>
          </w:tcPr>
          <w:p w14:paraId="4FFC620F" w14:textId="77777777" w:rsidR="00D26AE7" w:rsidRPr="003D7B97" w:rsidRDefault="00D26AE7" w:rsidP="00AA22FA">
            <w:pPr>
              <w:spacing w:before="240" w:line="360" w:lineRule="auto"/>
            </w:pPr>
            <w:r w:rsidRPr="003D7B97">
              <w:t>Lọc cộng tác</w:t>
            </w:r>
          </w:p>
        </w:tc>
      </w:tr>
      <w:tr w:rsidR="00D26AE7" w:rsidRPr="003D7B97" w14:paraId="0094C334" w14:textId="77777777" w:rsidTr="00AA22FA">
        <w:trPr>
          <w:cantSplit/>
          <w:jc w:val="center"/>
        </w:trPr>
        <w:tc>
          <w:tcPr>
            <w:tcW w:w="3564" w:type="dxa"/>
            <w:shd w:val="clear" w:color="auto" w:fill="FFFFFF"/>
            <w:tcMar>
              <w:top w:w="0" w:type="dxa"/>
              <w:left w:w="108" w:type="dxa"/>
              <w:bottom w:w="0" w:type="dxa"/>
              <w:right w:w="108" w:type="dxa"/>
            </w:tcMar>
            <w:vAlign w:val="center"/>
          </w:tcPr>
          <w:p w14:paraId="6C4E753E" w14:textId="77777777" w:rsidR="00D26AE7" w:rsidRPr="003D7B97" w:rsidRDefault="00D26AE7" w:rsidP="00AA22FA">
            <w:pPr>
              <w:spacing w:before="240" w:line="360" w:lineRule="auto"/>
            </w:pPr>
            <w:r w:rsidRPr="003D7B97">
              <w:t>Content-Based Filtering</w:t>
            </w:r>
          </w:p>
        </w:tc>
        <w:tc>
          <w:tcPr>
            <w:tcW w:w="4746" w:type="dxa"/>
            <w:shd w:val="clear" w:color="auto" w:fill="FFFFFF"/>
            <w:tcMar>
              <w:top w:w="0" w:type="dxa"/>
              <w:left w:w="108" w:type="dxa"/>
              <w:bottom w:w="0" w:type="dxa"/>
              <w:right w:w="108" w:type="dxa"/>
            </w:tcMar>
            <w:vAlign w:val="center"/>
          </w:tcPr>
          <w:p w14:paraId="18F4C0CA" w14:textId="77777777" w:rsidR="00D26AE7" w:rsidRPr="003D7B97" w:rsidRDefault="00D26AE7" w:rsidP="00AA22FA">
            <w:pPr>
              <w:spacing w:before="240" w:line="360" w:lineRule="auto"/>
            </w:pPr>
            <w:r w:rsidRPr="003D7B97">
              <w:t>Khuyến nghị dựa trên lọc nội dung</w:t>
            </w:r>
          </w:p>
        </w:tc>
      </w:tr>
      <w:tr w:rsidR="00D26AE7" w:rsidRPr="003D7B97" w14:paraId="7DF7FF57" w14:textId="77777777" w:rsidTr="00AA22FA">
        <w:trPr>
          <w:cantSplit/>
          <w:jc w:val="center"/>
        </w:trPr>
        <w:tc>
          <w:tcPr>
            <w:tcW w:w="3564" w:type="dxa"/>
            <w:shd w:val="clear" w:color="auto" w:fill="FFFFFF"/>
            <w:tcMar>
              <w:top w:w="0" w:type="dxa"/>
              <w:left w:w="108" w:type="dxa"/>
              <w:bottom w:w="0" w:type="dxa"/>
              <w:right w:w="108" w:type="dxa"/>
            </w:tcMar>
            <w:vAlign w:val="center"/>
          </w:tcPr>
          <w:p w14:paraId="66114FBF" w14:textId="77777777" w:rsidR="00D26AE7" w:rsidRPr="003D7B97" w:rsidRDefault="00D26AE7" w:rsidP="00AA22FA">
            <w:pPr>
              <w:spacing w:before="240" w:line="360" w:lineRule="auto"/>
            </w:pPr>
            <w:r w:rsidRPr="003D7B97">
              <w:t>Cosine-Based Similarity</w:t>
            </w:r>
          </w:p>
        </w:tc>
        <w:tc>
          <w:tcPr>
            <w:tcW w:w="4746" w:type="dxa"/>
            <w:shd w:val="clear" w:color="auto" w:fill="FFFFFF"/>
            <w:tcMar>
              <w:top w:w="0" w:type="dxa"/>
              <w:left w:w="108" w:type="dxa"/>
              <w:bottom w:w="0" w:type="dxa"/>
              <w:right w:w="108" w:type="dxa"/>
            </w:tcMar>
            <w:vAlign w:val="center"/>
          </w:tcPr>
          <w:p w14:paraId="412D3285" w14:textId="77777777" w:rsidR="00D26AE7" w:rsidRPr="003D7B97" w:rsidRDefault="00D26AE7" w:rsidP="00AA22FA">
            <w:pPr>
              <w:spacing w:before="240" w:line="360" w:lineRule="auto"/>
            </w:pPr>
            <w:r w:rsidRPr="003D7B97">
              <w:t>Độ tương đồng dựa trên cosine</w:t>
            </w:r>
          </w:p>
        </w:tc>
      </w:tr>
      <w:tr w:rsidR="00D26AE7" w:rsidRPr="003D7B97" w14:paraId="3CA919CF" w14:textId="77777777" w:rsidTr="00AA22FA">
        <w:trPr>
          <w:cantSplit/>
          <w:jc w:val="center"/>
        </w:trPr>
        <w:tc>
          <w:tcPr>
            <w:tcW w:w="3564" w:type="dxa"/>
            <w:shd w:val="clear" w:color="auto" w:fill="FFFFFF"/>
            <w:tcMar>
              <w:top w:w="0" w:type="dxa"/>
              <w:left w:w="108" w:type="dxa"/>
              <w:bottom w:w="0" w:type="dxa"/>
              <w:right w:w="108" w:type="dxa"/>
            </w:tcMar>
            <w:vAlign w:val="center"/>
          </w:tcPr>
          <w:p w14:paraId="2E0BA371" w14:textId="77777777" w:rsidR="00D26AE7" w:rsidRPr="003D7B97" w:rsidRDefault="00D26AE7" w:rsidP="00AA22FA">
            <w:pPr>
              <w:spacing w:before="240" w:line="360" w:lineRule="auto"/>
            </w:pPr>
            <w:r w:rsidRPr="003D7B97">
              <w:t>Hybrid</w:t>
            </w:r>
          </w:p>
        </w:tc>
        <w:tc>
          <w:tcPr>
            <w:tcW w:w="4746" w:type="dxa"/>
            <w:shd w:val="clear" w:color="auto" w:fill="FFFFFF"/>
            <w:tcMar>
              <w:top w:w="0" w:type="dxa"/>
              <w:left w:w="108" w:type="dxa"/>
              <w:bottom w:w="0" w:type="dxa"/>
              <w:right w:w="108" w:type="dxa"/>
            </w:tcMar>
            <w:vAlign w:val="center"/>
          </w:tcPr>
          <w:p w14:paraId="0F8A0331" w14:textId="77777777" w:rsidR="00D26AE7" w:rsidRPr="003D7B97" w:rsidRDefault="00D26AE7" w:rsidP="00AA22FA">
            <w:pPr>
              <w:spacing w:before="240" w:line="360" w:lineRule="auto"/>
            </w:pPr>
            <w:r w:rsidRPr="003D7B97">
              <w:t>Phương pháp kết hợp</w:t>
            </w:r>
          </w:p>
        </w:tc>
      </w:tr>
      <w:tr w:rsidR="00D26AE7" w:rsidRPr="003D7B97" w14:paraId="4817F813" w14:textId="77777777" w:rsidTr="00AA22FA">
        <w:trPr>
          <w:cantSplit/>
          <w:jc w:val="center"/>
        </w:trPr>
        <w:tc>
          <w:tcPr>
            <w:tcW w:w="3564" w:type="dxa"/>
            <w:shd w:val="clear" w:color="auto" w:fill="FFFFFF"/>
            <w:tcMar>
              <w:top w:w="0" w:type="dxa"/>
              <w:left w:w="108" w:type="dxa"/>
              <w:bottom w:w="0" w:type="dxa"/>
              <w:right w:w="108" w:type="dxa"/>
            </w:tcMar>
            <w:vAlign w:val="center"/>
          </w:tcPr>
          <w:p w14:paraId="3E4FFE14" w14:textId="77777777" w:rsidR="00D26AE7" w:rsidRPr="003D7B97" w:rsidRDefault="00D26AE7" w:rsidP="00AA22FA">
            <w:pPr>
              <w:spacing w:before="240" w:line="360" w:lineRule="auto"/>
            </w:pPr>
            <w:r w:rsidRPr="003D7B97">
              <w:t>Item-based</w:t>
            </w:r>
          </w:p>
        </w:tc>
        <w:tc>
          <w:tcPr>
            <w:tcW w:w="4746" w:type="dxa"/>
            <w:shd w:val="clear" w:color="auto" w:fill="FFFFFF"/>
            <w:tcMar>
              <w:top w:w="0" w:type="dxa"/>
              <w:left w:w="108" w:type="dxa"/>
              <w:bottom w:w="0" w:type="dxa"/>
              <w:right w:w="108" w:type="dxa"/>
            </w:tcMar>
            <w:vAlign w:val="center"/>
          </w:tcPr>
          <w:p w14:paraId="1DD323FA" w14:textId="77777777" w:rsidR="00D26AE7" w:rsidRPr="003D7B97" w:rsidRDefault="00D26AE7" w:rsidP="00AA22FA">
            <w:pPr>
              <w:spacing w:before="240" w:line="360" w:lineRule="auto"/>
            </w:pPr>
            <w:r w:rsidRPr="003D7B97">
              <w:t>Dựa trên sản phẩm</w:t>
            </w:r>
          </w:p>
        </w:tc>
      </w:tr>
      <w:tr w:rsidR="00D26AE7" w:rsidRPr="003D7B97" w14:paraId="12EB3FBB" w14:textId="77777777" w:rsidTr="00AA22FA">
        <w:trPr>
          <w:cantSplit/>
          <w:jc w:val="center"/>
        </w:trPr>
        <w:tc>
          <w:tcPr>
            <w:tcW w:w="3564" w:type="dxa"/>
            <w:shd w:val="clear" w:color="auto" w:fill="FFFFFF"/>
            <w:tcMar>
              <w:top w:w="0" w:type="dxa"/>
              <w:left w:w="108" w:type="dxa"/>
              <w:bottom w:w="0" w:type="dxa"/>
              <w:right w:w="108" w:type="dxa"/>
            </w:tcMar>
            <w:vAlign w:val="center"/>
          </w:tcPr>
          <w:p w14:paraId="5A94CAF7" w14:textId="77777777" w:rsidR="00D26AE7" w:rsidRPr="003D7B97" w:rsidRDefault="00D26AE7" w:rsidP="00AA22FA">
            <w:pPr>
              <w:spacing w:before="240" w:line="360" w:lineRule="auto"/>
            </w:pPr>
            <w:r w:rsidRPr="003D7B97">
              <w:t>item×item</w:t>
            </w:r>
          </w:p>
        </w:tc>
        <w:tc>
          <w:tcPr>
            <w:tcW w:w="4746" w:type="dxa"/>
            <w:shd w:val="clear" w:color="auto" w:fill="FFFFFF"/>
            <w:tcMar>
              <w:top w:w="0" w:type="dxa"/>
              <w:left w:w="108" w:type="dxa"/>
              <w:bottom w:w="0" w:type="dxa"/>
              <w:right w:w="108" w:type="dxa"/>
            </w:tcMar>
            <w:vAlign w:val="center"/>
          </w:tcPr>
          <w:p w14:paraId="193B4C4F" w14:textId="77777777" w:rsidR="00D26AE7" w:rsidRPr="003D7B97" w:rsidRDefault="00D26AE7" w:rsidP="00AA22FA">
            <w:pPr>
              <w:spacing w:before="240" w:line="360" w:lineRule="auto"/>
            </w:pPr>
            <w:r w:rsidRPr="003D7B97">
              <w:t>Sản phẩm×sản phẩm</w:t>
            </w:r>
          </w:p>
        </w:tc>
      </w:tr>
      <w:tr w:rsidR="00D26AE7" w:rsidRPr="003D7B97" w14:paraId="6255F79F" w14:textId="77777777" w:rsidTr="00AA22FA">
        <w:trPr>
          <w:cantSplit/>
          <w:jc w:val="center"/>
        </w:trPr>
        <w:tc>
          <w:tcPr>
            <w:tcW w:w="3564" w:type="dxa"/>
            <w:shd w:val="clear" w:color="auto" w:fill="FFFFFF"/>
            <w:tcMar>
              <w:top w:w="0" w:type="dxa"/>
              <w:left w:w="108" w:type="dxa"/>
              <w:bottom w:w="0" w:type="dxa"/>
              <w:right w:w="108" w:type="dxa"/>
            </w:tcMar>
            <w:vAlign w:val="center"/>
          </w:tcPr>
          <w:p w14:paraId="65F891EB" w14:textId="77777777" w:rsidR="00D26AE7" w:rsidRPr="003D7B97" w:rsidRDefault="00D26AE7" w:rsidP="00AA22FA">
            <w:pPr>
              <w:spacing w:before="240" w:line="360" w:lineRule="auto"/>
            </w:pPr>
            <w:r w:rsidRPr="003D7B97">
              <w:t>Mean Absolute Error</w:t>
            </w:r>
          </w:p>
        </w:tc>
        <w:tc>
          <w:tcPr>
            <w:tcW w:w="4746" w:type="dxa"/>
            <w:shd w:val="clear" w:color="auto" w:fill="FFFFFF"/>
            <w:tcMar>
              <w:top w:w="0" w:type="dxa"/>
              <w:left w:w="108" w:type="dxa"/>
              <w:bottom w:w="0" w:type="dxa"/>
              <w:right w:w="108" w:type="dxa"/>
            </w:tcMar>
            <w:vAlign w:val="center"/>
          </w:tcPr>
          <w:p w14:paraId="0C02CBED" w14:textId="77777777" w:rsidR="00D26AE7" w:rsidRPr="003D7B97" w:rsidRDefault="00D26AE7" w:rsidP="00AA22FA">
            <w:pPr>
              <w:spacing w:before="240" w:line="360" w:lineRule="auto"/>
            </w:pPr>
            <w:r w:rsidRPr="003D7B97">
              <w:t>Độ lỗi tuyệt đối trung bình</w:t>
            </w:r>
          </w:p>
        </w:tc>
      </w:tr>
      <w:tr w:rsidR="00D26AE7" w:rsidRPr="003D7B97" w14:paraId="37D34750" w14:textId="77777777" w:rsidTr="00AA22FA">
        <w:trPr>
          <w:cantSplit/>
          <w:jc w:val="center"/>
        </w:trPr>
        <w:tc>
          <w:tcPr>
            <w:tcW w:w="3564" w:type="dxa"/>
            <w:shd w:val="clear" w:color="auto" w:fill="FFFFFF"/>
            <w:tcMar>
              <w:top w:w="0" w:type="dxa"/>
              <w:left w:w="108" w:type="dxa"/>
              <w:bottom w:w="0" w:type="dxa"/>
              <w:right w:w="108" w:type="dxa"/>
            </w:tcMar>
            <w:vAlign w:val="center"/>
          </w:tcPr>
          <w:p w14:paraId="17097544" w14:textId="77777777" w:rsidR="00D26AE7" w:rsidRPr="003D7B97" w:rsidRDefault="00D26AE7" w:rsidP="00AA22FA">
            <w:pPr>
              <w:spacing w:before="240" w:line="360" w:lineRule="auto"/>
            </w:pPr>
            <w:r w:rsidRPr="003D7B97">
              <w:t>Mean Square Error</w:t>
            </w:r>
          </w:p>
        </w:tc>
        <w:tc>
          <w:tcPr>
            <w:tcW w:w="4746" w:type="dxa"/>
            <w:shd w:val="clear" w:color="auto" w:fill="FFFFFF"/>
            <w:tcMar>
              <w:top w:w="0" w:type="dxa"/>
              <w:left w:w="108" w:type="dxa"/>
              <w:bottom w:w="0" w:type="dxa"/>
              <w:right w:w="108" w:type="dxa"/>
            </w:tcMar>
            <w:vAlign w:val="center"/>
          </w:tcPr>
          <w:p w14:paraId="60E477C2" w14:textId="77777777" w:rsidR="00D26AE7" w:rsidRPr="003D7B97" w:rsidRDefault="00D26AE7" w:rsidP="00AA22FA">
            <w:pPr>
              <w:spacing w:before="240" w:line="360" w:lineRule="auto"/>
            </w:pPr>
            <w:r w:rsidRPr="003D7B97">
              <w:t>Độ lỗi bình phương trung bình</w:t>
            </w:r>
          </w:p>
        </w:tc>
      </w:tr>
      <w:tr w:rsidR="00D26AE7" w:rsidRPr="003D7B97" w14:paraId="18110EC4" w14:textId="77777777" w:rsidTr="00AA22FA">
        <w:trPr>
          <w:cantSplit/>
          <w:jc w:val="center"/>
        </w:trPr>
        <w:tc>
          <w:tcPr>
            <w:tcW w:w="3564" w:type="dxa"/>
            <w:shd w:val="clear" w:color="auto" w:fill="FFFFFF"/>
            <w:tcMar>
              <w:top w:w="0" w:type="dxa"/>
              <w:left w:w="108" w:type="dxa"/>
              <w:bottom w:w="0" w:type="dxa"/>
              <w:right w:w="108" w:type="dxa"/>
            </w:tcMar>
            <w:vAlign w:val="center"/>
          </w:tcPr>
          <w:p w14:paraId="3F6388E0" w14:textId="77777777" w:rsidR="00D26AE7" w:rsidRPr="003D7B97" w:rsidRDefault="00D26AE7" w:rsidP="00AA22FA">
            <w:pPr>
              <w:spacing w:before="240" w:line="360" w:lineRule="auto"/>
            </w:pPr>
            <w:r w:rsidRPr="003D7B97">
              <w:t>Memory-based</w:t>
            </w:r>
          </w:p>
        </w:tc>
        <w:tc>
          <w:tcPr>
            <w:tcW w:w="4746" w:type="dxa"/>
            <w:shd w:val="clear" w:color="auto" w:fill="FFFFFF"/>
            <w:tcMar>
              <w:top w:w="0" w:type="dxa"/>
              <w:left w:w="108" w:type="dxa"/>
              <w:bottom w:w="0" w:type="dxa"/>
              <w:right w:w="108" w:type="dxa"/>
            </w:tcMar>
            <w:vAlign w:val="center"/>
          </w:tcPr>
          <w:p w14:paraId="6886D7C8" w14:textId="77777777" w:rsidR="00D26AE7" w:rsidRPr="003D7B97" w:rsidRDefault="00D26AE7" w:rsidP="00AA22FA">
            <w:pPr>
              <w:spacing w:before="240" w:line="360" w:lineRule="auto"/>
            </w:pPr>
            <w:r w:rsidRPr="003D7B97">
              <w:t>Dựa trên kinh nghiệm</w:t>
            </w:r>
          </w:p>
        </w:tc>
      </w:tr>
      <w:tr w:rsidR="00D26AE7" w:rsidRPr="003D7B97" w14:paraId="7415311B" w14:textId="77777777" w:rsidTr="00AA22FA">
        <w:trPr>
          <w:cantSplit/>
          <w:jc w:val="center"/>
        </w:trPr>
        <w:tc>
          <w:tcPr>
            <w:tcW w:w="3564" w:type="dxa"/>
            <w:shd w:val="clear" w:color="auto" w:fill="FFFFFF"/>
            <w:tcMar>
              <w:top w:w="0" w:type="dxa"/>
              <w:left w:w="108" w:type="dxa"/>
              <w:bottom w:w="0" w:type="dxa"/>
              <w:right w:w="108" w:type="dxa"/>
            </w:tcMar>
            <w:vAlign w:val="center"/>
          </w:tcPr>
          <w:p w14:paraId="61703963" w14:textId="77777777" w:rsidR="00D26AE7" w:rsidRPr="003D7B97" w:rsidRDefault="00D26AE7" w:rsidP="00AA22FA">
            <w:pPr>
              <w:spacing w:before="240" w:line="360" w:lineRule="auto"/>
            </w:pPr>
            <w:r w:rsidRPr="003D7B97">
              <w:t>Model-based</w:t>
            </w:r>
          </w:p>
        </w:tc>
        <w:tc>
          <w:tcPr>
            <w:tcW w:w="4746" w:type="dxa"/>
            <w:shd w:val="clear" w:color="auto" w:fill="FFFFFF"/>
            <w:tcMar>
              <w:top w:w="0" w:type="dxa"/>
              <w:left w:w="108" w:type="dxa"/>
              <w:bottom w:w="0" w:type="dxa"/>
              <w:right w:w="108" w:type="dxa"/>
            </w:tcMar>
            <w:vAlign w:val="center"/>
          </w:tcPr>
          <w:p w14:paraId="2956700B" w14:textId="77777777" w:rsidR="00D26AE7" w:rsidRPr="003D7B97" w:rsidRDefault="00D26AE7" w:rsidP="00AA22FA">
            <w:pPr>
              <w:spacing w:before="240" w:line="360" w:lineRule="auto"/>
            </w:pPr>
            <w:r w:rsidRPr="003D7B97">
              <w:t>Dựa trên mô hình</w:t>
            </w:r>
          </w:p>
        </w:tc>
      </w:tr>
      <w:tr w:rsidR="00D26AE7" w:rsidRPr="003D7B97" w14:paraId="556C8E2C" w14:textId="77777777" w:rsidTr="00AA22FA">
        <w:trPr>
          <w:cantSplit/>
          <w:jc w:val="center"/>
        </w:trPr>
        <w:tc>
          <w:tcPr>
            <w:tcW w:w="3564" w:type="dxa"/>
            <w:shd w:val="clear" w:color="auto" w:fill="FFFFFF"/>
            <w:tcMar>
              <w:top w:w="0" w:type="dxa"/>
              <w:left w:w="108" w:type="dxa"/>
              <w:bottom w:w="0" w:type="dxa"/>
              <w:right w:w="108" w:type="dxa"/>
            </w:tcMar>
            <w:vAlign w:val="center"/>
          </w:tcPr>
          <w:p w14:paraId="6C09D437" w14:textId="77777777" w:rsidR="00D26AE7" w:rsidRPr="003D7B97" w:rsidRDefault="005329AC" w:rsidP="00AA22FA">
            <w:pPr>
              <w:spacing w:before="240" w:line="360" w:lineRule="auto"/>
              <w:rPr>
                <w:bCs/>
                <w:i/>
              </w:rPr>
            </w:pPr>
            <w:hyperlink r:id="rId12" w:history="1">
              <w:bookmarkStart w:id="18" w:name="_Toc349639272"/>
              <w:r w:rsidR="00D26AE7" w:rsidRPr="003D7B97">
                <w:rPr>
                  <w:rStyle w:val="Emphasis"/>
                  <w:i w:val="0"/>
                </w:rPr>
                <w:t>Root Mean Square Error</w:t>
              </w:r>
              <w:bookmarkEnd w:id="18"/>
            </w:hyperlink>
          </w:p>
        </w:tc>
        <w:tc>
          <w:tcPr>
            <w:tcW w:w="4746" w:type="dxa"/>
            <w:shd w:val="clear" w:color="auto" w:fill="FFFFFF"/>
            <w:tcMar>
              <w:top w:w="0" w:type="dxa"/>
              <w:left w:w="108" w:type="dxa"/>
              <w:bottom w:w="0" w:type="dxa"/>
              <w:right w:w="108" w:type="dxa"/>
            </w:tcMar>
            <w:vAlign w:val="center"/>
          </w:tcPr>
          <w:p w14:paraId="501F221D" w14:textId="77777777" w:rsidR="00D26AE7" w:rsidRPr="003D7B97" w:rsidRDefault="00D26AE7" w:rsidP="00AA22FA">
            <w:pPr>
              <w:spacing w:before="240" w:line="360" w:lineRule="auto"/>
            </w:pPr>
            <w:r w:rsidRPr="003D7B97">
              <w:t>Độ lỗi căn bậc hai bình phương trung bình</w:t>
            </w:r>
          </w:p>
        </w:tc>
      </w:tr>
      <w:tr w:rsidR="00D26AE7" w:rsidRPr="003D7B97" w14:paraId="513E7E57" w14:textId="77777777" w:rsidTr="00AA22FA">
        <w:trPr>
          <w:cantSplit/>
          <w:jc w:val="center"/>
        </w:trPr>
        <w:tc>
          <w:tcPr>
            <w:tcW w:w="3564" w:type="dxa"/>
            <w:shd w:val="clear" w:color="auto" w:fill="FFFFFF"/>
            <w:tcMar>
              <w:top w:w="0" w:type="dxa"/>
              <w:left w:w="108" w:type="dxa"/>
              <w:bottom w:w="0" w:type="dxa"/>
              <w:right w:w="108" w:type="dxa"/>
            </w:tcMar>
            <w:vAlign w:val="center"/>
          </w:tcPr>
          <w:p w14:paraId="40970D71" w14:textId="77777777" w:rsidR="00D26AE7" w:rsidRPr="003D7B97" w:rsidRDefault="00D26AE7" w:rsidP="00AA22FA">
            <w:pPr>
              <w:spacing w:before="240" w:line="360" w:lineRule="auto"/>
            </w:pPr>
            <w:r w:rsidRPr="003D7B97">
              <w:t>User-based</w:t>
            </w:r>
          </w:p>
        </w:tc>
        <w:tc>
          <w:tcPr>
            <w:tcW w:w="4746" w:type="dxa"/>
            <w:shd w:val="clear" w:color="auto" w:fill="FFFFFF"/>
            <w:tcMar>
              <w:top w:w="0" w:type="dxa"/>
              <w:left w:w="108" w:type="dxa"/>
              <w:bottom w:w="0" w:type="dxa"/>
              <w:right w:w="108" w:type="dxa"/>
            </w:tcMar>
            <w:vAlign w:val="center"/>
          </w:tcPr>
          <w:p w14:paraId="7DEB919F" w14:textId="77777777" w:rsidR="00D26AE7" w:rsidRPr="003D7B97" w:rsidRDefault="00D26AE7" w:rsidP="00AA22FA">
            <w:pPr>
              <w:spacing w:before="240" w:line="360" w:lineRule="auto"/>
            </w:pPr>
            <w:r w:rsidRPr="003D7B97">
              <w:t>Dựa trên người dùng</w:t>
            </w:r>
          </w:p>
        </w:tc>
      </w:tr>
      <w:tr w:rsidR="00D26AE7" w:rsidRPr="003D7B97" w14:paraId="2D4CC154" w14:textId="77777777" w:rsidTr="00AA22FA">
        <w:trPr>
          <w:cantSplit/>
          <w:jc w:val="center"/>
        </w:trPr>
        <w:tc>
          <w:tcPr>
            <w:tcW w:w="3564" w:type="dxa"/>
            <w:shd w:val="clear" w:color="auto" w:fill="FFFFFF"/>
            <w:tcMar>
              <w:top w:w="0" w:type="dxa"/>
              <w:left w:w="108" w:type="dxa"/>
              <w:bottom w:w="0" w:type="dxa"/>
              <w:right w:w="108" w:type="dxa"/>
            </w:tcMar>
            <w:vAlign w:val="center"/>
          </w:tcPr>
          <w:p w14:paraId="6581B9ED" w14:textId="77777777" w:rsidR="00D26AE7" w:rsidRPr="003D7B97" w:rsidRDefault="00D26AE7" w:rsidP="00AA22FA">
            <w:pPr>
              <w:spacing w:before="240" w:line="360" w:lineRule="auto"/>
            </w:pPr>
            <w:r w:rsidRPr="003D7B97">
              <w:t>user×item</w:t>
            </w:r>
          </w:p>
        </w:tc>
        <w:tc>
          <w:tcPr>
            <w:tcW w:w="4746" w:type="dxa"/>
            <w:shd w:val="clear" w:color="auto" w:fill="FFFFFF"/>
            <w:tcMar>
              <w:top w:w="0" w:type="dxa"/>
              <w:left w:w="108" w:type="dxa"/>
              <w:bottom w:w="0" w:type="dxa"/>
              <w:right w:w="108" w:type="dxa"/>
            </w:tcMar>
            <w:vAlign w:val="center"/>
          </w:tcPr>
          <w:p w14:paraId="3CC6AFA2" w14:textId="77777777" w:rsidR="00D26AE7" w:rsidRPr="003D7B97" w:rsidRDefault="00D26AE7" w:rsidP="00AA22FA">
            <w:pPr>
              <w:spacing w:before="240" w:line="360" w:lineRule="auto"/>
            </w:pPr>
            <w:r w:rsidRPr="003D7B97">
              <w:t>Người dùng×sản phẩm</w:t>
            </w:r>
          </w:p>
        </w:tc>
      </w:tr>
    </w:tbl>
    <w:p w14:paraId="74A1876F" w14:textId="77777777" w:rsidR="005F6723" w:rsidRPr="003D7B97" w:rsidRDefault="005F6723" w:rsidP="00AA22FA">
      <w:pPr>
        <w:tabs>
          <w:tab w:val="left" w:pos="5733"/>
        </w:tabs>
        <w:spacing w:before="240" w:line="360" w:lineRule="auto"/>
        <w:jc w:val="both"/>
        <w:rPr>
          <w:b/>
          <w:color w:val="000000" w:themeColor="text1"/>
          <w:sz w:val="28"/>
          <w:szCs w:val="28"/>
        </w:rPr>
      </w:pPr>
    </w:p>
    <w:p w14:paraId="73D597F2" w14:textId="77777777" w:rsidR="005F6723" w:rsidRPr="003D7B97" w:rsidRDefault="005F6723" w:rsidP="00965D59">
      <w:pPr>
        <w:spacing w:after="200" w:line="276" w:lineRule="auto"/>
        <w:rPr>
          <w:b/>
          <w:color w:val="000000" w:themeColor="text1"/>
          <w:sz w:val="28"/>
          <w:szCs w:val="28"/>
        </w:rPr>
      </w:pPr>
      <w:r w:rsidRPr="003D7B97">
        <w:rPr>
          <w:b/>
          <w:color w:val="000000" w:themeColor="text1"/>
          <w:sz w:val="28"/>
          <w:szCs w:val="28"/>
        </w:rPr>
        <w:br w:type="page"/>
      </w:r>
    </w:p>
    <w:p w14:paraId="64330B09" w14:textId="77777777" w:rsidR="00C44258" w:rsidRPr="003D7B97" w:rsidRDefault="00C44258" w:rsidP="00AA22FA">
      <w:pPr>
        <w:tabs>
          <w:tab w:val="left" w:pos="5733"/>
        </w:tabs>
        <w:spacing w:before="240" w:line="360" w:lineRule="auto"/>
        <w:jc w:val="both"/>
        <w:rPr>
          <w:b/>
          <w:color w:val="000000" w:themeColor="text1"/>
          <w:sz w:val="28"/>
          <w:szCs w:val="28"/>
        </w:rPr>
        <w:sectPr w:rsidR="00C44258" w:rsidRPr="003D7B97" w:rsidSect="00BD30E8">
          <w:pgSz w:w="11909" w:h="16834" w:code="9"/>
          <w:pgMar w:top="1701" w:right="1134" w:bottom="1985" w:left="1985" w:header="720" w:footer="720" w:gutter="0"/>
          <w:pgNumType w:fmt="lowerRoman" w:start="1"/>
          <w:cols w:space="720"/>
          <w:docGrid w:linePitch="360"/>
        </w:sectPr>
      </w:pPr>
    </w:p>
    <w:p w14:paraId="153B364F" w14:textId="77777777" w:rsidR="00965D59" w:rsidRPr="003D7B97" w:rsidRDefault="00965D59" w:rsidP="00965D59">
      <w:pPr>
        <w:spacing w:after="200" w:line="360" w:lineRule="auto"/>
        <w:jc w:val="center"/>
        <w:rPr>
          <w:b/>
          <w:color w:val="000000" w:themeColor="text1"/>
          <w:sz w:val="28"/>
          <w:szCs w:val="28"/>
        </w:rPr>
      </w:pPr>
      <w:bookmarkStart w:id="19" w:name="_Toc381729194"/>
      <w:bookmarkEnd w:id="6"/>
      <w:r w:rsidRPr="003D7B97">
        <w:rPr>
          <w:b/>
          <w:color w:val="000000" w:themeColor="text1"/>
          <w:sz w:val="28"/>
          <w:szCs w:val="28"/>
        </w:rPr>
        <w:lastRenderedPageBreak/>
        <w:t xml:space="preserve">TÓM TẮT </w:t>
      </w:r>
      <w:r w:rsidR="00F74ACA" w:rsidRPr="003D7B97">
        <w:rPr>
          <w:b/>
          <w:color w:val="000000" w:themeColor="text1"/>
          <w:sz w:val="28"/>
          <w:szCs w:val="28"/>
        </w:rPr>
        <w:t>ĐỒ ÁN</w:t>
      </w:r>
    </w:p>
    <w:p w14:paraId="1B9F269B" w14:textId="77777777" w:rsidR="00441142" w:rsidRPr="003D7B97" w:rsidRDefault="00441142" w:rsidP="00441142">
      <w:pPr>
        <w:spacing w:before="240" w:line="360" w:lineRule="auto"/>
        <w:jc w:val="both"/>
      </w:pPr>
      <w:r w:rsidRPr="003D7B97">
        <w:t>………………………………………………………………………………………</w:t>
      </w:r>
    </w:p>
    <w:p w14:paraId="4398BABC" w14:textId="77777777" w:rsidR="00441142" w:rsidRPr="003D7B97" w:rsidRDefault="00441142" w:rsidP="00441142">
      <w:pPr>
        <w:spacing w:line="360" w:lineRule="auto"/>
        <w:jc w:val="both"/>
      </w:pPr>
      <w:r w:rsidRPr="003D7B97">
        <w:t>………………………………………………………………………………………………………………………………………………………………………………………………………………………………………………………………………………………………………………………………………………………………………………………………………………………………………………………………………………………………………………………………………………………………………………………………………………………………………………………………………………………………………………………………</w:t>
      </w:r>
    </w:p>
    <w:p w14:paraId="5540A180" w14:textId="77777777" w:rsidR="00441142" w:rsidRPr="003D7B97" w:rsidRDefault="00441142" w:rsidP="00441142">
      <w:pPr>
        <w:spacing w:line="360" w:lineRule="auto"/>
        <w:jc w:val="both"/>
      </w:pPr>
      <w:r w:rsidRPr="003D7B97">
        <w:t>………………………………………………………………………………………………………………………………………………………………………………</w:t>
      </w:r>
    </w:p>
    <w:p w14:paraId="2B809839" w14:textId="77777777" w:rsidR="00441142" w:rsidRPr="003D7B97" w:rsidRDefault="00441142" w:rsidP="00441142">
      <w:pPr>
        <w:spacing w:line="360" w:lineRule="auto"/>
        <w:jc w:val="both"/>
      </w:pPr>
      <w:r w:rsidRPr="003D7B97">
        <w:t>………………………………………………………………………………………</w:t>
      </w:r>
    </w:p>
    <w:p w14:paraId="7F5C8BAF" w14:textId="77777777" w:rsidR="00441142" w:rsidRPr="003D7B97" w:rsidRDefault="00441142" w:rsidP="00441142">
      <w:pPr>
        <w:spacing w:line="360" w:lineRule="auto"/>
        <w:jc w:val="both"/>
      </w:pPr>
      <w:r w:rsidRPr="003D7B97">
        <w:t>………………………………………………………………………………………………………………………………………………………………………………………………………………………………………………………………………………………………………………………………………………………………………………………………………………………………………………………………………………………………………………………………………………………………………………………………………………………………………………………………………………………………………………………………</w:t>
      </w:r>
    </w:p>
    <w:p w14:paraId="1C67B5A2" w14:textId="77777777" w:rsidR="00441142" w:rsidRPr="003D7B97" w:rsidRDefault="00441142" w:rsidP="00441142">
      <w:pPr>
        <w:spacing w:line="360" w:lineRule="auto"/>
        <w:jc w:val="both"/>
      </w:pPr>
      <w:r w:rsidRPr="003D7B97">
        <w:t>………………………………………………………………………………………………………………………………………………………………………………</w:t>
      </w:r>
    </w:p>
    <w:p w14:paraId="51AFC178" w14:textId="77777777" w:rsidR="00441142" w:rsidRPr="003D7B97" w:rsidRDefault="00441142" w:rsidP="00441142">
      <w:pPr>
        <w:spacing w:line="360" w:lineRule="auto"/>
        <w:jc w:val="both"/>
      </w:pPr>
      <w:r w:rsidRPr="003D7B97">
        <w:t>………………………………………………………………………………………</w:t>
      </w:r>
    </w:p>
    <w:p w14:paraId="5E9E0C95" w14:textId="77777777" w:rsidR="00441142" w:rsidRPr="003D7B97" w:rsidRDefault="00441142" w:rsidP="00441142">
      <w:pPr>
        <w:spacing w:line="360" w:lineRule="auto"/>
        <w:jc w:val="both"/>
      </w:pPr>
      <w:r w:rsidRPr="003D7B97">
        <w:t>………………………………………………………………………………………………………………………………………………………………………………………………………………………………………………………………………</w:t>
      </w:r>
    </w:p>
    <w:p w14:paraId="705590DC" w14:textId="77777777" w:rsidR="00F74ACA" w:rsidRPr="003D7B97" w:rsidRDefault="00F74ACA" w:rsidP="00965D59">
      <w:pPr>
        <w:spacing w:after="200" w:line="360" w:lineRule="auto"/>
        <w:jc w:val="center"/>
        <w:rPr>
          <w:b/>
          <w:color w:val="000000" w:themeColor="text1"/>
          <w:sz w:val="28"/>
          <w:szCs w:val="28"/>
        </w:rPr>
      </w:pPr>
    </w:p>
    <w:p w14:paraId="1DA334DF" w14:textId="77777777" w:rsidR="00965D59" w:rsidRPr="003D7B97" w:rsidRDefault="00965D59" w:rsidP="00965D59">
      <w:pPr>
        <w:spacing w:after="200" w:line="360" w:lineRule="auto"/>
        <w:jc w:val="center"/>
        <w:rPr>
          <w:b/>
          <w:color w:val="000000" w:themeColor="text1"/>
          <w:sz w:val="28"/>
          <w:szCs w:val="28"/>
        </w:rPr>
      </w:pPr>
      <w:r w:rsidRPr="003D7B97">
        <w:rPr>
          <w:b/>
          <w:color w:val="000000" w:themeColor="text1"/>
          <w:sz w:val="28"/>
          <w:szCs w:val="28"/>
        </w:rPr>
        <w:lastRenderedPageBreak/>
        <w:t>MỞ ĐẦU</w:t>
      </w:r>
    </w:p>
    <w:p w14:paraId="193006B0" w14:textId="77777777" w:rsidR="00441142" w:rsidRPr="003D7B97" w:rsidRDefault="00441142" w:rsidP="00441142">
      <w:pPr>
        <w:spacing w:before="240" w:line="360" w:lineRule="auto"/>
        <w:jc w:val="both"/>
      </w:pPr>
      <w:r w:rsidRPr="003D7B97">
        <w:t>………………………………………………………………………………………</w:t>
      </w:r>
    </w:p>
    <w:p w14:paraId="627D3FD7" w14:textId="77777777" w:rsidR="00441142" w:rsidRPr="003D7B97" w:rsidRDefault="00441142" w:rsidP="00441142">
      <w:pPr>
        <w:spacing w:line="360" w:lineRule="auto"/>
        <w:jc w:val="both"/>
      </w:pPr>
      <w:r w:rsidRPr="003D7B97">
        <w:t>………………………………………………………………………………………………………………………………………………………………………………………………………………………………………………………………………………………………………………………………………………………………………………………………………………………………………………………………………………………………………………………………………………………………………………………………………………………………………………………………………………………………………………………………</w:t>
      </w:r>
    </w:p>
    <w:p w14:paraId="7A06F3E4" w14:textId="77777777" w:rsidR="00441142" w:rsidRPr="003D7B97" w:rsidRDefault="00441142" w:rsidP="00441142">
      <w:pPr>
        <w:spacing w:line="360" w:lineRule="auto"/>
        <w:jc w:val="both"/>
      </w:pPr>
      <w:r w:rsidRPr="003D7B97">
        <w:t>………………………………………………………………………………………………………………………………………………………………………………</w:t>
      </w:r>
    </w:p>
    <w:p w14:paraId="77C77B65" w14:textId="77777777" w:rsidR="00441142" w:rsidRPr="003D7B97" w:rsidRDefault="00441142" w:rsidP="00441142">
      <w:pPr>
        <w:spacing w:line="360" w:lineRule="auto"/>
        <w:jc w:val="both"/>
      </w:pPr>
      <w:r w:rsidRPr="003D7B97">
        <w:t>………………………………………………………………………………………</w:t>
      </w:r>
    </w:p>
    <w:p w14:paraId="3AD5BE6A" w14:textId="77777777" w:rsidR="00441142" w:rsidRPr="003D7B97" w:rsidRDefault="00441142" w:rsidP="00441142">
      <w:pPr>
        <w:spacing w:line="360" w:lineRule="auto"/>
        <w:jc w:val="both"/>
      </w:pPr>
      <w:r w:rsidRPr="003D7B97">
        <w:t>………………………………………………………………………………………………………………………………………………………………………………………………………………………………………………………………………………………………………………………………………………………………………………………………………………………………………………………………………………………………………………………………………………………………………………………………………………………………………………………………………………………………………………………………</w:t>
      </w:r>
    </w:p>
    <w:p w14:paraId="34F6B190" w14:textId="77777777" w:rsidR="00441142" w:rsidRPr="003D7B97" w:rsidRDefault="00441142" w:rsidP="00441142">
      <w:pPr>
        <w:spacing w:line="360" w:lineRule="auto"/>
        <w:jc w:val="both"/>
      </w:pPr>
      <w:r w:rsidRPr="003D7B97">
        <w:t>………………………………………………………………………………………………………………………………………………………………………………</w:t>
      </w:r>
    </w:p>
    <w:p w14:paraId="7706BEF8" w14:textId="77777777" w:rsidR="00441142" w:rsidRPr="003D7B97" w:rsidRDefault="00441142" w:rsidP="00441142">
      <w:pPr>
        <w:spacing w:line="360" w:lineRule="auto"/>
        <w:jc w:val="both"/>
      </w:pPr>
      <w:r w:rsidRPr="003D7B97">
        <w:t>………………………………………………………………………………………</w:t>
      </w:r>
    </w:p>
    <w:p w14:paraId="58D9323E" w14:textId="77777777" w:rsidR="00965D59" w:rsidRPr="003D7B97" w:rsidRDefault="00441142" w:rsidP="00441142">
      <w:pPr>
        <w:spacing w:line="360" w:lineRule="auto"/>
        <w:jc w:val="both"/>
      </w:pPr>
      <w:r w:rsidRPr="003D7B97">
        <w:t>………………………………………………………………………………………</w:t>
      </w:r>
      <w:r w:rsidR="00965D59" w:rsidRPr="003D7B97">
        <w:tab/>
      </w:r>
      <w:r w:rsidR="00965D59" w:rsidRPr="003D7B97">
        <w:tab/>
      </w:r>
      <w:r w:rsidR="00965D59" w:rsidRPr="003D7B97">
        <w:tab/>
      </w:r>
      <w:r w:rsidR="00965D59" w:rsidRPr="003D7B97">
        <w:tab/>
      </w:r>
      <w:r w:rsidR="00965D59" w:rsidRPr="003D7B97">
        <w:tab/>
      </w:r>
      <w:r w:rsidRPr="003D7B97">
        <w:tab/>
      </w:r>
      <w:r w:rsidR="00965D59" w:rsidRPr="003D7B97">
        <w:tab/>
      </w:r>
      <w:r w:rsidR="00965D59" w:rsidRPr="003D7B97">
        <w:tab/>
      </w:r>
      <w:r w:rsidRPr="003D7B97">
        <w:tab/>
      </w:r>
      <w:r w:rsidRPr="003D7B97">
        <w:tab/>
      </w:r>
      <w:r w:rsidR="00965D59" w:rsidRPr="003D7B97">
        <w:rPr>
          <w:b/>
        </w:rPr>
        <w:t>Nhóm sinh viên</w:t>
      </w:r>
    </w:p>
    <w:p w14:paraId="1F6961FF" w14:textId="77777777" w:rsidR="00965D59" w:rsidRPr="003D7B97" w:rsidRDefault="00313F47" w:rsidP="00965D59">
      <w:pPr>
        <w:spacing w:after="200" w:line="276" w:lineRule="auto"/>
        <w:rPr>
          <w:b/>
          <w:sz w:val="28"/>
          <w:szCs w:val="28"/>
        </w:rPr>
      </w:pPr>
      <w:r w:rsidRPr="003D7B97">
        <w:tab/>
      </w:r>
      <w:r w:rsidRPr="003D7B97">
        <w:tab/>
      </w:r>
      <w:r w:rsidRPr="003D7B97">
        <w:tab/>
      </w:r>
      <w:r w:rsidRPr="003D7B97">
        <w:tab/>
      </w:r>
      <w:r w:rsidRPr="003D7B97">
        <w:tab/>
      </w:r>
      <w:r w:rsidRPr="003D7B97">
        <w:tab/>
      </w:r>
      <w:r w:rsidRPr="003D7B97">
        <w:tab/>
      </w:r>
      <w:r w:rsidRPr="003D7B97">
        <w:tab/>
      </w:r>
      <w:r w:rsidRPr="003D7B97">
        <w:tab/>
        <w:t xml:space="preserve"> Tháng 06/2020</w:t>
      </w:r>
      <w:r w:rsidR="00965D59" w:rsidRPr="003D7B97">
        <w:rPr>
          <w:b/>
          <w:sz w:val="28"/>
          <w:szCs w:val="28"/>
        </w:rPr>
        <w:br w:type="page"/>
      </w:r>
    </w:p>
    <w:p w14:paraId="28E13593" w14:textId="77777777" w:rsidR="00904E62" w:rsidRPr="003D7B97" w:rsidRDefault="00B376C7" w:rsidP="00591D35">
      <w:pPr>
        <w:spacing w:after="240"/>
        <w:jc w:val="both"/>
        <w:outlineLvl w:val="0"/>
        <w:rPr>
          <w:b/>
          <w:sz w:val="28"/>
          <w:szCs w:val="28"/>
        </w:rPr>
      </w:pPr>
      <w:bookmarkStart w:id="20" w:name="_Toc42503427"/>
      <w:r w:rsidRPr="003D7B97">
        <w:rPr>
          <w:b/>
          <w:sz w:val="28"/>
          <w:szCs w:val="28"/>
        </w:rPr>
        <w:lastRenderedPageBreak/>
        <w:t>CHƯƠNG 1: TỔNG QUAN VỀ ĐỀ TÀI</w:t>
      </w:r>
      <w:bookmarkEnd w:id="19"/>
      <w:bookmarkEnd w:id="20"/>
    </w:p>
    <w:p w14:paraId="62D11C3F" w14:textId="77777777" w:rsidR="004A40BD" w:rsidRPr="003D7B97" w:rsidRDefault="00A03C4B" w:rsidP="00045567">
      <w:pPr>
        <w:pStyle w:val="ListParagraph"/>
        <w:numPr>
          <w:ilvl w:val="1"/>
          <w:numId w:val="6"/>
        </w:numPr>
        <w:spacing w:after="0" w:line="360" w:lineRule="auto"/>
        <w:jc w:val="both"/>
        <w:outlineLvl w:val="1"/>
        <w:rPr>
          <w:rFonts w:ascii="Times New Roman" w:hAnsi="Times New Roman" w:cs="Times New Roman"/>
          <w:b/>
          <w:sz w:val="26"/>
          <w:szCs w:val="26"/>
        </w:rPr>
      </w:pPr>
      <w:bookmarkStart w:id="21" w:name="_Toc381729195"/>
      <w:r w:rsidRPr="003D7B97">
        <w:rPr>
          <w:rFonts w:ascii="Times New Roman" w:hAnsi="Times New Roman" w:cs="Times New Roman"/>
          <w:b/>
          <w:sz w:val="26"/>
          <w:szCs w:val="26"/>
        </w:rPr>
        <w:t xml:space="preserve"> </w:t>
      </w:r>
      <w:bookmarkStart w:id="22" w:name="_Toc42503428"/>
      <w:r w:rsidR="004A40BD" w:rsidRPr="003D7B97">
        <w:rPr>
          <w:rFonts w:ascii="Times New Roman" w:hAnsi="Times New Roman" w:cs="Times New Roman"/>
          <w:b/>
          <w:sz w:val="26"/>
          <w:szCs w:val="26"/>
        </w:rPr>
        <w:t>Đặt vấn đề</w:t>
      </w:r>
      <w:bookmarkEnd w:id="21"/>
      <w:bookmarkEnd w:id="22"/>
    </w:p>
    <w:p w14:paraId="0B35808B" w14:textId="77777777" w:rsidR="004A40BD" w:rsidRPr="003D7B97" w:rsidRDefault="009B55F0" w:rsidP="00045567">
      <w:pPr>
        <w:pStyle w:val="ListParagraph"/>
        <w:numPr>
          <w:ilvl w:val="1"/>
          <w:numId w:val="6"/>
        </w:numPr>
        <w:spacing w:before="120" w:after="0"/>
        <w:jc w:val="both"/>
        <w:outlineLvl w:val="1"/>
        <w:rPr>
          <w:rFonts w:ascii="Times New Roman" w:hAnsi="Times New Roman" w:cs="Times New Roman"/>
          <w:b/>
          <w:sz w:val="26"/>
          <w:szCs w:val="26"/>
        </w:rPr>
      </w:pPr>
      <w:bookmarkStart w:id="23" w:name="_Toc381729196"/>
      <w:r w:rsidRPr="003D7B97">
        <w:rPr>
          <w:rFonts w:ascii="Times New Roman" w:hAnsi="Times New Roman" w:cs="Times New Roman"/>
          <w:b/>
          <w:sz w:val="26"/>
          <w:szCs w:val="26"/>
        </w:rPr>
        <w:t xml:space="preserve"> </w:t>
      </w:r>
      <w:bookmarkStart w:id="24" w:name="_Toc42503429"/>
      <w:r w:rsidR="006D321B" w:rsidRPr="003D7B97">
        <w:rPr>
          <w:rFonts w:ascii="Times New Roman" w:hAnsi="Times New Roman" w:cs="Times New Roman"/>
          <w:b/>
          <w:sz w:val="26"/>
          <w:szCs w:val="26"/>
        </w:rPr>
        <w:t>Giải pháp</w:t>
      </w:r>
      <w:bookmarkEnd w:id="23"/>
      <w:bookmarkEnd w:id="24"/>
    </w:p>
    <w:p w14:paraId="1E911E4E" w14:textId="77777777" w:rsidR="00122B4E" w:rsidRPr="003D7B97" w:rsidRDefault="009B55F0" w:rsidP="00045567">
      <w:pPr>
        <w:pStyle w:val="ListParagraph"/>
        <w:numPr>
          <w:ilvl w:val="1"/>
          <w:numId w:val="6"/>
        </w:numPr>
        <w:spacing w:before="120" w:after="0" w:line="360" w:lineRule="auto"/>
        <w:jc w:val="both"/>
        <w:outlineLvl w:val="1"/>
        <w:rPr>
          <w:rFonts w:ascii="Times New Roman" w:hAnsi="Times New Roman" w:cs="Times New Roman"/>
          <w:b/>
          <w:sz w:val="26"/>
          <w:szCs w:val="26"/>
        </w:rPr>
      </w:pPr>
      <w:bookmarkStart w:id="25" w:name="_Toc381729197"/>
      <w:r w:rsidRPr="003D7B97">
        <w:rPr>
          <w:rFonts w:ascii="Times New Roman" w:hAnsi="Times New Roman" w:cs="Times New Roman"/>
          <w:b/>
          <w:sz w:val="26"/>
          <w:szCs w:val="26"/>
        </w:rPr>
        <w:t xml:space="preserve"> </w:t>
      </w:r>
      <w:bookmarkStart w:id="26" w:name="_Toc42503430"/>
      <w:r w:rsidR="00F9542B" w:rsidRPr="003D7B97">
        <w:rPr>
          <w:rFonts w:ascii="Times New Roman" w:hAnsi="Times New Roman" w:cs="Times New Roman"/>
          <w:b/>
          <w:sz w:val="26"/>
          <w:szCs w:val="26"/>
        </w:rPr>
        <w:t>Mục tiêu đề tài</w:t>
      </w:r>
      <w:bookmarkEnd w:id="25"/>
      <w:bookmarkEnd w:id="26"/>
    </w:p>
    <w:p w14:paraId="40444697" w14:textId="77777777" w:rsidR="00D43EFF" w:rsidRPr="003D7B97" w:rsidRDefault="009B55F0" w:rsidP="00045567">
      <w:pPr>
        <w:pStyle w:val="ListParagraph"/>
        <w:numPr>
          <w:ilvl w:val="1"/>
          <w:numId w:val="6"/>
        </w:numPr>
        <w:spacing w:before="120" w:after="0" w:line="360" w:lineRule="auto"/>
        <w:jc w:val="both"/>
        <w:outlineLvl w:val="1"/>
        <w:rPr>
          <w:rFonts w:ascii="Times New Roman" w:hAnsi="Times New Roman" w:cs="Times New Roman"/>
          <w:b/>
          <w:sz w:val="26"/>
          <w:szCs w:val="26"/>
        </w:rPr>
      </w:pPr>
      <w:bookmarkStart w:id="27" w:name="_Toc381729198"/>
      <w:r w:rsidRPr="003D7B97">
        <w:rPr>
          <w:rFonts w:ascii="Times New Roman" w:hAnsi="Times New Roman" w:cs="Times New Roman"/>
          <w:b/>
          <w:sz w:val="26"/>
          <w:szCs w:val="26"/>
        </w:rPr>
        <w:t xml:space="preserve"> </w:t>
      </w:r>
      <w:bookmarkStart w:id="28" w:name="_Toc42503431"/>
      <w:r w:rsidR="00413E11" w:rsidRPr="003D7B97">
        <w:rPr>
          <w:rFonts w:ascii="Times New Roman" w:hAnsi="Times New Roman" w:cs="Times New Roman"/>
          <w:b/>
          <w:sz w:val="26"/>
          <w:szCs w:val="26"/>
        </w:rPr>
        <w:t>Phạm vi đề tài</w:t>
      </w:r>
      <w:bookmarkEnd w:id="27"/>
      <w:bookmarkEnd w:id="28"/>
    </w:p>
    <w:p w14:paraId="1654E7CC" w14:textId="77777777" w:rsidR="00FD7B8E" w:rsidRPr="003D7B97" w:rsidRDefault="009B55F0" w:rsidP="00045567">
      <w:pPr>
        <w:pStyle w:val="ListParagraph"/>
        <w:numPr>
          <w:ilvl w:val="1"/>
          <w:numId w:val="6"/>
        </w:numPr>
        <w:spacing w:before="120" w:after="0" w:line="360" w:lineRule="auto"/>
        <w:jc w:val="both"/>
        <w:outlineLvl w:val="1"/>
        <w:rPr>
          <w:rFonts w:ascii="Times New Roman" w:hAnsi="Times New Roman" w:cs="Times New Roman"/>
          <w:b/>
          <w:sz w:val="26"/>
          <w:szCs w:val="26"/>
        </w:rPr>
      </w:pPr>
      <w:bookmarkStart w:id="29" w:name="_Toc381729199"/>
      <w:r w:rsidRPr="003D7B97">
        <w:rPr>
          <w:rFonts w:ascii="Times New Roman" w:hAnsi="Times New Roman" w:cs="Times New Roman"/>
          <w:b/>
          <w:sz w:val="26"/>
          <w:szCs w:val="26"/>
        </w:rPr>
        <w:t xml:space="preserve"> </w:t>
      </w:r>
      <w:bookmarkStart w:id="30" w:name="_Toc42503432"/>
      <w:r w:rsidR="00413E11" w:rsidRPr="003D7B97">
        <w:rPr>
          <w:rFonts w:ascii="Times New Roman" w:hAnsi="Times New Roman" w:cs="Times New Roman"/>
          <w:b/>
          <w:sz w:val="26"/>
          <w:szCs w:val="26"/>
        </w:rPr>
        <w:t>Công cụ sử dụng</w:t>
      </w:r>
      <w:bookmarkEnd w:id="29"/>
      <w:bookmarkEnd w:id="30"/>
    </w:p>
    <w:p w14:paraId="524D47E3" w14:textId="77777777" w:rsidR="00600EEE" w:rsidRPr="003D7B97" w:rsidRDefault="009B55F0" w:rsidP="00045567">
      <w:pPr>
        <w:pStyle w:val="ListParagraph"/>
        <w:numPr>
          <w:ilvl w:val="1"/>
          <w:numId w:val="6"/>
        </w:numPr>
        <w:spacing w:before="12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31" w:name="_Toc42503433"/>
      <w:r w:rsidR="00BF2101" w:rsidRPr="003D7B97">
        <w:rPr>
          <w:rFonts w:ascii="Times New Roman" w:hAnsi="Times New Roman" w:cs="Times New Roman"/>
          <w:b/>
          <w:sz w:val="26"/>
          <w:szCs w:val="26"/>
        </w:rPr>
        <w:t>Đối tượng, phương pháp nghiên cứu và nội dung thực hiện</w:t>
      </w:r>
      <w:bookmarkEnd w:id="31"/>
    </w:p>
    <w:p w14:paraId="79CBB3F1" w14:textId="77777777" w:rsidR="00BF2101" w:rsidRPr="003D7B97" w:rsidRDefault="009B55F0" w:rsidP="00045567">
      <w:pPr>
        <w:pStyle w:val="ListParagraph"/>
        <w:numPr>
          <w:ilvl w:val="1"/>
          <w:numId w:val="6"/>
        </w:numPr>
        <w:spacing w:before="12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32" w:name="_Toc42503434"/>
      <w:r w:rsidR="00BF2101" w:rsidRPr="003D7B97">
        <w:rPr>
          <w:rFonts w:ascii="Times New Roman" w:hAnsi="Times New Roman" w:cs="Times New Roman"/>
          <w:b/>
          <w:sz w:val="26"/>
          <w:szCs w:val="26"/>
        </w:rPr>
        <w:t>Bố cục báo cáo</w:t>
      </w:r>
      <w:bookmarkEnd w:id="32"/>
    </w:p>
    <w:p w14:paraId="16C314A5" w14:textId="77777777" w:rsidR="00D51510" w:rsidRPr="003D7B97" w:rsidRDefault="00D51510">
      <w:pPr>
        <w:spacing w:after="200" w:line="276" w:lineRule="auto"/>
        <w:rPr>
          <w:b/>
          <w:sz w:val="28"/>
          <w:szCs w:val="28"/>
        </w:rPr>
      </w:pPr>
      <w:bookmarkStart w:id="33" w:name="_Toc381729201"/>
      <w:r w:rsidRPr="003D7B97">
        <w:rPr>
          <w:b/>
          <w:sz w:val="28"/>
          <w:szCs w:val="28"/>
        </w:rPr>
        <w:br w:type="page"/>
      </w:r>
    </w:p>
    <w:p w14:paraId="54FBCD97" w14:textId="77777777" w:rsidR="00B376C7" w:rsidRPr="003D7B97" w:rsidRDefault="00B376C7" w:rsidP="00A8551C">
      <w:pPr>
        <w:spacing w:line="360" w:lineRule="auto"/>
        <w:jc w:val="both"/>
        <w:outlineLvl w:val="0"/>
        <w:rPr>
          <w:b/>
          <w:sz w:val="28"/>
          <w:szCs w:val="28"/>
        </w:rPr>
      </w:pPr>
      <w:bookmarkStart w:id="34" w:name="_Toc42503435"/>
      <w:r w:rsidRPr="003D7B97">
        <w:rPr>
          <w:b/>
          <w:sz w:val="28"/>
          <w:szCs w:val="28"/>
        </w:rPr>
        <w:lastRenderedPageBreak/>
        <w:t xml:space="preserve">CHƯƠNG 2: </w:t>
      </w:r>
      <w:bookmarkEnd w:id="33"/>
      <w:r w:rsidR="00703DD4" w:rsidRPr="003D7B97">
        <w:rPr>
          <w:b/>
          <w:sz w:val="28"/>
          <w:szCs w:val="28"/>
        </w:rPr>
        <w:t>CƠ SỞ LÝ THUYẾT</w:t>
      </w:r>
      <w:r w:rsidR="001460E1" w:rsidRPr="003D7B97">
        <w:rPr>
          <w:b/>
          <w:sz w:val="28"/>
          <w:szCs w:val="28"/>
        </w:rPr>
        <w:t xml:space="preserve"> VÀ CÁC PHƯƠNG PHÁP TIẾP CẬN</w:t>
      </w:r>
      <w:bookmarkEnd w:id="34"/>
    </w:p>
    <w:p w14:paraId="5B0AF6EA" w14:textId="77777777" w:rsidR="004046C0" w:rsidRPr="003D7B97" w:rsidRDefault="004046C0" w:rsidP="00746931">
      <w:pPr>
        <w:spacing w:before="120" w:line="360" w:lineRule="auto"/>
        <w:jc w:val="both"/>
        <w:outlineLvl w:val="1"/>
        <w:rPr>
          <w:b/>
        </w:rPr>
      </w:pPr>
      <w:bookmarkStart w:id="35" w:name="_Toc42503436"/>
      <w:r w:rsidRPr="003D7B97">
        <w:rPr>
          <w:b/>
        </w:rPr>
        <w:t xml:space="preserve">2.1 </w:t>
      </w:r>
      <w:r w:rsidR="00797E84" w:rsidRPr="003D7B97">
        <w:rPr>
          <w:b/>
        </w:rPr>
        <w:t>Cơ sở lý thuyết</w:t>
      </w:r>
      <w:bookmarkEnd w:id="35"/>
    </w:p>
    <w:p w14:paraId="4EAF5FC6" w14:textId="77777777" w:rsidR="00510B64" w:rsidRPr="003D7B97" w:rsidRDefault="004046C0" w:rsidP="00D72029">
      <w:pPr>
        <w:pStyle w:val="Heading3"/>
        <w:spacing w:before="0" w:line="360" w:lineRule="auto"/>
        <w:rPr>
          <w:rFonts w:ascii="Times New Roman" w:hAnsi="Times New Roman" w:cs="Times New Roman"/>
          <w:b w:val="0"/>
          <w:color w:val="auto"/>
        </w:rPr>
      </w:pPr>
      <w:bookmarkStart w:id="36" w:name="_Toc42503437"/>
      <w:r w:rsidRPr="003D7B97">
        <w:rPr>
          <w:rFonts w:ascii="Times New Roman" w:hAnsi="Times New Roman" w:cs="Times New Roman"/>
          <w:b w:val="0"/>
          <w:color w:val="auto"/>
        </w:rPr>
        <w:t xml:space="preserve">2.1.1 </w:t>
      </w:r>
      <w:r w:rsidR="00797E84" w:rsidRPr="003D7B97">
        <w:rPr>
          <w:rFonts w:ascii="Times New Roman" w:hAnsi="Times New Roman" w:cs="Times New Roman"/>
          <w:b w:val="0"/>
          <w:color w:val="auto"/>
        </w:rPr>
        <w:t>Cơ sở 1</w:t>
      </w:r>
      <w:bookmarkEnd w:id="36"/>
    </w:p>
    <w:p w14:paraId="38FA16EE" w14:textId="77777777" w:rsidR="005179CA" w:rsidRPr="003D7B97" w:rsidRDefault="00D72029" w:rsidP="00045567">
      <w:pPr>
        <w:pStyle w:val="ListParagraph"/>
        <w:numPr>
          <w:ilvl w:val="1"/>
          <w:numId w:val="7"/>
        </w:numPr>
        <w:spacing w:after="0" w:line="360" w:lineRule="auto"/>
        <w:jc w:val="both"/>
        <w:outlineLvl w:val="1"/>
        <w:rPr>
          <w:rFonts w:ascii="Times New Roman" w:hAnsi="Times New Roman" w:cs="Times New Roman"/>
          <w:b/>
          <w:sz w:val="26"/>
          <w:szCs w:val="26"/>
        </w:rPr>
      </w:pPr>
      <w:bookmarkStart w:id="37" w:name="_Toc351100979"/>
      <w:r w:rsidRPr="003D7B97">
        <w:rPr>
          <w:rFonts w:ascii="Times New Roman" w:hAnsi="Times New Roman" w:cs="Times New Roman"/>
          <w:b/>
          <w:sz w:val="26"/>
          <w:szCs w:val="26"/>
        </w:rPr>
        <w:t xml:space="preserve"> </w:t>
      </w:r>
      <w:bookmarkStart w:id="38" w:name="_Toc42503438"/>
      <w:r w:rsidR="00797E84" w:rsidRPr="003D7B97">
        <w:rPr>
          <w:rFonts w:ascii="Times New Roman" w:hAnsi="Times New Roman" w:cs="Times New Roman"/>
          <w:b/>
          <w:sz w:val="26"/>
          <w:szCs w:val="26"/>
        </w:rPr>
        <w:t>Phương pháp tiếp cận</w:t>
      </w:r>
      <w:bookmarkEnd w:id="38"/>
    </w:p>
    <w:p w14:paraId="6D4E86CB" w14:textId="77777777" w:rsidR="005179CA" w:rsidRPr="003D7B97" w:rsidRDefault="005179CA" w:rsidP="00045567">
      <w:pPr>
        <w:pStyle w:val="ListParagraph"/>
        <w:numPr>
          <w:ilvl w:val="2"/>
          <w:numId w:val="8"/>
        </w:numPr>
        <w:spacing w:line="360" w:lineRule="auto"/>
        <w:jc w:val="both"/>
        <w:outlineLvl w:val="2"/>
        <w:rPr>
          <w:rFonts w:ascii="Times New Roman" w:hAnsi="Times New Roman" w:cs="Times New Roman"/>
          <w:sz w:val="26"/>
          <w:szCs w:val="26"/>
        </w:rPr>
      </w:pPr>
      <w:bookmarkStart w:id="39" w:name="_Toc42503439"/>
      <w:r w:rsidRPr="003D7B97">
        <w:rPr>
          <w:rFonts w:ascii="Times New Roman" w:hAnsi="Times New Roman" w:cs="Times New Roman"/>
          <w:sz w:val="26"/>
          <w:szCs w:val="26"/>
        </w:rPr>
        <w:t>Định nghĩa</w:t>
      </w:r>
      <w:bookmarkEnd w:id="39"/>
    </w:p>
    <w:p w14:paraId="78960DE2" w14:textId="77777777" w:rsidR="00D72029" w:rsidRPr="003D7B97" w:rsidRDefault="00D72029" w:rsidP="00045567">
      <w:pPr>
        <w:pStyle w:val="ListParagraph"/>
        <w:numPr>
          <w:ilvl w:val="2"/>
          <w:numId w:val="8"/>
        </w:numPr>
        <w:spacing w:line="360" w:lineRule="auto"/>
        <w:jc w:val="both"/>
        <w:outlineLvl w:val="2"/>
        <w:rPr>
          <w:rFonts w:ascii="Times New Roman" w:hAnsi="Times New Roman" w:cs="Times New Roman"/>
          <w:sz w:val="26"/>
          <w:szCs w:val="26"/>
        </w:rPr>
      </w:pPr>
      <w:bookmarkStart w:id="40" w:name="_Toc42503440"/>
      <w:r w:rsidRPr="003D7B97">
        <w:rPr>
          <w:rFonts w:ascii="Times New Roman" w:hAnsi="Times New Roman" w:cs="Times New Roman"/>
          <w:sz w:val="26"/>
          <w:szCs w:val="26"/>
        </w:rPr>
        <w:t>Chứ</w:t>
      </w:r>
      <w:r w:rsidR="00D75C9C" w:rsidRPr="003D7B97">
        <w:rPr>
          <w:rFonts w:ascii="Times New Roman" w:hAnsi="Times New Roman" w:cs="Times New Roman"/>
          <w:sz w:val="26"/>
          <w:szCs w:val="26"/>
        </w:rPr>
        <w:t>c</w:t>
      </w:r>
      <w:r w:rsidRPr="003D7B97">
        <w:rPr>
          <w:rFonts w:ascii="Times New Roman" w:hAnsi="Times New Roman" w:cs="Times New Roman"/>
          <w:sz w:val="26"/>
          <w:szCs w:val="26"/>
        </w:rPr>
        <w:t xml:space="preserve"> năng</w:t>
      </w:r>
      <w:bookmarkEnd w:id="40"/>
    </w:p>
    <w:bookmarkEnd w:id="37"/>
    <w:p w14:paraId="2F9F85EC" w14:textId="77777777" w:rsidR="00096AD9" w:rsidRPr="003D7B97" w:rsidRDefault="00096AD9" w:rsidP="00045567">
      <w:pPr>
        <w:pStyle w:val="111"/>
        <w:numPr>
          <w:ilvl w:val="2"/>
          <w:numId w:val="8"/>
        </w:numPr>
      </w:pPr>
      <w:r w:rsidRPr="003D7B97">
        <w:rPr>
          <w:sz w:val="28"/>
          <w:szCs w:val="28"/>
        </w:rPr>
        <w:br w:type="page"/>
      </w:r>
    </w:p>
    <w:p w14:paraId="15E17B17" w14:textId="77777777" w:rsidR="00673061" w:rsidRPr="003D7B97" w:rsidRDefault="00EE1658" w:rsidP="00596201">
      <w:pPr>
        <w:spacing w:line="360" w:lineRule="auto"/>
        <w:jc w:val="both"/>
        <w:outlineLvl w:val="0"/>
        <w:rPr>
          <w:b/>
          <w:sz w:val="28"/>
          <w:szCs w:val="28"/>
        </w:rPr>
      </w:pPr>
      <w:bookmarkStart w:id="41" w:name="_Toc42503441"/>
      <w:r w:rsidRPr="003D7B97">
        <w:rPr>
          <w:b/>
          <w:sz w:val="28"/>
          <w:szCs w:val="28"/>
        </w:rPr>
        <w:lastRenderedPageBreak/>
        <w:t>CHƯƠNG 3: PHÂN TÍCH THIẾT KẾ HỆ THỐNG</w:t>
      </w:r>
      <w:bookmarkEnd w:id="41"/>
    </w:p>
    <w:p w14:paraId="063BD85B" w14:textId="77777777" w:rsidR="00500A77" w:rsidRPr="003D7B97" w:rsidRDefault="00AF660B" w:rsidP="00045567">
      <w:pPr>
        <w:pStyle w:val="ListParagraph"/>
        <w:numPr>
          <w:ilvl w:val="1"/>
          <w:numId w:val="9"/>
        </w:numPr>
        <w:spacing w:after="120" w:line="360" w:lineRule="auto"/>
        <w:jc w:val="both"/>
        <w:outlineLvl w:val="1"/>
        <w:rPr>
          <w:rFonts w:ascii="Times New Roman" w:hAnsi="Times New Roman" w:cs="Times New Roman"/>
          <w:b/>
          <w:sz w:val="26"/>
          <w:szCs w:val="26"/>
        </w:rPr>
      </w:pPr>
      <w:bookmarkStart w:id="42" w:name="_Toc381729202"/>
      <w:r w:rsidRPr="003D7B97">
        <w:rPr>
          <w:rFonts w:ascii="Times New Roman" w:hAnsi="Times New Roman" w:cs="Times New Roman"/>
          <w:b/>
          <w:sz w:val="26"/>
          <w:szCs w:val="26"/>
        </w:rPr>
        <w:t xml:space="preserve"> </w:t>
      </w:r>
      <w:bookmarkStart w:id="43" w:name="_Toc42503442"/>
      <w:r w:rsidR="00500A77" w:rsidRPr="003D7B97">
        <w:rPr>
          <w:rFonts w:ascii="Times New Roman" w:hAnsi="Times New Roman" w:cs="Times New Roman"/>
          <w:b/>
          <w:sz w:val="26"/>
          <w:szCs w:val="26"/>
        </w:rPr>
        <w:t>Khảo sát hiện trạng</w:t>
      </w:r>
      <w:bookmarkEnd w:id="42"/>
      <w:bookmarkEnd w:id="43"/>
    </w:p>
    <w:p w14:paraId="40E7DAF9" w14:textId="77777777" w:rsidR="00FA08D9" w:rsidRPr="003D7B97" w:rsidRDefault="0049246F" w:rsidP="00045567">
      <w:pPr>
        <w:pStyle w:val="ListParagraph"/>
        <w:numPr>
          <w:ilvl w:val="1"/>
          <w:numId w:val="9"/>
        </w:numPr>
        <w:spacing w:before="120" w:after="0" w:line="360" w:lineRule="auto"/>
        <w:jc w:val="both"/>
        <w:outlineLvl w:val="1"/>
        <w:rPr>
          <w:rFonts w:ascii="Times New Roman" w:hAnsi="Times New Roman" w:cs="Times New Roman"/>
          <w:b/>
          <w:sz w:val="26"/>
          <w:szCs w:val="26"/>
        </w:rPr>
      </w:pPr>
      <w:bookmarkStart w:id="44" w:name="_Toc381729203"/>
      <w:r w:rsidRPr="003D7B97">
        <w:rPr>
          <w:rFonts w:ascii="Times New Roman" w:hAnsi="Times New Roman" w:cs="Times New Roman"/>
          <w:b/>
          <w:sz w:val="26"/>
          <w:szCs w:val="26"/>
        </w:rPr>
        <w:t xml:space="preserve"> </w:t>
      </w:r>
      <w:bookmarkStart w:id="45" w:name="_Toc42503443"/>
      <w:r w:rsidR="003A5EC6" w:rsidRPr="003D7B97">
        <w:rPr>
          <w:rFonts w:ascii="Times New Roman" w:hAnsi="Times New Roman" w:cs="Times New Roman"/>
          <w:b/>
          <w:sz w:val="26"/>
          <w:szCs w:val="26"/>
        </w:rPr>
        <w:t>Mô tả bài toán</w:t>
      </w:r>
      <w:bookmarkEnd w:id="44"/>
      <w:bookmarkEnd w:id="45"/>
    </w:p>
    <w:p w14:paraId="19C859FA" w14:textId="77777777" w:rsidR="00500A77" w:rsidRPr="003D7B97" w:rsidRDefault="0049246F" w:rsidP="00045567">
      <w:pPr>
        <w:pStyle w:val="ListParagraph"/>
        <w:numPr>
          <w:ilvl w:val="1"/>
          <w:numId w:val="9"/>
        </w:numPr>
        <w:spacing w:after="0" w:line="360" w:lineRule="auto"/>
        <w:jc w:val="both"/>
        <w:outlineLvl w:val="1"/>
        <w:rPr>
          <w:rFonts w:ascii="Times New Roman" w:hAnsi="Times New Roman" w:cs="Times New Roman"/>
          <w:b/>
          <w:sz w:val="26"/>
          <w:szCs w:val="26"/>
        </w:rPr>
      </w:pPr>
      <w:bookmarkStart w:id="46" w:name="_Toc381729204"/>
      <w:r w:rsidRPr="003D7B97">
        <w:rPr>
          <w:rFonts w:ascii="Times New Roman" w:hAnsi="Times New Roman" w:cs="Times New Roman"/>
          <w:b/>
          <w:sz w:val="26"/>
          <w:szCs w:val="26"/>
        </w:rPr>
        <w:t xml:space="preserve"> </w:t>
      </w:r>
      <w:bookmarkStart w:id="47" w:name="_Toc42503444"/>
      <w:r w:rsidR="0062142F" w:rsidRPr="003D7B97">
        <w:rPr>
          <w:rFonts w:ascii="Times New Roman" w:hAnsi="Times New Roman" w:cs="Times New Roman"/>
          <w:b/>
          <w:sz w:val="26"/>
          <w:szCs w:val="26"/>
        </w:rPr>
        <w:t xml:space="preserve">Phân tích yêu cầu </w:t>
      </w:r>
      <w:r w:rsidR="00500A77" w:rsidRPr="003D7B97">
        <w:rPr>
          <w:rFonts w:ascii="Times New Roman" w:hAnsi="Times New Roman" w:cs="Times New Roman"/>
          <w:b/>
          <w:sz w:val="26"/>
          <w:szCs w:val="26"/>
        </w:rPr>
        <w:t>hệ thống</w:t>
      </w:r>
      <w:bookmarkEnd w:id="46"/>
      <w:bookmarkEnd w:id="47"/>
    </w:p>
    <w:p w14:paraId="3630854B" w14:textId="77777777" w:rsidR="002D59F0" w:rsidRPr="003D7B97" w:rsidRDefault="002D59F0" w:rsidP="00045567">
      <w:pPr>
        <w:pStyle w:val="ListParagraph"/>
        <w:numPr>
          <w:ilvl w:val="2"/>
          <w:numId w:val="9"/>
        </w:numPr>
        <w:spacing w:before="240" w:after="0" w:line="360" w:lineRule="auto"/>
        <w:jc w:val="both"/>
        <w:outlineLvl w:val="2"/>
        <w:rPr>
          <w:rFonts w:ascii="Times New Roman" w:hAnsi="Times New Roman" w:cs="Times New Roman"/>
          <w:sz w:val="26"/>
          <w:szCs w:val="26"/>
        </w:rPr>
      </w:pPr>
      <w:bookmarkStart w:id="48" w:name="_Toc42503445"/>
      <w:r w:rsidRPr="003D7B97">
        <w:rPr>
          <w:rFonts w:ascii="Times New Roman" w:hAnsi="Times New Roman" w:cs="Times New Roman"/>
          <w:sz w:val="26"/>
          <w:szCs w:val="26"/>
        </w:rPr>
        <w:t>Yêu cầ</w:t>
      </w:r>
      <w:r w:rsidR="0062142F" w:rsidRPr="003D7B97">
        <w:rPr>
          <w:rFonts w:ascii="Times New Roman" w:hAnsi="Times New Roman" w:cs="Times New Roman"/>
          <w:sz w:val="26"/>
          <w:szCs w:val="26"/>
        </w:rPr>
        <w:t>u chức năng</w:t>
      </w:r>
      <w:bookmarkEnd w:id="48"/>
    </w:p>
    <w:p w14:paraId="7E764DEF" w14:textId="77777777" w:rsidR="00F90E94" w:rsidRPr="003D7B97" w:rsidRDefault="005051EB" w:rsidP="00045567">
      <w:pPr>
        <w:pStyle w:val="ListParagraph"/>
        <w:numPr>
          <w:ilvl w:val="2"/>
          <w:numId w:val="9"/>
        </w:numPr>
        <w:spacing w:before="240" w:after="120" w:line="360" w:lineRule="auto"/>
        <w:jc w:val="both"/>
        <w:outlineLvl w:val="2"/>
        <w:rPr>
          <w:rFonts w:ascii="Times New Roman" w:hAnsi="Times New Roman" w:cs="Times New Roman"/>
          <w:sz w:val="26"/>
          <w:szCs w:val="26"/>
        </w:rPr>
      </w:pPr>
      <w:bookmarkStart w:id="49" w:name="_Toc381729205"/>
      <w:bookmarkStart w:id="50" w:name="_Toc42503446"/>
      <w:r w:rsidRPr="003D7B97">
        <w:rPr>
          <w:rFonts w:ascii="Times New Roman" w:hAnsi="Times New Roman" w:cs="Times New Roman"/>
          <w:sz w:val="26"/>
          <w:szCs w:val="26"/>
        </w:rPr>
        <w:t>Các yêu cầu phi chức năng</w:t>
      </w:r>
      <w:bookmarkEnd w:id="49"/>
      <w:bookmarkEnd w:id="50"/>
    </w:p>
    <w:p w14:paraId="1B98B2CD" w14:textId="77777777" w:rsidR="00F90E94" w:rsidRPr="003D7B97" w:rsidRDefault="00F90E94" w:rsidP="00037564">
      <w:pPr>
        <w:spacing w:line="360" w:lineRule="auto"/>
        <w:jc w:val="both"/>
        <w:rPr>
          <w:b/>
          <w:i/>
        </w:rPr>
      </w:pPr>
      <w:r w:rsidRPr="003D7B97">
        <w:rPr>
          <w:b/>
          <w:i/>
        </w:rPr>
        <w:t>Yêu cầu về hệ thống:</w:t>
      </w:r>
    </w:p>
    <w:p w14:paraId="4C102861" w14:textId="77777777" w:rsidR="00037564" w:rsidRPr="003D7B97" w:rsidRDefault="00F90E94" w:rsidP="0049246F">
      <w:pPr>
        <w:tabs>
          <w:tab w:val="left" w:pos="720"/>
        </w:tabs>
        <w:spacing w:before="120" w:line="360" w:lineRule="auto"/>
        <w:jc w:val="both"/>
      </w:pPr>
      <w:r w:rsidRPr="003D7B97">
        <w:rPr>
          <w:b/>
          <w:i/>
        </w:rPr>
        <w:t>Yêu cầu về giao diện</w:t>
      </w:r>
      <w:r w:rsidRPr="003D7B97">
        <w:t xml:space="preserve">: </w:t>
      </w:r>
    </w:p>
    <w:p w14:paraId="22E9FD23" w14:textId="77777777" w:rsidR="00F90E94" w:rsidRPr="003D7B97" w:rsidRDefault="00332AF0" w:rsidP="00045567">
      <w:pPr>
        <w:pStyle w:val="ListParagraph"/>
        <w:numPr>
          <w:ilvl w:val="1"/>
          <w:numId w:val="9"/>
        </w:numPr>
        <w:spacing w:before="24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51" w:name="_Toc42503447"/>
      <w:r w:rsidR="0062142F" w:rsidRPr="003D7B97">
        <w:rPr>
          <w:rFonts w:ascii="Times New Roman" w:hAnsi="Times New Roman" w:cs="Times New Roman"/>
          <w:b/>
          <w:sz w:val="26"/>
          <w:szCs w:val="26"/>
        </w:rPr>
        <w:t>Xây dựng mô hình Usecase</w:t>
      </w:r>
      <w:bookmarkEnd w:id="51"/>
    </w:p>
    <w:p w14:paraId="05A0F0C6" w14:textId="77777777" w:rsidR="0062142F" w:rsidRPr="003D7B97" w:rsidRDefault="0062142F" w:rsidP="00045567">
      <w:pPr>
        <w:pStyle w:val="ListParagraph"/>
        <w:numPr>
          <w:ilvl w:val="2"/>
          <w:numId w:val="9"/>
        </w:numPr>
        <w:spacing w:before="120" w:after="0" w:line="360" w:lineRule="auto"/>
        <w:jc w:val="both"/>
        <w:outlineLvl w:val="2"/>
        <w:rPr>
          <w:rFonts w:ascii="Times New Roman" w:hAnsi="Times New Roman" w:cs="Times New Roman"/>
          <w:sz w:val="26"/>
          <w:szCs w:val="26"/>
        </w:rPr>
      </w:pPr>
      <w:bookmarkStart w:id="52" w:name="_Toc42503448"/>
      <w:r w:rsidRPr="003D7B97">
        <w:rPr>
          <w:rFonts w:ascii="Times New Roman" w:hAnsi="Times New Roman" w:cs="Times New Roman"/>
          <w:sz w:val="26"/>
          <w:szCs w:val="26"/>
        </w:rPr>
        <w:t>Mô hình Usecase hệ thống</w:t>
      </w:r>
      <w:bookmarkEnd w:id="52"/>
    </w:p>
    <w:p w14:paraId="0A41933B" w14:textId="77777777" w:rsidR="009E34B1" w:rsidRPr="003D7B97" w:rsidRDefault="00B804C9" w:rsidP="00045567">
      <w:pPr>
        <w:pStyle w:val="Heading3"/>
        <w:numPr>
          <w:ilvl w:val="2"/>
          <w:numId w:val="9"/>
        </w:numPr>
        <w:spacing w:after="240"/>
        <w:rPr>
          <w:rFonts w:ascii="Times New Roman" w:hAnsi="Times New Roman" w:cs="Times New Roman"/>
          <w:b w:val="0"/>
          <w:color w:val="auto"/>
        </w:rPr>
      </w:pPr>
      <w:bookmarkStart w:id="53" w:name="_Toc42503449"/>
      <w:r w:rsidRPr="003D7B97">
        <w:rPr>
          <w:rFonts w:ascii="Times New Roman" w:hAnsi="Times New Roman" w:cs="Times New Roman"/>
          <w:b w:val="0"/>
          <w:color w:val="auto"/>
        </w:rPr>
        <w:t>Danh sách các tác nhân của hệ thống</w:t>
      </w:r>
      <w:bookmarkEnd w:id="53"/>
    </w:p>
    <w:p w14:paraId="10B9F3DC" w14:textId="77777777" w:rsidR="009E34B1" w:rsidRPr="003D7B97" w:rsidRDefault="00B804C9" w:rsidP="00045567">
      <w:pPr>
        <w:pStyle w:val="Heading3"/>
        <w:numPr>
          <w:ilvl w:val="2"/>
          <w:numId w:val="9"/>
        </w:numPr>
        <w:spacing w:before="0" w:after="240"/>
        <w:rPr>
          <w:rFonts w:ascii="Times New Roman" w:hAnsi="Times New Roman" w:cs="Times New Roman"/>
          <w:b w:val="0"/>
          <w:color w:val="auto"/>
        </w:rPr>
      </w:pPr>
      <w:bookmarkStart w:id="54" w:name="_Toc42503450"/>
      <w:r w:rsidRPr="003D7B97">
        <w:rPr>
          <w:rFonts w:ascii="Times New Roman" w:hAnsi="Times New Roman" w:cs="Times New Roman"/>
          <w:b w:val="0"/>
          <w:color w:val="auto"/>
        </w:rPr>
        <w:t>Danh sách các hiện thực hóa Usecase</w:t>
      </w:r>
      <w:bookmarkEnd w:id="54"/>
    </w:p>
    <w:p w14:paraId="48CD05F4" w14:textId="77777777" w:rsidR="00306193" w:rsidRPr="003D7B97" w:rsidRDefault="00612DDB" w:rsidP="00045567">
      <w:pPr>
        <w:pStyle w:val="ListParagraph"/>
        <w:numPr>
          <w:ilvl w:val="1"/>
          <w:numId w:val="9"/>
        </w:numPr>
        <w:spacing w:before="12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55" w:name="_Toc42503451"/>
      <w:r w:rsidR="00306193" w:rsidRPr="003D7B97">
        <w:rPr>
          <w:rFonts w:ascii="Times New Roman" w:hAnsi="Times New Roman" w:cs="Times New Roman"/>
          <w:b/>
          <w:sz w:val="26"/>
          <w:szCs w:val="26"/>
        </w:rPr>
        <w:t>Đặc tả Usecase</w:t>
      </w:r>
      <w:bookmarkEnd w:id="55"/>
    </w:p>
    <w:p w14:paraId="7C6A42F8" w14:textId="77777777" w:rsidR="0007500F" w:rsidRPr="003D7B97" w:rsidRDefault="00612DDB" w:rsidP="00045567">
      <w:pPr>
        <w:pStyle w:val="ListParagraph"/>
        <w:numPr>
          <w:ilvl w:val="1"/>
          <w:numId w:val="9"/>
        </w:numPr>
        <w:spacing w:before="12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56" w:name="_Toc42503452"/>
      <w:r w:rsidR="0007500F" w:rsidRPr="003D7B97">
        <w:rPr>
          <w:rFonts w:ascii="Times New Roman" w:hAnsi="Times New Roman" w:cs="Times New Roman"/>
          <w:b/>
          <w:sz w:val="26"/>
          <w:szCs w:val="26"/>
        </w:rPr>
        <w:t xml:space="preserve">Sơ đồ tuần tự (Sequence </w:t>
      </w:r>
      <w:r w:rsidR="005231C7" w:rsidRPr="003D7B97">
        <w:rPr>
          <w:rFonts w:ascii="Times New Roman" w:hAnsi="Times New Roman" w:cs="Times New Roman"/>
          <w:b/>
          <w:sz w:val="26"/>
          <w:szCs w:val="26"/>
        </w:rPr>
        <w:t>D</w:t>
      </w:r>
      <w:r w:rsidR="0007500F" w:rsidRPr="003D7B97">
        <w:rPr>
          <w:rFonts w:ascii="Times New Roman" w:hAnsi="Times New Roman" w:cs="Times New Roman"/>
          <w:b/>
          <w:sz w:val="26"/>
          <w:szCs w:val="26"/>
        </w:rPr>
        <w:t>iagram) và Sơ đồ lớp (Class Diagram)</w:t>
      </w:r>
      <w:bookmarkEnd w:id="56"/>
    </w:p>
    <w:p w14:paraId="1398226D" w14:textId="77777777" w:rsidR="008F5C1E" w:rsidRPr="003D7B97" w:rsidRDefault="0007500F" w:rsidP="00045567">
      <w:pPr>
        <w:pStyle w:val="ListParagraph"/>
        <w:numPr>
          <w:ilvl w:val="2"/>
          <w:numId w:val="9"/>
        </w:numPr>
        <w:spacing w:before="120" w:after="0" w:line="360" w:lineRule="auto"/>
        <w:jc w:val="both"/>
        <w:outlineLvl w:val="2"/>
        <w:rPr>
          <w:rFonts w:ascii="Times New Roman" w:hAnsi="Times New Roman" w:cs="Times New Roman"/>
          <w:sz w:val="26"/>
          <w:szCs w:val="26"/>
        </w:rPr>
      </w:pPr>
      <w:bookmarkStart w:id="57" w:name="_Toc42503453"/>
      <w:r w:rsidRPr="003D7B97">
        <w:rPr>
          <w:rFonts w:ascii="Times New Roman" w:hAnsi="Times New Roman" w:cs="Times New Roman"/>
          <w:sz w:val="26"/>
          <w:szCs w:val="26"/>
        </w:rPr>
        <w:t>Sơ đồ tuần tự và sơ đồ lớp cho từng Usecase</w:t>
      </w:r>
      <w:bookmarkEnd w:id="57"/>
    </w:p>
    <w:p w14:paraId="4E6D6CAA" w14:textId="77777777" w:rsidR="000B3B0D" w:rsidRPr="003D7B97" w:rsidRDefault="001C14A0" w:rsidP="00045567">
      <w:pPr>
        <w:pStyle w:val="ListParagraph"/>
        <w:numPr>
          <w:ilvl w:val="3"/>
          <w:numId w:val="9"/>
        </w:numPr>
        <w:spacing w:before="120" w:after="0" w:line="360" w:lineRule="auto"/>
        <w:jc w:val="both"/>
        <w:rPr>
          <w:rFonts w:ascii="Times New Roman" w:hAnsi="Times New Roman" w:cs="Times New Roman"/>
          <w:sz w:val="26"/>
          <w:szCs w:val="26"/>
        </w:rPr>
      </w:pPr>
      <w:r w:rsidRPr="003D7B97">
        <w:rPr>
          <w:rFonts w:ascii="Times New Roman" w:hAnsi="Times New Roman" w:cs="Times New Roman"/>
          <w:sz w:val="26"/>
          <w:szCs w:val="26"/>
        </w:rPr>
        <w:t xml:space="preserve"> </w:t>
      </w:r>
      <w:r w:rsidR="003518F3" w:rsidRPr="003D7B97">
        <w:rPr>
          <w:rFonts w:ascii="Times New Roman" w:hAnsi="Times New Roman" w:cs="Times New Roman"/>
          <w:sz w:val="26"/>
          <w:szCs w:val="26"/>
        </w:rPr>
        <w:t>Usecase</w:t>
      </w:r>
    </w:p>
    <w:p w14:paraId="56EE9105" w14:textId="77777777" w:rsidR="00020644" w:rsidRPr="003D7B97" w:rsidRDefault="000B3B0D" w:rsidP="00045567">
      <w:pPr>
        <w:pStyle w:val="ListParagraph"/>
        <w:numPr>
          <w:ilvl w:val="4"/>
          <w:numId w:val="9"/>
        </w:numPr>
        <w:spacing w:before="120" w:line="360" w:lineRule="auto"/>
        <w:jc w:val="both"/>
        <w:rPr>
          <w:rFonts w:ascii="Times New Roman" w:hAnsi="Times New Roman" w:cs="Times New Roman"/>
          <w:sz w:val="26"/>
          <w:szCs w:val="26"/>
        </w:rPr>
      </w:pPr>
      <w:r w:rsidRPr="003D7B97">
        <w:rPr>
          <w:rFonts w:ascii="Times New Roman" w:hAnsi="Times New Roman" w:cs="Times New Roman"/>
          <w:sz w:val="26"/>
          <w:szCs w:val="26"/>
        </w:rPr>
        <w:t>Sơ đồ tuần tự</w:t>
      </w:r>
      <w:r w:rsidR="003518F3" w:rsidRPr="003D7B97">
        <w:rPr>
          <w:rFonts w:ascii="Times New Roman" w:hAnsi="Times New Roman" w:cs="Times New Roman"/>
          <w:sz w:val="26"/>
          <w:szCs w:val="26"/>
        </w:rPr>
        <w:t xml:space="preserve"> usecase</w:t>
      </w:r>
    </w:p>
    <w:p w14:paraId="193E4FCD" w14:textId="77777777" w:rsidR="000B3B0D" w:rsidRPr="003D7B97" w:rsidRDefault="000B3B0D" w:rsidP="00045567">
      <w:pPr>
        <w:pStyle w:val="ListParagraph"/>
        <w:numPr>
          <w:ilvl w:val="4"/>
          <w:numId w:val="9"/>
        </w:numPr>
        <w:spacing w:before="120" w:line="360" w:lineRule="auto"/>
        <w:jc w:val="both"/>
        <w:rPr>
          <w:rFonts w:ascii="Times New Roman" w:hAnsi="Times New Roman" w:cs="Times New Roman"/>
          <w:b/>
          <w:sz w:val="26"/>
          <w:szCs w:val="26"/>
        </w:rPr>
      </w:pPr>
      <w:r w:rsidRPr="003D7B97">
        <w:rPr>
          <w:rFonts w:ascii="Times New Roman" w:hAnsi="Times New Roman" w:cs="Times New Roman"/>
          <w:b/>
          <w:sz w:val="26"/>
          <w:szCs w:val="26"/>
        </w:rPr>
        <w:t>Sơ đồ lớp</w:t>
      </w:r>
    </w:p>
    <w:p w14:paraId="06881CEE" w14:textId="77777777" w:rsidR="00B17641" w:rsidRPr="003D7B97" w:rsidRDefault="000B3B0D" w:rsidP="00045567">
      <w:pPr>
        <w:pStyle w:val="ListParagraph"/>
        <w:numPr>
          <w:ilvl w:val="2"/>
          <w:numId w:val="9"/>
        </w:numPr>
        <w:spacing w:before="120" w:line="360" w:lineRule="auto"/>
        <w:jc w:val="both"/>
        <w:rPr>
          <w:rFonts w:ascii="Times New Roman" w:hAnsi="Times New Roman" w:cs="Times New Roman"/>
          <w:sz w:val="26"/>
          <w:szCs w:val="26"/>
        </w:rPr>
      </w:pPr>
      <w:r w:rsidRPr="003D7B97">
        <w:rPr>
          <w:rFonts w:ascii="Times New Roman" w:hAnsi="Times New Roman" w:cs="Times New Roman"/>
          <w:sz w:val="26"/>
          <w:szCs w:val="26"/>
        </w:rPr>
        <w:t>Sơ đồ lớp tổng quát của hệ thống</w:t>
      </w:r>
    </w:p>
    <w:p w14:paraId="2ECA8571" w14:textId="77777777" w:rsidR="00E72808" w:rsidRPr="003D7B97" w:rsidRDefault="00B03C8D" w:rsidP="00045567">
      <w:pPr>
        <w:pStyle w:val="ListParagraph"/>
        <w:numPr>
          <w:ilvl w:val="2"/>
          <w:numId w:val="9"/>
        </w:numPr>
        <w:spacing w:before="120" w:line="360" w:lineRule="auto"/>
        <w:jc w:val="both"/>
        <w:outlineLvl w:val="2"/>
        <w:rPr>
          <w:rFonts w:ascii="Times New Roman" w:hAnsi="Times New Roman" w:cs="Times New Roman"/>
          <w:sz w:val="26"/>
          <w:szCs w:val="26"/>
        </w:rPr>
      </w:pPr>
      <w:bookmarkStart w:id="58" w:name="_Toc42503454"/>
      <w:r w:rsidRPr="003D7B97">
        <w:rPr>
          <w:rFonts w:ascii="Times New Roman" w:hAnsi="Times New Roman" w:cs="Times New Roman"/>
          <w:sz w:val="26"/>
          <w:szCs w:val="26"/>
        </w:rPr>
        <w:t>D</w:t>
      </w:r>
      <w:r w:rsidR="000B3B0D" w:rsidRPr="003D7B97">
        <w:rPr>
          <w:rFonts w:ascii="Times New Roman" w:hAnsi="Times New Roman" w:cs="Times New Roman"/>
          <w:sz w:val="26"/>
          <w:szCs w:val="26"/>
        </w:rPr>
        <w:t>anh sách các lớp trong mô hình</w:t>
      </w:r>
      <w:bookmarkEnd w:id="58"/>
    </w:p>
    <w:p w14:paraId="2A6E159F" w14:textId="77777777" w:rsidR="00020644" w:rsidRPr="003D7B97" w:rsidRDefault="00332AF0" w:rsidP="00045567">
      <w:pPr>
        <w:pStyle w:val="ListParagraph"/>
        <w:numPr>
          <w:ilvl w:val="1"/>
          <w:numId w:val="9"/>
        </w:numPr>
        <w:spacing w:before="12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59" w:name="_Toc42503455"/>
      <w:r w:rsidR="005231C7" w:rsidRPr="003D7B97">
        <w:rPr>
          <w:rFonts w:ascii="Times New Roman" w:hAnsi="Times New Roman" w:cs="Times New Roman"/>
          <w:b/>
          <w:sz w:val="26"/>
          <w:szCs w:val="26"/>
        </w:rPr>
        <w:t>Sơ đồ trạng thái (State Diagram)</w:t>
      </w:r>
      <w:bookmarkEnd w:id="59"/>
    </w:p>
    <w:p w14:paraId="5C4038DF" w14:textId="77777777" w:rsidR="000A4A67" w:rsidRPr="003D7B97" w:rsidRDefault="00734369" w:rsidP="00045567">
      <w:pPr>
        <w:pStyle w:val="ListParagraph"/>
        <w:numPr>
          <w:ilvl w:val="1"/>
          <w:numId w:val="9"/>
        </w:numPr>
        <w:spacing w:before="12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60" w:name="_Toc42503456"/>
      <w:r w:rsidRPr="003D7B97">
        <w:rPr>
          <w:rFonts w:ascii="Times New Roman" w:hAnsi="Times New Roman" w:cs="Times New Roman"/>
          <w:b/>
          <w:sz w:val="26"/>
          <w:szCs w:val="26"/>
        </w:rPr>
        <w:t>Thuật toán (nếu có)</w:t>
      </w:r>
      <w:bookmarkEnd w:id="60"/>
    </w:p>
    <w:p w14:paraId="26D2A120" w14:textId="77777777" w:rsidR="000A4A67" w:rsidRPr="003D7B97" w:rsidRDefault="000A4A67" w:rsidP="000A4A67">
      <w:pPr>
        <w:spacing w:line="360" w:lineRule="auto"/>
        <w:jc w:val="both"/>
      </w:pPr>
    </w:p>
    <w:p w14:paraId="797C017E" w14:textId="77777777" w:rsidR="00712E51" w:rsidRPr="003D7B97" w:rsidRDefault="00712E51">
      <w:pPr>
        <w:spacing w:after="200" w:line="276" w:lineRule="auto"/>
        <w:rPr>
          <w:rFonts w:eastAsiaTheme="majorEastAsia"/>
          <w:b/>
          <w:bCs/>
          <w:sz w:val="28"/>
          <w:szCs w:val="28"/>
        </w:rPr>
      </w:pPr>
      <w:r w:rsidRPr="003D7B97">
        <w:br w:type="page"/>
      </w:r>
    </w:p>
    <w:p w14:paraId="255239CF" w14:textId="77777777" w:rsidR="001842F4" w:rsidRPr="003D7B97" w:rsidRDefault="001842F4" w:rsidP="000A4A67">
      <w:pPr>
        <w:pStyle w:val="Heading1"/>
        <w:spacing w:after="240" w:line="360" w:lineRule="auto"/>
        <w:rPr>
          <w:rFonts w:ascii="Times New Roman" w:hAnsi="Times New Roman" w:cs="Times New Roman"/>
          <w:b w:val="0"/>
          <w:color w:val="auto"/>
        </w:rPr>
      </w:pPr>
      <w:bookmarkStart w:id="61" w:name="_Toc42503457"/>
      <w:r w:rsidRPr="003D7B97">
        <w:rPr>
          <w:rFonts w:ascii="Times New Roman" w:hAnsi="Times New Roman" w:cs="Times New Roman"/>
          <w:color w:val="auto"/>
        </w:rPr>
        <w:lastRenderedPageBreak/>
        <w:t xml:space="preserve">CHƯƠNG 4: </w:t>
      </w:r>
      <w:r w:rsidR="00F44FE0" w:rsidRPr="003D7B97">
        <w:rPr>
          <w:rFonts w:ascii="Times New Roman" w:hAnsi="Times New Roman" w:cs="Times New Roman"/>
          <w:color w:val="auto"/>
        </w:rPr>
        <w:t>HIỆN THỰC</w:t>
      </w:r>
      <w:r w:rsidR="00584D73" w:rsidRPr="003D7B97">
        <w:rPr>
          <w:rFonts w:ascii="Times New Roman" w:hAnsi="Times New Roman" w:cs="Times New Roman"/>
          <w:color w:val="auto"/>
        </w:rPr>
        <w:t xml:space="preserve"> VÀ TRIỂN KHAI HỆ THỐNG</w:t>
      </w:r>
      <w:bookmarkEnd w:id="61"/>
    </w:p>
    <w:p w14:paraId="5E807790" w14:textId="77777777" w:rsidR="00B02D11" w:rsidRPr="003D7B97" w:rsidRDefault="000423D0" w:rsidP="00045567">
      <w:pPr>
        <w:pStyle w:val="ListParagraph"/>
        <w:numPr>
          <w:ilvl w:val="1"/>
          <w:numId w:val="10"/>
        </w:numPr>
        <w:spacing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62" w:name="_Toc42503458"/>
      <w:r w:rsidR="00F1331A" w:rsidRPr="003D7B97">
        <w:rPr>
          <w:rFonts w:ascii="Times New Roman" w:hAnsi="Times New Roman" w:cs="Times New Roman"/>
          <w:b/>
          <w:sz w:val="26"/>
          <w:szCs w:val="26"/>
        </w:rPr>
        <w:t xml:space="preserve">Mô hình CSDL </w:t>
      </w:r>
      <w:r w:rsidR="00B43C0D" w:rsidRPr="003D7B97">
        <w:rPr>
          <w:rFonts w:ascii="Times New Roman" w:hAnsi="Times New Roman" w:cs="Times New Roman"/>
          <w:b/>
          <w:sz w:val="26"/>
          <w:szCs w:val="26"/>
        </w:rPr>
        <w:t>cài đặt</w:t>
      </w:r>
      <w:bookmarkEnd w:id="62"/>
    </w:p>
    <w:p w14:paraId="0177C674" w14:textId="77777777" w:rsidR="00D50DEF" w:rsidRPr="003D7B97" w:rsidRDefault="0049246F" w:rsidP="00045567">
      <w:pPr>
        <w:pStyle w:val="ListParagraph"/>
        <w:numPr>
          <w:ilvl w:val="1"/>
          <w:numId w:val="10"/>
        </w:numPr>
        <w:spacing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63" w:name="_Toc42503459"/>
      <w:r w:rsidR="00241096" w:rsidRPr="003D7B97">
        <w:rPr>
          <w:rFonts w:ascii="Times New Roman" w:hAnsi="Times New Roman" w:cs="Times New Roman"/>
          <w:b/>
          <w:sz w:val="26"/>
          <w:szCs w:val="26"/>
        </w:rPr>
        <w:t>Cài đặt</w:t>
      </w:r>
      <w:bookmarkEnd w:id="63"/>
    </w:p>
    <w:p w14:paraId="6B04FC45" w14:textId="77777777" w:rsidR="00152FBC" w:rsidRPr="003D7B97" w:rsidRDefault="00152FBC" w:rsidP="00045567">
      <w:pPr>
        <w:pStyle w:val="ListParagraph"/>
        <w:numPr>
          <w:ilvl w:val="2"/>
          <w:numId w:val="10"/>
        </w:numPr>
        <w:spacing w:after="0" w:line="360" w:lineRule="auto"/>
        <w:jc w:val="both"/>
        <w:outlineLvl w:val="2"/>
        <w:rPr>
          <w:rFonts w:ascii="Times New Roman" w:hAnsi="Times New Roman" w:cs="Times New Roman"/>
          <w:sz w:val="26"/>
          <w:szCs w:val="26"/>
        </w:rPr>
      </w:pPr>
      <w:bookmarkStart w:id="64" w:name="_Toc42503460"/>
      <w:r w:rsidRPr="003D7B97">
        <w:rPr>
          <w:rFonts w:ascii="Times New Roman" w:hAnsi="Times New Roman" w:cs="Times New Roman"/>
          <w:sz w:val="26"/>
          <w:szCs w:val="26"/>
        </w:rPr>
        <w:t>Môi trường phát triển hệ thống</w:t>
      </w:r>
      <w:bookmarkEnd w:id="64"/>
    </w:p>
    <w:p w14:paraId="394EE2BF" w14:textId="77777777" w:rsidR="00152FBC" w:rsidRPr="003D7B97" w:rsidRDefault="005A1272" w:rsidP="00045567">
      <w:pPr>
        <w:pStyle w:val="ListParagraph"/>
        <w:numPr>
          <w:ilvl w:val="2"/>
          <w:numId w:val="10"/>
        </w:numPr>
        <w:spacing w:before="120" w:after="0" w:line="360" w:lineRule="auto"/>
        <w:jc w:val="both"/>
        <w:outlineLvl w:val="2"/>
        <w:rPr>
          <w:rFonts w:ascii="Times New Roman" w:hAnsi="Times New Roman" w:cs="Times New Roman"/>
          <w:sz w:val="26"/>
          <w:szCs w:val="26"/>
        </w:rPr>
      </w:pPr>
      <w:bookmarkStart w:id="65" w:name="_Toc42503461"/>
      <w:r w:rsidRPr="003D7B97">
        <w:rPr>
          <w:rFonts w:ascii="Times New Roman" w:hAnsi="Times New Roman" w:cs="Times New Roman"/>
          <w:sz w:val="26"/>
          <w:szCs w:val="26"/>
        </w:rPr>
        <w:t>Môi trường triển khai</w:t>
      </w:r>
      <w:bookmarkEnd w:id="65"/>
    </w:p>
    <w:p w14:paraId="225D8C2F" w14:textId="77777777" w:rsidR="00F91460" w:rsidRPr="003D7B97" w:rsidRDefault="0049246F" w:rsidP="00045567">
      <w:pPr>
        <w:pStyle w:val="ListParagraph"/>
        <w:numPr>
          <w:ilvl w:val="1"/>
          <w:numId w:val="10"/>
        </w:numPr>
        <w:spacing w:before="12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66" w:name="_Toc42503462"/>
      <w:r w:rsidR="00F91460" w:rsidRPr="003D7B97">
        <w:rPr>
          <w:rFonts w:ascii="Times New Roman" w:hAnsi="Times New Roman" w:cs="Times New Roman"/>
          <w:b/>
          <w:sz w:val="26"/>
          <w:szCs w:val="26"/>
        </w:rPr>
        <w:t>Sơ đồ triển khai</w:t>
      </w:r>
      <w:r w:rsidR="00BA0308" w:rsidRPr="003D7B97">
        <w:rPr>
          <w:rFonts w:ascii="Times New Roman" w:hAnsi="Times New Roman" w:cs="Times New Roman"/>
          <w:b/>
          <w:sz w:val="26"/>
          <w:szCs w:val="26"/>
        </w:rPr>
        <w:t xml:space="preserve"> (Deployment Diagram)</w:t>
      </w:r>
      <w:bookmarkEnd w:id="66"/>
    </w:p>
    <w:p w14:paraId="79D7B5E5" w14:textId="77777777" w:rsidR="005F4338" w:rsidRPr="003D7B97" w:rsidRDefault="0049246F" w:rsidP="00045567">
      <w:pPr>
        <w:pStyle w:val="ListParagraph"/>
        <w:numPr>
          <w:ilvl w:val="1"/>
          <w:numId w:val="10"/>
        </w:numPr>
        <w:spacing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67" w:name="_Toc42503463"/>
      <w:r w:rsidR="004976CB" w:rsidRPr="003D7B97">
        <w:rPr>
          <w:rFonts w:ascii="Times New Roman" w:hAnsi="Times New Roman" w:cs="Times New Roman"/>
          <w:b/>
          <w:sz w:val="26"/>
          <w:szCs w:val="26"/>
        </w:rPr>
        <w:t>Kết quả xây dựng ứng dụng</w:t>
      </w:r>
      <w:bookmarkEnd w:id="67"/>
    </w:p>
    <w:p w14:paraId="636A15B0" w14:textId="77777777" w:rsidR="00DE7A13" w:rsidRPr="003D7B97" w:rsidRDefault="000C7D33" w:rsidP="00045567">
      <w:pPr>
        <w:pStyle w:val="ListParagraph"/>
        <w:numPr>
          <w:ilvl w:val="2"/>
          <w:numId w:val="10"/>
        </w:numPr>
        <w:spacing w:line="360" w:lineRule="auto"/>
        <w:jc w:val="both"/>
        <w:outlineLvl w:val="2"/>
        <w:rPr>
          <w:rFonts w:ascii="Times New Roman" w:hAnsi="Times New Roman" w:cs="Times New Roman"/>
          <w:sz w:val="26"/>
          <w:szCs w:val="26"/>
        </w:rPr>
      </w:pPr>
      <w:bookmarkStart w:id="68" w:name="_Toc42503464"/>
      <w:r w:rsidRPr="003D7B97">
        <w:rPr>
          <w:rFonts w:ascii="Times New Roman" w:hAnsi="Times New Roman" w:cs="Times New Roman"/>
          <w:sz w:val="26"/>
          <w:szCs w:val="26"/>
        </w:rPr>
        <w:t>Danh sách các màn hình hệ thống</w:t>
      </w:r>
      <w:bookmarkEnd w:id="68"/>
    </w:p>
    <w:p w14:paraId="77CEF8BF" w14:textId="77777777" w:rsidR="00756456" w:rsidRPr="003D7B97" w:rsidRDefault="00756456" w:rsidP="00564A2C">
      <w:pPr>
        <w:spacing w:line="360" w:lineRule="auto"/>
        <w:rPr>
          <w:b/>
        </w:rPr>
      </w:pPr>
    </w:p>
    <w:p w14:paraId="5A29A23C" w14:textId="77777777" w:rsidR="00BC074C" w:rsidRPr="003D7B97" w:rsidRDefault="007D6823" w:rsidP="0049246F">
      <w:pPr>
        <w:spacing w:after="200" w:line="276" w:lineRule="auto"/>
      </w:pPr>
      <w:r w:rsidRPr="003D7B97">
        <w:br w:type="page"/>
      </w:r>
    </w:p>
    <w:p w14:paraId="0A41B28A" w14:textId="77777777" w:rsidR="00BC074C" w:rsidRPr="003D7B97" w:rsidRDefault="00BC074C" w:rsidP="00BC074C">
      <w:pPr>
        <w:pStyle w:val="Heading1"/>
        <w:spacing w:after="240" w:line="360" w:lineRule="auto"/>
        <w:rPr>
          <w:rFonts w:ascii="Times New Roman" w:hAnsi="Times New Roman" w:cs="Times New Roman"/>
          <w:b w:val="0"/>
          <w:color w:val="auto"/>
        </w:rPr>
      </w:pPr>
      <w:bookmarkStart w:id="69" w:name="_Toc42503465"/>
      <w:r w:rsidRPr="003D7B97">
        <w:rPr>
          <w:rFonts w:ascii="Times New Roman" w:hAnsi="Times New Roman" w:cs="Times New Roman"/>
          <w:color w:val="auto"/>
        </w:rPr>
        <w:lastRenderedPageBreak/>
        <w:t xml:space="preserve">CHƯƠNG </w:t>
      </w:r>
      <w:r w:rsidR="00A62668" w:rsidRPr="003D7B97">
        <w:rPr>
          <w:rFonts w:ascii="Times New Roman" w:hAnsi="Times New Roman" w:cs="Times New Roman"/>
          <w:color w:val="auto"/>
        </w:rPr>
        <w:t>5</w:t>
      </w:r>
      <w:r w:rsidRPr="003D7B97">
        <w:rPr>
          <w:rFonts w:ascii="Times New Roman" w:hAnsi="Times New Roman" w:cs="Times New Roman"/>
          <w:color w:val="auto"/>
        </w:rPr>
        <w:t>: KIỂM THỬ</w:t>
      </w:r>
      <w:bookmarkEnd w:id="69"/>
    </w:p>
    <w:p w14:paraId="156B0A56" w14:textId="77777777" w:rsidR="008B1E5B" w:rsidRPr="003D7B97" w:rsidRDefault="008D0539" w:rsidP="00045567">
      <w:pPr>
        <w:pStyle w:val="ListParagraph"/>
        <w:numPr>
          <w:ilvl w:val="1"/>
          <w:numId w:val="11"/>
        </w:numPr>
        <w:spacing w:before="24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70" w:name="_Toc42503466"/>
      <w:r w:rsidR="00B07924" w:rsidRPr="003D7B97">
        <w:rPr>
          <w:rFonts w:ascii="Times New Roman" w:hAnsi="Times New Roman" w:cs="Times New Roman"/>
          <w:b/>
          <w:sz w:val="26"/>
          <w:szCs w:val="26"/>
        </w:rPr>
        <w:t>Test Case</w:t>
      </w:r>
      <w:bookmarkEnd w:id="70"/>
    </w:p>
    <w:p w14:paraId="4678538B" w14:textId="77777777" w:rsidR="00C64BFA" w:rsidRPr="003D7B97" w:rsidRDefault="008B1E5B" w:rsidP="00045567">
      <w:pPr>
        <w:pStyle w:val="ListParagraph"/>
        <w:numPr>
          <w:ilvl w:val="2"/>
          <w:numId w:val="11"/>
        </w:numPr>
        <w:spacing w:after="0" w:line="360" w:lineRule="auto"/>
        <w:jc w:val="both"/>
        <w:outlineLvl w:val="2"/>
        <w:rPr>
          <w:rFonts w:ascii="Times New Roman" w:hAnsi="Times New Roman" w:cs="Times New Roman"/>
          <w:sz w:val="26"/>
          <w:szCs w:val="26"/>
        </w:rPr>
      </w:pPr>
      <w:bookmarkStart w:id="71" w:name="_Toc42503467"/>
      <w:r w:rsidRPr="003D7B97">
        <w:rPr>
          <w:rFonts w:ascii="Times New Roman" w:hAnsi="Times New Roman" w:cs="Times New Roman"/>
          <w:sz w:val="26"/>
          <w:szCs w:val="26"/>
        </w:rPr>
        <w:t>T</w:t>
      </w:r>
      <w:r w:rsidR="00FB7A37" w:rsidRPr="003D7B97">
        <w:rPr>
          <w:rFonts w:ascii="Times New Roman" w:hAnsi="Times New Roman" w:cs="Times New Roman"/>
          <w:sz w:val="26"/>
          <w:szCs w:val="26"/>
        </w:rPr>
        <w:t>est Case 1</w:t>
      </w:r>
      <w:bookmarkEnd w:id="71"/>
    </w:p>
    <w:p w14:paraId="1129CE38" w14:textId="77777777" w:rsidR="008B1E5B" w:rsidRPr="003D7B97" w:rsidRDefault="008B1E5B" w:rsidP="00045567">
      <w:pPr>
        <w:pStyle w:val="ListParagraph"/>
        <w:numPr>
          <w:ilvl w:val="1"/>
          <w:numId w:val="11"/>
        </w:numPr>
        <w:spacing w:before="120" w:after="0" w:line="360" w:lineRule="auto"/>
        <w:jc w:val="both"/>
        <w:outlineLvl w:val="1"/>
        <w:rPr>
          <w:rFonts w:ascii="Times New Roman" w:hAnsi="Times New Roman" w:cs="Times New Roman"/>
          <w:b/>
          <w:sz w:val="26"/>
          <w:szCs w:val="26"/>
        </w:rPr>
      </w:pPr>
      <w:bookmarkStart w:id="72" w:name="_Toc42503468"/>
      <w:r w:rsidRPr="003D7B97">
        <w:rPr>
          <w:rFonts w:ascii="Times New Roman" w:hAnsi="Times New Roman" w:cs="Times New Roman"/>
          <w:b/>
          <w:sz w:val="26"/>
          <w:szCs w:val="26"/>
        </w:rPr>
        <w:t>Kết quả kiểm thử</w:t>
      </w:r>
      <w:bookmarkEnd w:id="72"/>
    </w:p>
    <w:p w14:paraId="0BD90234" w14:textId="77777777" w:rsidR="008B1E5B" w:rsidRPr="003D7B97" w:rsidRDefault="008B1E5B" w:rsidP="00045567">
      <w:pPr>
        <w:pStyle w:val="ListParagraph"/>
        <w:numPr>
          <w:ilvl w:val="2"/>
          <w:numId w:val="11"/>
        </w:numPr>
        <w:spacing w:before="240" w:after="0" w:line="360" w:lineRule="auto"/>
        <w:jc w:val="both"/>
        <w:outlineLvl w:val="2"/>
        <w:rPr>
          <w:rFonts w:ascii="Times New Roman" w:hAnsi="Times New Roman" w:cs="Times New Roman"/>
          <w:sz w:val="26"/>
          <w:szCs w:val="26"/>
        </w:rPr>
      </w:pPr>
      <w:bookmarkStart w:id="73" w:name="_Toc42503469"/>
      <w:r w:rsidRPr="003D7B97">
        <w:rPr>
          <w:rFonts w:ascii="Times New Roman" w:hAnsi="Times New Roman" w:cs="Times New Roman"/>
          <w:sz w:val="26"/>
          <w:szCs w:val="26"/>
        </w:rPr>
        <w:t>Chỉ số đánh giá độ lỗi</w:t>
      </w:r>
      <w:bookmarkEnd w:id="73"/>
    </w:p>
    <w:p w14:paraId="1F363FC9" w14:textId="77777777" w:rsidR="008B1E5B" w:rsidRPr="003D7B97" w:rsidRDefault="008B1E5B" w:rsidP="00045567">
      <w:pPr>
        <w:pStyle w:val="ListParagraph"/>
        <w:numPr>
          <w:ilvl w:val="2"/>
          <w:numId w:val="11"/>
        </w:numPr>
        <w:spacing w:before="120" w:after="0" w:line="360" w:lineRule="auto"/>
        <w:jc w:val="both"/>
        <w:outlineLvl w:val="2"/>
        <w:rPr>
          <w:rFonts w:ascii="Times New Roman" w:hAnsi="Times New Roman" w:cs="Times New Roman"/>
          <w:sz w:val="26"/>
          <w:szCs w:val="26"/>
        </w:rPr>
      </w:pPr>
      <w:bookmarkStart w:id="74" w:name="_Toc42503470"/>
      <w:r w:rsidRPr="003D7B97">
        <w:rPr>
          <w:rFonts w:ascii="Times New Roman" w:hAnsi="Times New Roman" w:cs="Times New Roman"/>
          <w:sz w:val="26"/>
          <w:szCs w:val="26"/>
        </w:rPr>
        <w:t>Chỉ số đánh giá chất lượng</w:t>
      </w:r>
      <w:bookmarkEnd w:id="74"/>
    </w:p>
    <w:p w14:paraId="7F39D303" w14:textId="77777777" w:rsidR="00FE67EA" w:rsidRPr="003D7B97" w:rsidRDefault="00FC5E88" w:rsidP="00045567">
      <w:pPr>
        <w:pStyle w:val="ListParagraph"/>
        <w:numPr>
          <w:ilvl w:val="2"/>
          <w:numId w:val="11"/>
        </w:numPr>
        <w:spacing w:before="120" w:after="0" w:line="360" w:lineRule="auto"/>
        <w:jc w:val="both"/>
        <w:outlineLvl w:val="2"/>
        <w:rPr>
          <w:rFonts w:ascii="Times New Roman" w:hAnsi="Times New Roman" w:cs="Times New Roman"/>
          <w:sz w:val="26"/>
          <w:szCs w:val="26"/>
        </w:rPr>
      </w:pPr>
      <w:bookmarkStart w:id="75" w:name="_Toc42503471"/>
      <w:r w:rsidRPr="003D7B97">
        <w:rPr>
          <w:rFonts w:ascii="Times New Roman" w:hAnsi="Times New Roman" w:cs="Times New Roman"/>
          <w:sz w:val="26"/>
          <w:szCs w:val="26"/>
        </w:rPr>
        <w:t>Đánh giá tham số dùng trong thuật toán</w:t>
      </w:r>
      <w:bookmarkEnd w:id="75"/>
    </w:p>
    <w:p w14:paraId="686127DA" w14:textId="77777777" w:rsidR="009C78FC" w:rsidRPr="003D7B97" w:rsidRDefault="009C78FC">
      <w:pPr>
        <w:spacing w:after="200" w:line="276" w:lineRule="auto"/>
        <w:rPr>
          <w:rFonts w:eastAsiaTheme="majorEastAsia"/>
          <w:b/>
          <w:bCs/>
          <w:sz w:val="28"/>
          <w:szCs w:val="28"/>
        </w:rPr>
      </w:pPr>
      <w:r w:rsidRPr="003D7B97">
        <w:br w:type="page"/>
      </w:r>
    </w:p>
    <w:p w14:paraId="7242C982" w14:textId="77777777" w:rsidR="00141D55" w:rsidRPr="003D7B97" w:rsidRDefault="006B420F" w:rsidP="00DF4109">
      <w:pPr>
        <w:pStyle w:val="Heading1"/>
        <w:spacing w:after="240"/>
        <w:rPr>
          <w:rFonts w:ascii="Times New Roman" w:hAnsi="Times New Roman" w:cs="Times New Roman"/>
          <w:b w:val="0"/>
          <w:color w:val="auto"/>
        </w:rPr>
      </w:pPr>
      <w:bookmarkStart w:id="76" w:name="_Toc42503472"/>
      <w:r w:rsidRPr="003D7B97">
        <w:rPr>
          <w:rFonts w:ascii="Times New Roman" w:hAnsi="Times New Roman" w:cs="Times New Roman"/>
          <w:color w:val="auto"/>
        </w:rPr>
        <w:lastRenderedPageBreak/>
        <w:t>CHƯƠNG 6</w:t>
      </w:r>
      <w:r w:rsidR="00141D55" w:rsidRPr="003D7B97">
        <w:rPr>
          <w:rFonts w:ascii="Times New Roman" w:hAnsi="Times New Roman" w:cs="Times New Roman"/>
          <w:color w:val="auto"/>
        </w:rPr>
        <w:t xml:space="preserve">: </w:t>
      </w:r>
      <w:r w:rsidR="00361BBD" w:rsidRPr="003D7B97">
        <w:rPr>
          <w:rFonts w:ascii="Times New Roman" w:hAnsi="Times New Roman" w:cs="Times New Roman"/>
          <w:color w:val="auto"/>
        </w:rPr>
        <w:t>KẾT LUẬN VÀ HƯỚNG PHÁT TRIỂN</w:t>
      </w:r>
      <w:bookmarkEnd w:id="76"/>
    </w:p>
    <w:p w14:paraId="07396EF9" w14:textId="77777777" w:rsidR="00044B6E" w:rsidRPr="003D7B97" w:rsidRDefault="000423D0" w:rsidP="00045567">
      <w:pPr>
        <w:pStyle w:val="ListParagraph"/>
        <w:numPr>
          <w:ilvl w:val="1"/>
          <w:numId w:val="12"/>
        </w:numPr>
        <w:spacing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77" w:name="_Toc42503473"/>
      <w:r w:rsidR="001F76A8" w:rsidRPr="003D7B97">
        <w:rPr>
          <w:rFonts w:ascii="Times New Roman" w:hAnsi="Times New Roman" w:cs="Times New Roman"/>
          <w:b/>
          <w:sz w:val="26"/>
          <w:szCs w:val="26"/>
        </w:rPr>
        <w:t>Đánh giá kết luận về ứng dụng</w:t>
      </w:r>
      <w:bookmarkEnd w:id="77"/>
    </w:p>
    <w:p w14:paraId="41630BEA" w14:textId="77777777" w:rsidR="001F76A8" w:rsidRPr="003D7B97" w:rsidRDefault="001F76A8" w:rsidP="007D1C48">
      <w:pPr>
        <w:spacing w:before="120" w:line="360" w:lineRule="auto"/>
        <w:jc w:val="both"/>
        <w:rPr>
          <w:i/>
        </w:rPr>
      </w:pPr>
      <w:r w:rsidRPr="003D7B97">
        <w:rPr>
          <w:i/>
        </w:rPr>
        <w:t>Về nội dung thông tin:</w:t>
      </w:r>
    </w:p>
    <w:p w14:paraId="0FCCF876" w14:textId="77777777" w:rsidR="00CF388B" w:rsidRPr="003D7B97" w:rsidRDefault="001F76A8" w:rsidP="00607B7E">
      <w:pPr>
        <w:spacing w:before="120" w:line="360" w:lineRule="auto"/>
        <w:jc w:val="both"/>
        <w:rPr>
          <w:i/>
        </w:rPr>
      </w:pPr>
      <w:r w:rsidRPr="003D7B97">
        <w:rPr>
          <w:i/>
        </w:rPr>
        <w:t>Về mức độ tiên tiến của công nghệ sử dụng</w:t>
      </w:r>
    </w:p>
    <w:p w14:paraId="45648249" w14:textId="77777777" w:rsidR="001F76A8" w:rsidRPr="003D7B97" w:rsidRDefault="001F76A8" w:rsidP="007D1C48">
      <w:pPr>
        <w:spacing w:before="120" w:line="360" w:lineRule="auto"/>
        <w:jc w:val="both"/>
        <w:rPr>
          <w:i/>
        </w:rPr>
      </w:pPr>
      <w:r w:rsidRPr="003D7B97">
        <w:rPr>
          <w:i/>
        </w:rPr>
        <w:t>Về tính thân thiện:</w:t>
      </w:r>
    </w:p>
    <w:p w14:paraId="3BE705EF" w14:textId="77777777" w:rsidR="001F76A8" w:rsidRPr="003D7B97" w:rsidRDefault="001F76A8" w:rsidP="007D1C48">
      <w:pPr>
        <w:spacing w:before="120" w:line="360" w:lineRule="auto"/>
        <w:jc w:val="both"/>
        <w:rPr>
          <w:i/>
        </w:rPr>
      </w:pPr>
      <w:r w:rsidRPr="003D7B97">
        <w:rPr>
          <w:i/>
        </w:rPr>
        <w:t>Về tính công bố và tương tác:</w:t>
      </w:r>
    </w:p>
    <w:p w14:paraId="28DB6C61" w14:textId="77777777" w:rsidR="001F76A8" w:rsidRPr="003D7B97" w:rsidRDefault="007D1C48" w:rsidP="007D1C48">
      <w:pPr>
        <w:spacing w:before="120" w:line="360" w:lineRule="auto"/>
        <w:jc w:val="both"/>
        <w:rPr>
          <w:i/>
        </w:rPr>
      </w:pPr>
      <w:r w:rsidRPr="003D7B97">
        <w:rPr>
          <w:i/>
        </w:rPr>
        <w:t>Về khả năng tìm kiếm và thống kê</w:t>
      </w:r>
    </w:p>
    <w:p w14:paraId="04D994D1" w14:textId="77777777" w:rsidR="00DF4109" w:rsidRPr="003D7B97" w:rsidRDefault="001F76A8" w:rsidP="00607B7E">
      <w:pPr>
        <w:spacing w:before="120" w:line="360" w:lineRule="auto"/>
        <w:jc w:val="both"/>
        <w:rPr>
          <w:i/>
        </w:rPr>
      </w:pPr>
      <w:r w:rsidRPr="003D7B97">
        <w:rPr>
          <w:i/>
        </w:rPr>
        <w:t>Về an ninh thông tin</w:t>
      </w:r>
    </w:p>
    <w:p w14:paraId="2A2EC5A8" w14:textId="77777777" w:rsidR="001F76A8" w:rsidRPr="003D7B97" w:rsidRDefault="00CF388B" w:rsidP="00045567">
      <w:pPr>
        <w:pStyle w:val="ListParagraph"/>
        <w:numPr>
          <w:ilvl w:val="1"/>
          <w:numId w:val="12"/>
        </w:numPr>
        <w:spacing w:before="24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78" w:name="_Toc42503474"/>
      <w:r w:rsidR="001F76A8" w:rsidRPr="003D7B97">
        <w:rPr>
          <w:rFonts w:ascii="Times New Roman" w:hAnsi="Times New Roman" w:cs="Times New Roman"/>
          <w:b/>
          <w:sz w:val="26"/>
          <w:szCs w:val="26"/>
        </w:rPr>
        <w:t>Kết luận</w:t>
      </w:r>
      <w:r w:rsidR="008A7C52" w:rsidRPr="003D7B97">
        <w:rPr>
          <w:rFonts w:ascii="Times New Roman" w:hAnsi="Times New Roman" w:cs="Times New Roman"/>
          <w:b/>
          <w:sz w:val="26"/>
          <w:szCs w:val="26"/>
        </w:rPr>
        <w:t xml:space="preserve"> chung</w:t>
      </w:r>
      <w:bookmarkEnd w:id="78"/>
    </w:p>
    <w:p w14:paraId="5F618C8E" w14:textId="77777777" w:rsidR="00044B6E" w:rsidRPr="003D7B97" w:rsidRDefault="00C142F8" w:rsidP="00045567">
      <w:pPr>
        <w:pStyle w:val="ListParagraph"/>
        <w:numPr>
          <w:ilvl w:val="2"/>
          <w:numId w:val="12"/>
        </w:numPr>
        <w:spacing w:after="0" w:line="360" w:lineRule="auto"/>
        <w:jc w:val="both"/>
        <w:outlineLvl w:val="2"/>
        <w:rPr>
          <w:rFonts w:ascii="Times New Roman" w:hAnsi="Times New Roman" w:cs="Times New Roman"/>
          <w:sz w:val="26"/>
          <w:szCs w:val="26"/>
        </w:rPr>
      </w:pPr>
      <w:bookmarkStart w:id="79" w:name="_Toc42503475"/>
      <w:r w:rsidRPr="003D7B97">
        <w:rPr>
          <w:rFonts w:ascii="Times New Roman" w:hAnsi="Times New Roman" w:cs="Times New Roman"/>
          <w:sz w:val="26"/>
          <w:szCs w:val="26"/>
        </w:rPr>
        <w:t>Kết quả đạt được</w:t>
      </w:r>
      <w:bookmarkEnd w:id="79"/>
    </w:p>
    <w:p w14:paraId="3C5A0B36" w14:textId="77777777" w:rsidR="00EC6100" w:rsidRPr="003D7B97" w:rsidRDefault="00EC6100" w:rsidP="007D1C48">
      <w:pPr>
        <w:spacing w:before="120" w:line="360" w:lineRule="auto"/>
        <w:jc w:val="both"/>
        <w:rPr>
          <w:i/>
        </w:rPr>
      </w:pPr>
      <w:r w:rsidRPr="003D7B97">
        <w:rPr>
          <w:i/>
        </w:rPr>
        <w:t>Nội dung lý thuyết</w:t>
      </w:r>
    </w:p>
    <w:p w14:paraId="656CF879" w14:textId="77777777" w:rsidR="00EC6100" w:rsidRPr="003D7B97" w:rsidRDefault="00EC6100" w:rsidP="007D1C48">
      <w:pPr>
        <w:spacing w:before="120" w:line="360" w:lineRule="auto"/>
        <w:jc w:val="both"/>
        <w:rPr>
          <w:i/>
        </w:rPr>
      </w:pPr>
      <w:r w:rsidRPr="003D7B97">
        <w:rPr>
          <w:i/>
        </w:rPr>
        <w:t>Ứng dụng</w:t>
      </w:r>
    </w:p>
    <w:p w14:paraId="20851C57" w14:textId="77777777" w:rsidR="00774414" w:rsidRPr="003D7B97" w:rsidRDefault="00774414" w:rsidP="00045567">
      <w:pPr>
        <w:pStyle w:val="ListParagraph"/>
        <w:numPr>
          <w:ilvl w:val="2"/>
          <w:numId w:val="12"/>
        </w:numPr>
        <w:spacing w:after="0" w:line="360" w:lineRule="auto"/>
        <w:jc w:val="both"/>
        <w:outlineLvl w:val="2"/>
        <w:rPr>
          <w:rFonts w:ascii="Times New Roman" w:hAnsi="Times New Roman" w:cs="Times New Roman"/>
          <w:sz w:val="26"/>
          <w:szCs w:val="26"/>
        </w:rPr>
      </w:pPr>
      <w:bookmarkStart w:id="80" w:name="_Toc42503476"/>
      <w:r w:rsidRPr="003D7B97">
        <w:rPr>
          <w:rFonts w:ascii="Times New Roman" w:hAnsi="Times New Roman" w:cs="Times New Roman"/>
          <w:sz w:val="26"/>
          <w:szCs w:val="26"/>
        </w:rPr>
        <w:t>Ý nghĩa của đề tài</w:t>
      </w:r>
      <w:bookmarkEnd w:id="80"/>
    </w:p>
    <w:p w14:paraId="2D9CFC0A" w14:textId="77777777" w:rsidR="00C142F8" w:rsidRPr="003D7B97" w:rsidRDefault="00C142F8" w:rsidP="00045567">
      <w:pPr>
        <w:pStyle w:val="ListParagraph"/>
        <w:numPr>
          <w:ilvl w:val="2"/>
          <w:numId w:val="12"/>
        </w:numPr>
        <w:spacing w:before="120" w:after="0" w:line="360" w:lineRule="auto"/>
        <w:jc w:val="both"/>
        <w:outlineLvl w:val="2"/>
        <w:rPr>
          <w:rFonts w:ascii="Times New Roman" w:hAnsi="Times New Roman" w:cs="Times New Roman"/>
          <w:sz w:val="26"/>
          <w:szCs w:val="26"/>
        </w:rPr>
      </w:pPr>
      <w:bookmarkStart w:id="81" w:name="_Toc42503477"/>
      <w:r w:rsidRPr="003D7B97">
        <w:rPr>
          <w:rFonts w:ascii="Times New Roman" w:hAnsi="Times New Roman" w:cs="Times New Roman"/>
          <w:sz w:val="26"/>
          <w:szCs w:val="26"/>
        </w:rPr>
        <w:t>Hạn chế</w:t>
      </w:r>
      <w:bookmarkEnd w:id="81"/>
    </w:p>
    <w:p w14:paraId="7A7DDB94" w14:textId="77777777" w:rsidR="00952A29" w:rsidRPr="003D7B97" w:rsidRDefault="000423D0" w:rsidP="00045567">
      <w:pPr>
        <w:pStyle w:val="ListParagraph"/>
        <w:numPr>
          <w:ilvl w:val="1"/>
          <w:numId w:val="12"/>
        </w:numPr>
        <w:spacing w:before="240" w:after="0" w:line="360" w:lineRule="auto"/>
        <w:jc w:val="both"/>
        <w:outlineLvl w:val="1"/>
        <w:rPr>
          <w:rFonts w:ascii="Times New Roman" w:hAnsi="Times New Roman" w:cs="Times New Roman"/>
          <w:b/>
          <w:sz w:val="26"/>
          <w:szCs w:val="26"/>
        </w:rPr>
      </w:pPr>
      <w:r w:rsidRPr="003D7B97">
        <w:rPr>
          <w:rFonts w:ascii="Times New Roman" w:hAnsi="Times New Roman" w:cs="Times New Roman"/>
          <w:b/>
          <w:sz w:val="26"/>
          <w:szCs w:val="26"/>
        </w:rPr>
        <w:t xml:space="preserve"> </w:t>
      </w:r>
      <w:bookmarkStart w:id="82" w:name="_Toc42503478"/>
      <w:r w:rsidR="00952A29" w:rsidRPr="003D7B97">
        <w:rPr>
          <w:rFonts w:ascii="Times New Roman" w:hAnsi="Times New Roman" w:cs="Times New Roman"/>
          <w:b/>
          <w:sz w:val="26"/>
          <w:szCs w:val="26"/>
        </w:rPr>
        <w:t>Hướng phát triển</w:t>
      </w:r>
      <w:bookmarkEnd w:id="82"/>
    </w:p>
    <w:p w14:paraId="495DB5B3" w14:textId="77777777" w:rsidR="00607B7E" w:rsidRPr="003D7B97" w:rsidRDefault="00607B7E">
      <w:pPr>
        <w:spacing w:after="200" w:line="276" w:lineRule="auto"/>
        <w:rPr>
          <w:rFonts w:eastAsiaTheme="majorEastAsia"/>
          <w:b/>
          <w:bCs/>
          <w:sz w:val="28"/>
          <w:szCs w:val="28"/>
        </w:rPr>
      </w:pPr>
      <w:r w:rsidRPr="003D7B97">
        <w:br w:type="page"/>
      </w:r>
    </w:p>
    <w:p w14:paraId="2B107476" w14:textId="77777777" w:rsidR="00553E7C" w:rsidRPr="003D7B97" w:rsidRDefault="00553E7C" w:rsidP="00952A29">
      <w:pPr>
        <w:pStyle w:val="Heading1"/>
        <w:jc w:val="center"/>
        <w:rPr>
          <w:rFonts w:ascii="Times New Roman" w:hAnsi="Times New Roman" w:cs="Times New Roman"/>
          <w:color w:val="auto"/>
        </w:rPr>
      </w:pPr>
      <w:bookmarkStart w:id="83" w:name="_Toc42503479"/>
      <w:r w:rsidRPr="003D7B97">
        <w:rPr>
          <w:rFonts w:ascii="Times New Roman" w:hAnsi="Times New Roman" w:cs="Times New Roman"/>
          <w:color w:val="auto"/>
        </w:rPr>
        <w:lastRenderedPageBreak/>
        <w:t>TÀI LIỆU THAM KHẢO</w:t>
      </w:r>
      <w:bookmarkEnd w:id="83"/>
    </w:p>
    <w:p w14:paraId="3150A3F1" w14:textId="77777777" w:rsidR="00952A29" w:rsidRPr="003D7B97" w:rsidRDefault="00952A29" w:rsidP="00952A29"/>
    <w:p w14:paraId="7DAE1C8E" w14:textId="77777777" w:rsidR="003E2CC0" w:rsidRPr="003D7B97" w:rsidRDefault="00F34186" w:rsidP="00801D25">
      <w:pPr>
        <w:pStyle w:val="NormalWeb"/>
        <w:spacing w:before="0" w:beforeAutospacing="0"/>
        <w:rPr>
          <w:sz w:val="26"/>
          <w:szCs w:val="26"/>
        </w:rPr>
      </w:pPr>
      <w:r w:rsidRPr="003D7B97">
        <w:rPr>
          <w:sz w:val="26"/>
          <w:szCs w:val="26"/>
        </w:rPr>
        <w:fldChar w:fldCharType="begin" w:fldLock="1"/>
      </w:r>
      <w:r w:rsidR="003E2CC0" w:rsidRPr="003D7B97">
        <w:rPr>
          <w:sz w:val="26"/>
          <w:szCs w:val="26"/>
        </w:rPr>
        <w:instrText>ADDIN CSL_CITATION { "citationItems" : [ { "id" : "ITEM-1", "itemData" : { "DOI" : "10.1155/2009/421425",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 : "Section 3", "issued" : { "date-parts" : [ [ "2009" ] ] }, "page" : "1-19", "title" : "A Survey of Collaborative Filtering Techniques", "type" : "article-journal", "volume" : "2009" }, "uris" : [ "http://www.mendeley.com/documents/?uuid=fefbef92-ac15-4874-9b75-6c61a98a6347" ] } ], "mendeley" : { "previouslyFormattedCitation" : "[1]" }, "properties" : { "noteIndex" : 0 }, "schema" : "https://github.com/citation-style-language/schema/raw/master/csl-citation.json" }</w:instrText>
      </w:r>
      <w:r w:rsidRPr="003D7B97">
        <w:rPr>
          <w:sz w:val="26"/>
          <w:szCs w:val="26"/>
        </w:rPr>
        <w:fldChar w:fldCharType="separate"/>
      </w:r>
      <w:r w:rsidR="003E2CC0" w:rsidRPr="003D7B97">
        <w:rPr>
          <w:noProof/>
          <w:sz w:val="26"/>
          <w:szCs w:val="26"/>
        </w:rPr>
        <w:t>[1]</w:t>
      </w:r>
      <w:r w:rsidRPr="003D7B97">
        <w:rPr>
          <w:sz w:val="26"/>
          <w:szCs w:val="26"/>
        </w:rPr>
        <w:fldChar w:fldCharType="end"/>
      </w:r>
      <w:r w:rsidR="00525B27" w:rsidRPr="003D7B97">
        <w:rPr>
          <w:sz w:val="26"/>
          <w:szCs w:val="26"/>
        </w:rPr>
        <w:t xml:space="preserve"> </w:t>
      </w:r>
      <w:r w:rsidR="005A17D5" w:rsidRPr="003D7B97">
        <w:rPr>
          <w:sz w:val="26"/>
          <w:szCs w:val="26"/>
        </w:rPr>
        <w:t>Su</w:t>
      </w:r>
      <w:r w:rsidR="00C91BBE" w:rsidRPr="003D7B97">
        <w:rPr>
          <w:sz w:val="26"/>
          <w:szCs w:val="26"/>
        </w:rPr>
        <w:t xml:space="preserve">, X., &amp; Khoshgoftaar, </w:t>
      </w:r>
      <w:r w:rsidR="005A17D5" w:rsidRPr="003D7B97">
        <w:rPr>
          <w:sz w:val="26"/>
          <w:szCs w:val="26"/>
        </w:rPr>
        <w:t xml:space="preserve">T. M. </w:t>
      </w:r>
      <w:r w:rsidR="003E2CC0" w:rsidRPr="003D7B97">
        <w:rPr>
          <w:sz w:val="26"/>
          <w:szCs w:val="26"/>
        </w:rPr>
        <w:t xml:space="preserve">(2009). </w:t>
      </w:r>
      <w:r w:rsidR="003E2CC0" w:rsidRPr="003D7B97">
        <w:rPr>
          <w:i/>
          <w:sz w:val="26"/>
          <w:szCs w:val="26"/>
        </w:rPr>
        <w:t>A Survey of Collaborative Filtering Techniques</w:t>
      </w:r>
      <w:r w:rsidR="003E2CC0" w:rsidRPr="003D7B97">
        <w:rPr>
          <w:sz w:val="26"/>
          <w:szCs w:val="26"/>
        </w:rPr>
        <w:t>.</w:t>
      </w:r>
      <w:r w:rsidR="005A17D5" w:rsidRPr="003D7B97">
        <w:rPr>
          <w:sz w:val="26"/>
          <w:szCs w:val="26"/>
        </w:rPr>
        <w:t xml:space="preserve"> Hindawi Publishing Corporation</w:t>
      </w:r>
      <w:r w:rsidR="003E2CC0" w:rsidRPr="003D7B97">
        <w:rPr>
          <w:sz w:val="26"/>
          <w:szCs w:val="26"/>
        </w:rPr>
        <w:t xml:space="preserve">. </w:t>
      </w:r>
    </w:p>
    <w:p w14:paraId="1B8A62C8" w14:textId="77777777" w:rsidR="00CD723D" w:rsidRPr="003D7B97" w:rsidRDefault="00F503D4" w:rsidP="00801D25">
      <w:pPr>
        <w:pStyle w:val="NormalWeb"/>
        <w:rPr>
          <w:sz w:val="26"/>
          <w:szCs w:val="26"/>
        </w:rPr>
      </w:pPr>
      <w:r w:rsidRPr="003D7B97">
        <w:rPr>
          <w:sz w:val="26"/>
          <w:szCs w:val="26"/>
        </w:rPr>
        <w:t>[2</w:t>
      </w:r>
      <w:r w:rsidR="00CD723D" w:rsidRPr="003D7B97">
        <w:rPr>
          <w:sz w:val="26"/>
          <w:szCs w:val="26"/>
        </w:rPr>
        <w:t xml:space="preserve">] Cremonesi, P., Turrin, R., Lentini, E., &amp; Matteucci, M. (2008). </w:t>
      </w:r>
      <w:r w:rsidR="00CD723D" w:rsidRPr="003D7B97">
        <w:rPr>
          <w:i/>
          <w:sz w:val="26"/>
          <w:szCs w:val="26"/>
        </w:rPr>
        <w:t>An Evaluation Methodology for Collaborative Recommender Systems</w:t>
      </w:r>
      <w:r w:rsidR="00027E76" w:rsidRPr="003D7B97">
        <w:rPr>
          <w:sz w:val="26"/>
          <w:szCs w:val="26"/>
        </w:rPr>
        <w:t>.</w:t>
      </w:r>
      <w:r w:rsidR="00CD723D" w:rsidRPr="003D7B97">
        <w:rPr>
          <w:iCs/>
          <w:sz w:val="26"/>
          <w:szCs w:val="26"/>
        </w:rPr>
        <w:t>Proceedings of the 2008 International Conference on Automated Solutions for Cross Media Content and Multi-channel Distribution</w:t>
      </w:r>
      <w:r w:rsidR="00027E76" w:rsidRPr="003D7B97">
        <w:rPr>
          <w:sz w:val="26"/>
          <w:szCs w:val="26"/>
        </w:rPr>
        <w:t>.</w:t>
      </w:r>
    </w:p>
    <w:p w14:paraId="26FC5B6A" w14:textId="77777777" w:rsidR="00F55E58" w:rsidRPr="003D7B97" w:rsidRDefault="00F55E58" w:rsidP="00801D25">
      <w:pPr>
        <w:pStyle w:val="REF"/>
        <w:numPr>
          <w:ilvl w:val="0"/>
          <w:numId w:val="0"/>
        </w:numPr>
        <w:jc w:val="both"/>
        <w:rPr>
          <w:szCs w:val="26"/>
        </w:rPr>
      </w:pPr>
      <w:r w:rsidRPr="003D7B97">
        <w:rPr>
          <w:szCs w:val="26"/>
        </w:rPr>
        <w:t>[</w:t>
      </w:r>
      <w:r w:rsidR="00F503D4" w:rsidRPr="003D7B97">
        <w:rPr>
          <w:szCs w:val="26"/>
        </w:rPr>
        <w:t>3</w:t>
      </w:r>
      <w:r w:rsidRPr="003D7B97">
        <w:rPr>
          <w:szCs w:val="26"/>
        </w:rPr>
        <w:t xml:space="preserve">] Jean-Paul Boodhoo (2006).  </w:t>
      </w:r>
      <w:r w:rsidRPr="003D7B97">
        <w:rPr>
          <w:i/>
          <w:szCs w:val="26"/>
        </w:rPr>
        <w:t>Design Patterns: Model View Presenter</w:t>
      </w:r>
      <w:r w:rsidRPr="003D7B97">
        <w:rPr>
          <w:szCs w:val="26"/>
        </w:rPr>
        <w:t xml:space="preserve">. </w:t>
      </w:r>
      <w:hyperlink r:id="rId13" w:history="1">
        <w:r w:rsidRPr="003D7B97">
          <w:rPr>
            <w:rStyle w:val="Hyperlink"/>
            <w:szCs w:val="26"/>
          </w:rPr>
          <w:t>http://msdn.microsoft.com/en-us/magazine/cc188690.aspx</w:t>
        </w:r>
      </w:hyperlink>
      <w:r w:rsidRPr="003D7B97">
        <w:rPr>
          <w:szCs w:val="26"/>
        </w:rPr>
        <w:t>. MSDN Magazine.</w:t>
      </w:r>
    </w:p>
    <w:p w14:paraId="3A4BB34C" w14:textId="77777777" w:rsidR="003E2CC0" w:rsidRPr="003D7B97" w:rsidRDefault="00F34186" w:rsidP="00801D25">
      <w:pPr>
        <w:pStyle w:val="NormalWeb"/>
        <w:spacing w:before="0" w:beforeAutospacing="0"/>
        <w:rPr>
          <w:sz w:val="26"/>
          <w:szCs w:val="26"/>
        </w:rPr>
      </w:pPr>
      <w:r w:rsidRPr="003D7B97">
        <w:rPr>
          <w:sz w:val="26"/>
          <w:szCs w:val="26"/>
        </w:rPr>
        <w:fldChar w:fldCharType="begin" w:fldLock="1"/>
      </w:r>
      <w:r w:rsidR="003E2CC0" w:rsidRPr="003D7B97">
        <w:rPr>
          <w:sz w:val="26"/>
          <w:szCs w:val="26"/>
        </w:rPr>
        <w:instrText>ADDIN CSL_CITATION { "citationItems" : [ { "id" : "ITEM-1", "itemData" : { "abstract" : "A quick introduction to Mendeley. Learn how Mendeley creates your personal digital library, how to organize and annotate documents, how to collaborate and share with colleagues, and how to generate citations and bibliographies.", "author" : [ { "dropping-particle" : "", "family" : "The Mendeley Support Team", "given" : "", "non-dropping-particle" : "", "parse-names" : false, "suffix" : "" } ], "container-title" : "Mendeley Desktop", "id" : "ITEM-1", "issued" : { "date-parts" : [ [ "2011" ] ] }, "page" : "1-16", "publisher" : "Mendeley Ltd.", "publisher-place" : "London", "title" : "Getting Started with Mendeley", "type" : "article" }, "uris" : [ "http://www.mendeley.com/documents/?uuid=e61a0ace-e78c-4f21-9df4-d585dfd3b8b8" ] } ], "mendeley" : { "previouslyFormattedCitation" : "[2]" }, "properties" : { "noteIndex" : 0 }, "schema" : "https://github.com/citation-style-language/schema/raw/master/csl-citation.json" }</w:instrText>
      </w:r>
      <w:r w:rsidRPr="003D7B97">
        <w:rPr>
          <w:sz w:val="26"/>
          <w:szCs w:val="26"/>
        </w:rPr>
        <w:fldChar w:fldCharType="separate"/>
      </w:r>
      <w:r w:rsidR="003E2CC0" w:rsidRPr="003D7B97">
        <w:rPr>
          <w:noProof/>
          <w:sz w:val="26"/>
          <w:szCs w:val="26"/>
        </w:rPr>
        <w:t>[</w:t>
      </w:r>
      <w:r w:rsidR="00F503D4" w:rsidRPr="003D7B97">
        <w:rPr>
          <w:noProof/>
          <w:sz w:val="26"/>
          <w:szCs w:val="26"/>
        </w:rPr>
        <w:t>4</w:t>
      </w:r>
      <w:r w:rsidR="003E2CC0" w:rsidRPr="003D7B97">
        <w:rPr>
          <w:noProof/>
          <w:sz w:val="26"/>
          <w:szCs w:val="26"/>
        </w:rPr>
        <w:t>]</w:t>
      </w:r>
      <w:r w:rsidRPr="003D7B97">
        <w:rPr>
          <w:sz w:val="26"/>
          <w:szCs w:val="26"/>
        </w:rPr>
        <w:fldChar w:fldCharType="end"/>
      </w:r>
      <w:r w:rsidR="00525B27" w:rsidRPr="003D7B97">
        <w:rPr>
          <w:sz w:val="26"/>
          <w:szCs w:val="26"/>
        </w:rPr>
        <w:t xml:space="preserve"> </w:t>
      </w:r>
      <w:r w:rsidR="003E2CC0" w:rsidRPr="003D7B97">
        <w:rPr>
          <w:sz w:val="26"/>
          <w:szCs w:val="26"/>
        </w:rPr>
        <w:t>Deshpande, M., &amp; Karypis, G. (2004)</w:t>
      </w:r>
      <w:r w:rsidR="005A17D5" w:rsidRPr="003D7B97">
        <w:rPr>
          <w:sz w:val="26"/>
          <w:szCs w:val="26"/>
        </w:rPr>
        <w:t xml:space="preserve">. </w:t>
      </w:r>
      <w:r w:rsidR="003E2CC0" w:rsidRPr="003D7B97">
        <w:rPr>
          <w:i/>
          <w:sz w:val="26"/>
          <w:szCs w:val="26"/>
        </w:rPr>
        <w:t>Item-based top- N recommendation algorithms</w:t>
      </w:r>
      <w:r w:rsidR="003E2CC0" w:rsidRPr="003D7B97">
        <w:rPr>
          <w:sz w:val="26"/>
          <w:szCs w:val="26"/>
        </w:rPr>
        <w:t>.</w:t>
      </w:r>
      <w:r w:rsidR="003E2CC0" w:rsidRPr="003D7B97">
        <w:rPr>
          <w:iCs/>
          <w:sz w:val="26"/>
          <w:szCs w:val="26"/>
        </w:rPr>
        <w:t>ACM Transactions on Information Systems</w:t>
      </w:r>
      <w:r w:rsidR="003E2CC0" w:rsidRPr="003D7B97">
        <w:rPr>
          <w:sz w:val="26"/>
          <w:szCs w:val="26"/>
        </w:rPr>
        <w:t>.</w:t>
      </w:r>
    </w:p>
    <w:p w14:paraId="052A3085" w14:textId="77777777" w:rsidR="003E2CC0" w:rsidRPr="003D7B97" w:rsidRDefault="006A416A" w:rsidP="00801D25">
      <w:pPr>
        <w:pStyle w:val="REF"/>
        <w:numPr>
          <w:ilvl w:val="0"/>
          <w:numId w:val="0"/>
        </w:numPr>
        <w:jc w:val="both"/>
        <w:rPr>
          <w:szCs w:val="26"/>
        </w:rPr>
      </w:pPr>
      <w:r w:rsidRPr="003D7B97">
        <w:rPr>
          <w:szCs w:val="26"/>
        </w:rPr>
        <w:t>[</w:t>
      </w:r>
      <w:r w:rsidR="00F503D4" w:rsidRPr="003D7B97">
        <w:rPr>
          <w:szCs w:val="26"/>
        </w:rPr>
        <w:t>5</w:t>
      </w:r>
      <w:r w:rsidRPr="003D7B97">
        <w:rPr>
          <w:szCs w:val="26"/>
        </w:rPr>
        <w:t xml:space="preserve">] </w:t>
      </w:r>
      <w:r w:rsidR="003E2CC0" w:rsidRPr="003D7B97">
        <w:rPr>
          <w:szCs w:val="26"/>
        </w:rPr>
        <w:t>Billy McCafferty</w:t>
      </w:r>
      <w:r w:rsidR="00F55E58" w:rsidRPr="003D7B97">
        <w:rPr>
          <w:szCs w:val="26"/>
        </w:rPr>
        <w:t xml:space="preserve"> (2007). </w:t>
      </w:r>
      <w:r w:rsidR="003E2CC0" w:rsidRPr="003D7B97">
        <w:rPr>
          <w:i/>
          <w:szCs w:val="26"/>
        </w:rPr>
        <w:t>Model View Presenter with ASP.NET</w:t>
      </w:r>
      <w:r w:rsidR="003E2CC0" w:rsidRPr="003D7B97">
        <w:rPr>
          <w:szCs w:val="26"/>
        </w:rPr>
        <w:t xml:space="preserve">, </w:t>
      </w:r>
      <w:hyperlink r:id="rId14" w:history="1">
        <w:r w:rsidR="003E2CC0" w:rsidRPr="003D7B97">
          <w:rPr>
            <w:rStyle w:val="Hyperlink"/>
            <w:szCs w:val="26"/>
          </w:rPr>
          <w:t>http://www.codeproject.com/KB/architecture/ModelViewPresenter.aspx</w:t>
        </w:r>
      </w:hyperlink>
      <w:r w:rsidR="0067145B" w:rsidRPr="003D7B97">
        <w:rPr>
          <w:szCs w:val="26"/>
        </w:rPr>
        <w:t>.</w:t>
      </w:r>
      <w:r w:rsidR="003E2CC0" w:rsidRPr="003D7B97">
        <w:rPr>
          <w:szCs w:val="26"/>
        </w:rPr>
        <w:t>The Code Project</w:t>
      </w:r>
    </w:p>
    <w:p w14:paraId="3E9423DA" w14:textId="77777777" w:rsidR="003E2CC0" w:rsidRPr="003D7B97" w:rsidRDefault="006A416A" w:rsidP="00801D25">
      <w:pPr>
        <w:pStyle w:val="NormalWeb"/>
        <w:spacing w:before="0" w:beforeAutospacing="0"/>
        <w:rPr>
          <w:sz w:val="26"/>
          <w:szCs w:val="26"/>
        </w:rPr>
      </w:pPr>
      <w:r w:rsidRPr="003D7B97">
        <w:rPr>
          <w:sz w:val="26"/>
          <w:szCs w:val="26"/>
        </w:rPr>
        <w:t>[</w:t>
      </w:r>
      <w:r w:rsidR="00F503D4" w:rsidRPr="003D7B97">
        <w:rPr>
          <w:sz w:val="26"/>
          <w:szCs w:val="26"/>
        </w:rPr>
        <w:t>6</w:t>
      </w:r>
      <w:r w:rsidRPr="003D7B97">
        <w:rPr>
          <w:sz w:val="26"/>
          <w:szCs w:val="26"/>
        </w:rPr>
        <w:t xml:space="preserve">] </w:t>
      </w:r>
      <w:r w:rsidR="003E2CC0" w:rsidRPr="003D7B97">
        <w:rPr>
          <w:sz w:val="26"/>
          <w:szCs w:val="26"/>
        </w:rPr>
        <w:t>Ricci, F., Rokach,</w:t>
      </w:r>
      <w:r w:rsidRPr="003D7B97">
        <w:rPr>
          <w:sz w:val="26"/>
          <w:szCs w:val="26"/>
        </w:rPr>
        <w:t xml:space="preserve"> L., Shapira, B., Kantor, P.B</w:t>
      </w:r>
      <w:r w:rsidR="0098176B" w:rsidRPr="003D7B97">
        <w:rPr>
          <w:sz w:val="26"/>
          <w:szCs w:val="26"/>
        </w:rPr>
        <w:t xml:space="preserve"> (2010)</w:t>
      </w:r>
      <w:r w:rsidRPr="003D7B97">
        <w:rPr>
          <w:sz w:val="26"/>
          <w:szCs w:val="26"/>
        </w:rPr>
        <w:t xml:space="preserve">. </w:t>
      </w:r>
      <w:r w:rsidR="003E2CC0" w:rsidRPr="003D7B97">
        <w:rPr>
          <w:i/>
          <w:sz w:val="26"/>
          <w:szCs w:val="26"/>
        </w:rPr>
        <w:t>Recommender Systems Handbook</w:t>
      </w:r>
      <w:r w:rsidR="003E2CC0" w:rsidRPr="003D7B97">
        <w:rPr>
          <w:sz w:val="26"/>
          <w:szCs w:val="26"/>
        </w:rPr>
        <w:t>. Springer-Verlag New York</w:t>
      </w:r>
      <w:r w:rsidR="0098176B" w:rsidRPr="003D7B97">
        <w:rPr>
          <w:sz w:val="26"/>
          <w:szCs w:val="26"/>
        </w:rPr>
        <w:t>, Inc., New York, NY, USA</w:t>
      </w:r>
      <w:r w:rsidR="003E2CC0" w:rsidRPr="003D7B97">
        <w:rPr>
          <w:sz w:val="26"/>
          <w:szCs w:val="26"/>
        </w:rPr>
        <w:t>.</w:t>
      </w:r>
    </w:p>
    <w:p w14:paraId="54302B40" w14:textId="77777777" w:rsidR="003E2CC0" w:rsidRPr="003D7B97" w:rsidRDefault="006A416A" w:rsidP="00801D25">
      <w:pPr>
        <w:pStyle w:val="NormalWeb"/>
        <w:spacing w:before="0" w:beforeAutospacing="0"/>
        <w:rPr>
          <w:sz w:val="26"/>
          <w:szCs w:val="26"/>
        </w:rPr>
      </w:pPr>
      <w:r w:rsidRPr="003D7B97">
        <w:rPr>
          <w:sz w:val="26"/>
          <w:szCs w:val="26"/>
        </w:rPr>
        <w:t>[</w:t>
      </w:r>
      <w:r w:rsidR="00F503D4" w:rsidRPr="003D7B97">
        <w:rPr>
          <w:sz w:val="26"/>
          <w:szCs w:val="26"/>
        </w:rPr>
        <w:t>7</w:t>
      </w:r>
      <w:r w:rsidRPr="003D7B97">
        <w:rPr>
          <w:sz w:val="26"/>
          <w:szCs w:val="26"/>
        </w:rPr>
        <w:t xml:space="preserve">] </w:t>
      </w:r>
      <w:r w:rsidR="003E2CC0" w:rsidRPr="003D7B97">
        <w:rPr>
          <w:sz w:val="26"/>
          <w:szCs w:val="26"/>
        </w:rPr>
        <w:t>Educational Testing Service</w:t>
      </w:r>
      <w:r w:rsidR="00F55E58" w:rsidRPr="003D7B97">
        <w:rPr>
          <w:sz w:val="26"/>
          <w:szCs w:val="26"/>
        </w:rPr>
        <w:t xml:space="preserve"> (2013)</w:t>
      </w:r>
      <w:r w:rsidRPr="003D7B97">
        <w:rPr>
          <w:sz w:val="26"/>
          <w:szCs w:val="26"/>
        </w:rPr>
        <w:t xml:space="preserve">. </w:t>
      </w:r>
      <w:r w:rsidR="003E2CC0" w:rsidRPr="003D7B97">
        <w:rPr>
          <w:i/>
          <w:sz w:val="26"/>
          <w:szCs w:val="26"/>
        </w:rPr>
        <w:t>TOEIC Examinee Handbook - Listening &amp; Reading</w:t>
      </w:r>
      <w:r w:rsidRPr="003D7B97">
        <w:rPr>
          <w:sz w:val="26"/>
          <w:szCs w:val="26"/>
        </w:rPr>
        <w:t>.</w:t>
      </w:r>
      <w:r w:rsidR="003E2CC0" w:rsidRPr="003D7B97">
        <w:rPr>
          <w:sz w:val="26"/>
          <w:szCs w:val="26"/>
        </w:rPr>
        <w:t>TOEIC Program, Educational Testing Service, Rosedale Road, Princeton, NJ 08541.</w:t>
      </w:r>
    </w:p>
    <w:p w14:paraId="56F813E9" w14:textId="77777777" w:rsidR="00622004" w:rsidRPr="003D7B97" w:rsidRDefault="00622004" w:rsidP="00564A2C">
      <w:pPr>
        <w:pStyle w:val="NormalWeb"/>
        <w:spacing w:before="0" w:beforeAutospacing="0"/>
        <w:rPr>
          <w:sz w:val="26"/>
          <w:szCs w:val="26"/>
        </w:rPr>
      </w:pPr>
    </w:p>
    <w:p w14:paraId="0620AD6F" w14:textId="77777777" w:rsidR="006E619E" w:rsidRPr="003D7B97" w:rsidRDefault="006E619E">
      <w:pPr>
        <w:spacing w:after="200" w:line="276" w:lineRule="auto"/>
        <w:rPr>
          <w:rFonts w:eastAsiaTheme="minorHAnsi"/>
          <w:b/>
          <w:sz w:val="28"/>
          <w:szCs w:val="28"/>
        </w:rPr>
      </w:pPr>
      <w:r w:rsidRPr="003D7B97">
        <w:rPr>
          <w:b/>
          <w:sz w:val="28"/>
          <w:szCs w:val="28"/>
        </w:rPr>
        <w:br w:type="page"/>
      </w:r>
    </w:p>
    <w:p w14:paraId="2EAA425C" w14:textId="77777777" w:rsidR="001A2AD4" w:rsidRPr="003D7B97" w:rsidRDefault="001A2AD4" w:rsidP="00020644">
      <w:pPr>
        <w:pStyle w:val="ListParagraph"/>
        <w:spacing w:line="360" w:lineRule="auto"/>
        <w:ind w:left="0"/>
        <w:jc w:val="center"/>
        <w:outlineLvl w:val="0"/>
        <w:rPr>
          <w:rFonts w:ascii="Times New Roman" w:hAnsi="Times New Roman" w:cs="Times New Roman"/>
          <w:b/>
          <w:sz w:val="28"/>
          <w:szCs w:val="28"/>
        </w:rPr>
      </w:pPr>
      <w:bookmarkStart w:id="84" w:name="_Toc42503480"/>
      <w:r w:rsidRPr="003D7B97">
        <w:rPr>
          <w:rFonts w:ascii="Times New Roman" w:hAnsi="Times New Roman" w:cs="Times New Roman"/>
          <w:b/>
          <w:sz w:val="28"/>
          <w:szCs w:val="28"/>
        </w:rPr>
        <w:lastRenderedPageBreak/>
        <w:t>PHỤ LỤC</w:t>
      </w:r>
      <w:bookmarkEnd w:id="84"/>
    </w:p>
    <w:p w14:paraId="54C07E64" w14:textId="77777777" w:rsidR="001A2AD4" w:rsidRPr="003D7B97" w:rsidRDefault="001A2AD4" w:rsidP="00952A29">
      <w:pPr>
        <w:pStyle w:val="Heading1"/>
        <w:spacing w:before="0" w:line="360" w:lineRule="auto"/>
        <w:rPr>
          <w:rFonts w:ascii="Times New Roman" w:hAnsi="Times New Roman" w:cs="Times New Roman"/>
          <w:color w:val="auto"/>
        </w:rPr>
      </w:pPr>
      <w:bookmarkStart w:id="85" w:name="_Toc42503481"/>
      <w:r w:rsidRPr="003D7B97">
        <w:rPr>
          <w:rFonts w:ascii="Times New Roman" w:hAnsi="Times New Roman" w:cs="Times New Roman"/>
          <w:color w:val="auto"/>
        </w:rPr>
        <w:t>PHỤ LỤC A</w:t>
      </w:r>
      <w:r w:rsidR="00E76934" w:rsidRPr="003D7B97">
        <w:rPr>
          <w:rFonts w:ascii="Times New Roman" w:hAnsi="Times New Roman" w:cs="Times New Roman"/>
          <w:color w:val="auto"/>
        </w:rPr>
        <w:t>:</w:t>
      </w:r>
      <w:r w:rsidR="00167F39" w:rsidRPr="003D7B97">
        <w:rPr>
          <w:rFonts w:ascii="Times New Roman" w:hAnsi="Times New Roman" w:cs="Times New Roman"/>
          <w:color w:val="auto"/>
        </w:rPr>
        <w:t xml:space="preserve"> ĐẶC TẢ USECASE,</w:t>
      </w:r>
      <w:r w:rsidR="00B00FE2" w:rsidRPr="003D7B97">
        <w:rPr>
          <w:rFonts w:ascii="Times New Roman" w:hAnsi="Times New Roman" w:cs="Times New Roman"/>
          <w:color w:val="auto"/>
        </w:rPr>
        <w:t xml:space="preserve"> </w:t>
      </w:r>
      <w:r w:rsidR="008007C2" w:rsidRPr="003D7B97">
        <w:rPr>
          <w:rFonts w:ascii="Times New Roman" w:hAnsi="Times New Roman" w:cs="Times New Roman"/>
          <w:color w:val="auto"/>
        </w:rPr>
        <w:t>SƠ ĐỒ TUẦN TỰ - SƠ ĐỒ LỚP</w:t>
      </w:r>
      <w:bookmarkEnd w:id="85"/>
    </w:p>
    <w:p w14:paraId="77BD9A4A" w14:textId="77777777" w:rsidR="008007C2" w:rsidRPr="003D7B97" w:rsidRDefault="008007C2" w:rsidP="00952A29">
      <w:pPr>
        <w:spacing w:line="360" w:lineRule="auto"/>
        <w:jc w:val="both"/>
        <w:rPr>
          <w:b/>
        </w:rPr>
      </w:pPr>
      <w:r w:rsidRPr="003D7B97">
        <w:rPr>
          <w:b/>
        </w:rPr>
        <w:t>A.1 ĐẶC TẢ USECASE</w:t>
      </w:r>
    </w:p>
    <w:p w14:paraId="3FD51287" w14:textId="77777777" w:rsidR="000F7DF1" w:rsidRPr="003D7B97" w:rsidRDefault="00B8442A" w:rsidP="000F4DB3">
      <w:pPr>
        <w:spacing w:after="240" w:line="360" w:lineRule="auto"/>
        <w:jc w:val="both"/>
        <w:rPr>
          <w:b/>
        </w:rPr>
      </w:pPr>
      <w:r w:rsidRPr="003D7B97">
        <w:rPr>
          <w:b/>
        </w:rPr>
        <w:t xml:space="preserve">A.1.1 </w:t>
      </w:r>
      <w:r w:rsidR="00536F5E" w:rsidRPr="003D7B97">
        <w:rPr>
          <w:b/>
        </w:rPr>
        <w:t>Đ</w:t>
      </w:r>
      <w:r w:rsidR="002166B3" w:rsidRPr="003D7B97">
        <w:rPr>
          <w:b/>
        </w:rPr>
        <w:t>ặc tả Usecase “A</w:t>
      </w:r>
      <w:r w:rsidR="00536F5E" w:rsidRPr="003D7B97">
        <w:rPr>
          <w:b/>
        </w:rPr>
        <w:t>”</w:t>
      </w:r>
    </w:p>
    <w:tbl>
      <w:tblPr>
        <w:tblStyle w:val="LightGrid-Accent5"/>
        <w:tblW w:w="0" w:type="auto"/>
        <w:jc w:val="center"/>
        <w:tblLook w:val="04A0" w:firstRow="1" w:lastRow="0" w:firstColumn="1" w:lastColumn="0" w:noHBand="0" w:noVBand="1"/>
      </w:tblPr>
      <w:tblGrid>
        <w:gridCol w:w="3626"/>
        <w:gridCol w:w="5144"/>
      </w:tblGrid>
      <w:tr w:rsidR="008007C2" w:rsidRPr="003D7B97" w14:paraId="17677C79" w14:textId="77777777" w:rsidTr="00EA235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08" w:type="dxa"/>
          </w:tcPr>
          <w:p w14:paraId="6C349271" w14:textId="77777777" w:rsidR="008007C2" w:rsidRPr="003D7B97" w:rsidRDefault="008007C2" w:rsidP="00AE5190">
            <w:pPr>
              <w:spacing w:line="360" w:lineRule="auto"/>
              <w:jc w:val="both"/>
              <w:rPr>
                <w:b w:val="0"/>
              </w:rPr>
            </w:pPr>
            <w:r w:rsidRPr="003D7B97">
              <w:rPr>
                <w:b w:val="0"/>
              </w:rPr>
              <w:t>Tên usecase</w:t>
            </w:r>
          </w:p>
        </w:tc>
        <w:tc>
          <w:tcPr>
            <w:tcW w:w="5298" w:type="dxa"/>
          </w:tcPr>
          <w:p w14:paraId="37E2EB3E" w14:textId="77777777" w:rsidR="008007C2" w:rsidRPr="003D7B97" w:rsidRDefault="008007C2" w:rsidP="00AE5190">
            <w:pPr>
              <w:spacing w:line="360" w:lineRule="auto"/>
              <w:jc w:val="both"/>
              <w:cnfStyle w:val="100000000000" w:firstRow="1" w:lastRow="0" w:firstColumn="0" w:lastColumn="0" w:oddVBand="0" w:evenVBand="0" w:oddHBand="0" w:evenHBand="0" w:firstRowFirstColumn="0" w:firstRowLastColumn="0" w:lastRowFirstColumn="0" w:lastRowLastColumn="0"/>
              <w:rPr>
                <w:b w:val="0"/>
              </w:rPr>
            </w:pPr>
          </w:p>
        </w:tc>
      </w:tr>
      <w:tr w:rsidR="008007C2" w:rsidRPr="003D7B97" w14:paraId="1C0DA1D7" w14:textId="77777777" w:rsidTr="00EA23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08" w:type="dxa"/>
          </w:tcPr>
          <w:p w14:paraId="781EE45A" w14:textId="77777777" w:rsidR="008007C2" w:rsidRPr="003D7B97" w:rsidRDefault="008007C2" w:rsidP="00AE5190">
            <w:pPr>
              <w:spacing w:line="360" w:lineRule="auto"/>
              <w:jc w:val="both"/>
              <w:rPr>
                <w:b w:val="0"/>
              </w:rPr>
            </w:pPr>
            <w:r w:rsidRPr="003D7B97">
              <w:rPr>
                <w:b w:val="0"/>
              </w:rPr>
              <w:t>Mô tả/mục đích</w:t>
            </w:r>
          </w:p>
        </w:tc>
        <w:tc>
          <w:tcPr>
            <w:tcW w:w="5298" w:type="dxa"/>
          </w:tcPr>
          <w:p w14:paraId="542B4BF4" w14:textId="77777777" w:rsidR="008007C2" w:rsidRPr="003D7B97" w:rsidRDefault="008007C2" w:rsidP="00AE5190">
            <w:pPr>
              <w:spacing w:line="360" w:lineRule="auto"/>
              <w:jc w:val="both"/>
              <w:cnfStyle w:val="000000100000" w:firstRow="0" w:lastRow="0" w:firstColumn="0" w:lastColumn="0" w:oddVBand="0" w:evenVBand="0" w:oddHBand="1" w:evenHBand="0" w:firstRowFirstColumn="0" w:firstRowLastColumn="0" w:lastRowFirstColumn="0" w:lastRowLastColumn="0"/>
            </w:pPr>
          </w:p>
        </w:tc>
      </w:tr>
      <w:tr w:rsidR="008007C2" w:rsidRPr="003D7B97" w14:paraId="32D2AE52" w14:textId="77777777" w:rsidTr="00EA23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08" w:type="dxa"/>
          </w:tcPr>
          <w:p w14:paraId="5206728C" w14:textId="77777777" w:rsidR="008007C2" w:rsidRPr="003D7B97" w:rsidRDefault="008007C2" w:rsidP="00AE5190">
            <w:pPr>
              <w:spacing w:line="360" w:lineRule="auto"/>
              <w:jc w:val="both"/>
              <w:rPr>
                <w:b w:val="0"/>
              </w:rPr>
            </w:pPr>
            <w:r w:rsidRPr="003D7B97">
              <w:rPr>
                <w:b w:val="0"/>
              </w:rPr>
              <w:t>Yêu cầu đặc biệt</w:t>
            </w:r>
          </w:p>
        </w:tc>
        <w:tc>
          <w:tcPr>
            <w:tcW w:w="5298" w:type="dxa"/>
          </w:tcPr>
          <w:p w14:paraId="5C653C99" w14:textId="77777777" w:rsidR="008007C2" w:rsidRPr="003D7B97" w:rsidRDefault="008007C2" w:rsidP="00AE5190">
            <w:pPr>
              <w:spacing w:line="360" w:lineRule="auto"/>
              <w:jc w:val="both"/>
              <w:cnfStyle w:val="000000010000" w:firstRow="0" w:lastRow="0" w:firstColumn="0" w:lastColumn="0" w:oddVBand="0" w:evenVBand="0" w:oddHBand="0" w:evenHBand="1" w:firstRowFirstColumn="0" w:firstRowLastColumn="0" w:lastRowFirstColumn="0" w:lastRowLastColumn="0"/>
            </w:pPr>
          </w:p>
        </w:tc>
      </w:tr>
      <w:tr w:rsidR="008007C2" w:rsidRPr="003D7B97" w14:paraId="097EF582" w14:textId="77777777" w:rsidTr="00EA23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08" w:type="dxa"/>
          </w:tcPr>
          <w:p w14:paraId="5776597A" w14:textId="77777777" w:rsidR="008007C2" w:rsidRPr="003D7B97" w:rsidRDefault="008007C2" w:rsidP="00AE5190">
            <w:pPr>
              <w:spacing w:line="360" w:lineRule="auto"/>
              <w:jc w:val="both"/>
              <w:rPr>
                <w:b w:val="0"/>
              </w:rPr>
            </w:pPr>
            <w:r w:rsidRPr="003D7B97">
              <w:rPr>
                <w:b w:val="0"/>
              </w:rPr>
              <w:t>Trạng thái hệ thống trước khi thực hiện</w:t>
            </w:r>
          </w:p>
        </w:tc>
        <w:tc>
          <w:tcPr>
            <w:tcW w:w="5298" w:type="dxa"/>
          </w:tcPr>
          <w:p w14:paraId="7253876B" w14:textId="77777777" w:rsidR="008007C2" w:rsidRPr="003D7B97" w:rsidRDefault="008007C2" w:rsidP="00AE5190">
            <w:pPr>
              <w:spacing w:line="360" w:lineRule="auto"/>
              <w:jc w:val="both"/>
              <w:cnfStyle w:val="000000100000" w:firstRow="0" w:lastRow="0" w:firstColumn="0" w:lastColumn="0" w:oddVBand="0" w:evenVBand="0" w:oddHBand="1" w:evenHBand="0" w:firstRowFirstColumn="0" w:firstRowLastColumn="0" w:lastRowFirstColumn="0" w:lastRowLastColumn="0"/>
            </w:pPr>
          </w:p>
        </w:tc>
      </w:tr>
      <w:tr w:rsidR="008007C2" w:rsidRPr="003D7B97" w14:paraId="69A70F22" w14:textId="77777777" w:rsidTr="00EA23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08" w:type="dxa"/>
          </w:tcPr>
          <w:p w14:paraId="669D2369" w14:textId="77777777" w:rsidR="008007C2" w:rsidRPr="003D7B97" w:rsidRDefault="008007C2" w:rsidP="00AE5190">
            <w:pPr>
              <w:spacing w:line="360" w:lineRule="auto"/>
              <w:jc w:val="both"/>
              <w:rPr>
                <w:b w:val="0"/>
              </w:rPr>
            </w:pPr>
            <w:r w:rsidRPr="003D7B97">
              <w:rPr>
                <w:b w:val="0"/>
              </w:rPr>
              <w:t>Dòng sự kiện chính</w:t>
            </w:r>
          </w:p>
        </w:tc>
        <w:tc>
          <w:tcPr>
            <w:tcW w:w="5298" w:type="dxa"/>
          </w:tcPr>
          <w:p w14:paraId="35647346" w14:textId="77777777" w:rsidR="008007C2" w:rsidRPr="003D7B97" w:rsidRDefault="008007C2" w:rsidP="00AE5190">
            <w:pPr>
              <w:spacing w:line="360" w:lineRule="auto"/>
              <w:jc w:val="both"/>
              <w:cnfStyle w:val="000000010000" w:firstRow="0" w:lastRow="0" w:firstColumn="0" w:lastColumn="0" w:oddVBand="0" w:evenVBand="0" w:oddHBand="0" w:evenHBand="1" w:firstRowFirstColumn="0" w:firstRowLastColumn="0" w:lastRowFirstColumn="0" w:lastRowLastColumn="0"/>
            </w:pPr>
          </w:p>
        </w:tc>
      </w:tr>
      <w:tr w:rsidR="008007C2" w:rsidRPr="003D7B97" w14:paraId="0ABE71FE" w14:textId="77777777" w:rsidTr="00EA23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08" w:type="dxa"/>
          </w:tcPr>
          <w:p w14:paraId="48FC68DD" w14:textId="77777777" w:rsidR="008007C2" w:rsidRPr="003D7B97" w:rsidRDefault="008007C2" w:rsidP="00AE5190">
            <w:pPr>
              <w:spacing w:line="360" w:lineRule="auto"/>
              <w:jc w:val="both"/>
              <w:rPr>
                <w:b w:val="0"/>
              </w:rPr>
            </w:pPr>
            <w:r w:rsidRPr="003D7B97">
              <w:rPr>
                <w:b w:val="0"/>
              </w:rPr>
              <w:t>Dòng sự kiện phụ</w:t>
            </w:r>
          </w:p>
        </w:tc>
        <w:tc>
          <w:tcPr>
            <w:tcW w:w="5298" w:type="dxa"/>
          </w:tcPr>
          <w:p w14:paraId="164FB423" w14:textId="77777777" w:rsidR="008007C2" w:rsidRPr="003D7B97" w:rsidRDefault="008007C2" w:rsidP="00AE5190">
            <w:pPr>
              <w:spacing w:line="360" w:lineRule="auto"/>
              <w:jc w:val="both"/>
              <w:cnfStyle w:val="000000100000" w:firstRow="0" w:lastRow="0" w:firstColumn="0" w:lastColumn="0" w:oddVBand="0" w:evenVBand="0" w:oddHBand="1" w:evenHBand="0" w:firstRowFirstColumn="0" w:firstRowLastColumn="0" w:lastRowFirstColumn="0" w:lastRowLastColumn="0"/>
            </w:pPr>
          </w:p>
        </w:tc>
      </w:tr>
      <w:tr w:rsidR="008007C2" w:rsidRPr="003D7B97" w14:paraId="5D366DC8" w14:textId="77777777" w:rsidTr="00EA23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08" w:type="dxa"/>
          </w:tcPr>
          <w:p w14:paraId="4727D77E" w14:textId="77777777" w:rsidR="008007C2" w:rsidRPr="003D7B97" w:rsidRDefault="008007C2" w:rsidP="00AE5190">
            <w:pPr>
              <w:spacing w:line="360" w:lineRule="auto"/>
              <w:jc w:val="both"/>
              <w:rPr>
                <w:b w:val="0"/>
              </w:rPr>
            </w:pPr>
            <w:r w:rsidRPr="003D7B97">
              <w:rPr>
                <w:b w:val="0"/>
              </w:rPr>
              <w:t>Trạng thái hệ thống sau khi thực hiện</w:t>
            </w:r>
          </w:p>
        </w:tc>
        <w:tc>
          <w:tcPr>
            <w:tcW w:w="5298" w:type="dxa"/>
          </w:tcPr>
          <w:p w14:paraId="5E82DBC8" w14:textId="77777777" w:rsidR="008007C2" w:rsidRPr="003D7B97" w:rsidRDefault="008007C2" w:rsidP="00AE5190">
            <w:pPr>
              <w:spacing w:line="360" w:lineRule="auto"/>
              <w:jc w:val="both"/>
              <w:cnfStyle w:val="000000010000" w:firstRow="0" w:lastRow="0" w:firstColumn="0" w:lastColumn="0" w:oddVBand="0" w:evenVBand="0" w:oddHBand="0" w:evenHBand="1" w:firstRowFirstColumn="0" w:firstRowLastColumn="0" w:lastRowFirstColumn="0" w:lastRowLastColumn="0"/>
            </w:pPr>
          </w:p>
        </w:tc>
      </w:tr>
      <w:tr w:rsidR="008007C2" w:rsidRPr="003D7B97" w14:paraId="10F8BC56" w14:textId="77777777" w:rsidTr="00EA23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08" w:type="dxa"/>
          </w:tcPr>
          <w:p w14:paraId="0C1E819A" w14:textId="77777777" w:rsidR="008007C2" w:rsidRPr="003D7B97" w:rsidRDefault="008007C2" w:rsidP="00AE5190">
            <w:pPr>
              <w:spacing w:line="360" w:lineRule="auto"/>
              <w:jc w:val="both"/>
              <w:rPr>
                <w:b w:val="0"/>
              </w:rPr>
            </w:pPr>
            <w:r w:rsidRPr="003D7B97">
              <w:rPr>
                <w:b w:val="0"/>
              </w:rPr>
              <w:t>Điểm mở rộng</w:t>
            </w:r>
          </w:p>
        </w:tc>
        <w:tc>
          <w:tcPr>
            <w:tcW w:w="5298" w:type="dxa"/>
          </w:tcPr>
          <w:p w14:paraId="095EB2A9" w14:textId="77777777" w:rsidR="008007C2" w:rsidRPr="003D7B97" w:rsidRDefault="008007C2" w:rsidP="00AE5190">
            <w:pPr>
              <w:spacing w:line="360" w:lineRule="auto"/>
              <w:jc w:val="both"/>
              <w:cnfStyle w:val="000000100000" w:firstRow="0" w:lastRow="0" w:firstColumn="0" w:lastColumn="0" w:oddVBand="0" w:evenVBand="0" w:oddHBand="1" w:evenHBand="0" w:firstRowFirstColumn="0" w:firstRowLastColumn="0" w:lastRowFirstColumn="0" w:lastRowLastColumn="0"/>
            </w:pPr>
          </w:p>
        </w:tc>
      </w:tr>
    </w:tbl>
    <w:p w14:paraId="315DF8E6" w14:textId="77777777" w:rsidR="002A512D" w:rsidRPr="003D7B97" w:rsidRDefault="002A512D" w:rsidP="00B22578">
      <w:pPr>
        <w:rPr>
          <w:b/>
        </w:rPr>
      </w:pPr>
    </w:p>
    <w:p w14:paraId="7D22583B" w14:textId="77777777" w:rsidR="002A512D" w:rsidRPr="003D7B97" w:rsidRDefault="002A512D" w:rsidP="00B22578">
      <w:pPr>
        <w:rPr>
          <w:b/>
        </w:rPr>
      </w:pPr>
    </w:p>
    <w:p w14:paraId="299FD6FB" w14:textId="77777777" w:rsidR="008A103A" w:rsidRPr="003D7B97" w:rsidRDefault="00787502" w:rsidP="00A418E0">
      <w:pPr>
        <w:spacing w:line="360" w:lineRule="auto"/>
        <w:jc w:val="both"/>
        <w:rPr>
          <w:b/>
        </w:rPr>
      </w:pPr>
      <w:r w:rsidRPr="003D7B97">
        <w:rPr>
          <w:b/>
        </w:rPr>
        <w:t xml:space="preserve">A.2 </w:t>
      </w:r>
      <w:r w:rsidR="008A103A" w:rsidRPr="003D7B97">
        <w:rPr>
          <w:b/>
        </w:rPr>
        <w:t>Sơ đồ tuần tự</w:t>
      </w:r>
      <w:r w:rsidR="00596E51" w:rsidRPr="003D7B97">
        <w:rPr>
          <w:b/>
        </w:rPr>
        <w:t xml:space="preserve"> và sơ đồ lớp</w:t>
      </w:r>
    </w:p>
    <w:p w14:paraId="74072549" w14:textId="77777777" w:rsidR="00E00427" w:rsidRPr="003D7B97" w:rsidRDefault="00787502" w:rsidP="00A418E0">
      <w:pPr>
        <w:spacing w:line="360" w:lineRule="auto"/>
        <w:jc w:val="both"/>
      </w:pPr>
      <w:r w:rsidRPr="003D7B97">
        <w:t xml:space="preserve">A.2.1 </w:t>
      </w:r>
      <w:r w:rsidR="00E00427" w:rsidRPr="003D7B97">
        <w:t>Usecase “</w:t>
      </w:r>
      <w:r w:rsidR="00055BF8" w:rsidRPr="003D7B97">
        <w:t>A</w:t>
      </w:r>
      <w:r w:rsidR="00E00427" w:rsidRPr="003D7B97">
        <w:t>”</w:t>
      </w:r>
    </w:p>
    <w:p w14:paraId="512E5402" w14:textId="77777777" w:rsidR="00E00427" w:rsidRPr="003D7B97" w:rsidRDefault="00787502" w:rsidP="005D70DA">
      <w:pPr>
        <w:spacing w:after="120" w:line="276" w:lineRule="auto"/>
        <w:jc w:val="both"/>
      </w:pPr>
      <w:r w:rsidRPr="003D7B97">
        <w:t xml:space="preserve">A.2.1.1 </w:t>
      </w:r>
      <w:r w:rsidR="00E00427" w:rsidRPr="003D7B97">
        <w:t>Sơ đồ tuần tự</w:t>
      </w:r>
    </w:p>
    <w:p w14:paraId="7959BF8B" w14:textId="77777777" w:rsidR="00E00427" w:rsidRPr="003D7B97" w:rsidRDefault="00787502" w:rsidP="005D70DA">
      <w:pPr>
        <w:spacing w:after="240" w:line="276" w:lineRule="auto"/>
        <w:jc w:val="both"/>
      </w:pPr>
      <w:r w:rsidRPr="003D7B97">
        <w:t xml:space="preserve">A.2.1.2 </w:t>
      </w:r>
      <w:r w:rsidR="00E00427" w:rsidRPr="003D7B97">
        <w:t>Sơ đồ lớp</w:t>
      </w:r>
    </w:p>
    <w:p w14:paraId="03162A24" w14:textId="77777777" w:rsidR="00A418E0" w:rsidRPr="003D7B97" w:rsidRDefault="00A418E0" w:rsidP="006E619E">
      <w:pPr>
        <w:spacing w:line="360" w:lineRule="auto"/>
        <w:jc w:val="both"/>
        <w:rPr>
          <w:b/>
        </w:rPr>
      </w:pPr>
    </w:p>
    <w:p w14:paraId="045B5743" w14:textId="77777777" w:rsidR="00A418E0" w:rsidRPr="003D7B97" w:rsidRDefault="00A418E0" w:rsidP="006E619E">
      <w:pPr>
        <w:spacing w:line="360" w:lineRule="auto"/>
        <w:jc w:val="both"/>
        <w:rPr>
          <w:b/>
        </w:rPr>
      </w:pPr>
    </w:p>
    <w:p w14:paraId="3F2F50F3" w14:textId="77777777" w:rsidR="00B17641" w:rsidRPr="003D7B97" w:rsidRDefault="00B17641" w:rsidP="006E619E">
      <w:pPr>
        <w:spacing w:line="360" w:lineRule="auto"/>
        <w:jc w:val="both"/>
        <w:rPr>
          <w:b/>
        </w:rPr>
      </w:pPr>
    </w:p>
    <w:p w14:paraId="1541602C" w14:textId="77777777" w:rsidR="00B17641" w:rsidRPr="003D7B97" w:rsidRDefault="00B17641" w:rsidP="006E619E">
      <w:pPr>
        <w:spacing w:line="360" w:lineRule="auto"/>
        <w:jc w:val="both"/>
        <w:rPr>
          <w:b/>
        </w:rPr>
      </w:pPr>
    </w:p>
    <w:p w14:paraId="081343BE" w14:textId="77777777" w:rsidR="005933B8" w:rsidRPr="003D7B97" w:rsidRDefault="005933B8" w:rsidP="006E619E">
      <w:pPr>
        <w:spacing w:line="360" w:lineRule="auto"/>
        <w:jc w:val="both"/>
        <w:rPr>
          <w:b/>
        </w:rPr>
      </w:pPr>
    </w:p>
    <w:p w14:paraId="661A75A3" w14:textId="77777777" w:rsidR="00A418E0" w:rsidRPr="003D7B97" w:rsidRDefault="00A418E0" w:rsidP="006E619E">
      <w:pPr>
        <w:spacing w:line="360" w:lineRule="auto"/>
        <w:jc w:val="both"/>
        <w:rPr>
          <w:b/>
        </w:rPr>
      </w:pPr>
    </w:p>
    <w:p w14:paraId="201FCF19" w14:textId="77777777" w:rsidR="00374710" w:rsidRPr="003D7B97" w:rsidRDefault="00374710">
      <w:pPr>
        <w:spacing w:after="200" w:line="276" w:lineRule="auto"/>
        <w:rPr>
          <w:rFonts w:eastAsiaTheme="minorHAnsi"/>
          <w:b/>
          <w:sz w:val="28"/>
          <w:szCs w:val="28"/>
        </w:rPr>
      </w:pPr>
      <w:r w:rsidRPr="003D7B97">
        <w:rPr>
          <w:b/>
          <w:sz w:val="28"/>
          <w:szCs w:val="28"/>
        </w:rPr>
        <w:br w:type="page"/>
      </w:r>
    </w:p>
    <w:p w14:paraId="7F58C699" w14:textId="77777777" w:rsidR="002240C0" w:rsidRPr="003D7B97" w:rsidRDefault="001A2AD4" w:rsidP="00B22578">
      <w:pPr>
        <w:pStyle w:val="ListParagraph"/>
        <w:spacing w:line="360" w:lineRule="auto"/>
        <w:ind w:left="0"/>
        <w:jc w:val="both"/>
        <w:outlineLvl w:val="0"/>
        <w:rPr>
          <w:rFonts w:ascii="Times New Roman" w:hAnsi="Times New Roman" w:cs="Times New Roman"/>
          <w:b/>
          <w:sz w:val="28"/>
          <w:szCs w:val="28"/>
        </w:rPr>
      </w:pPr>
      <w:bookmarkStart w:id="86" w:name="_Toc42503482"/>
      <w:r w:rsidRPr="003D7B97">
        <w:rPr>
          <w:rFonts w:ascii="Times New Roman" w:hAnsi="Times New Roman" w:cs="Times New Roman"/>
          <w:b/>
          <w:sz w:val="28"/>
          <w:szCs w:val="28"/>
        </w:rPr>
        <w:lastRenderedPageBreak/>
        <w:t xml:space="preserve">PHỤ LỤC B: </w:t>
      </w:r>
      <w:r w:rsidR="00E76934" w:rsidRPr="003D7B97">
        <w:rPr>
          <w:rFonts w:ascii="Times New Roman" w:hAnsi="Times New Roman" w:cs="Times New Roman"/>
          <w:b/>
          <w:sz w:val="28"/>
          <w:szCs w:val="28"/>
        </w:rPr>
        <w:t>CHI TIẾT CÁC BẢNG VÀ THUỘC TÍNH</w:t>
      </w:r>
      <w:bookmarkEnd w:id="86"/>
    </w:p>
    <w:p w14:paraId="0BC7D798" w14:textId="77777777" w:rsidR="002240C0" w:rsidRPr="003D7B97" w:rsidRDefault="00A012D4" w:rsidP="0019422F">
      <w:pPr>
        <w:spacing w:after="240" w:line="360" w:lineRule="auto"/>
        <w:jc w:val="both"/>
        <w:rPr>
          <w:b/>
        </w:rPr>
      </w:pPr>
      <w:r w:rsidRPr="003D7B97">
        <w:rPr>
          <w:b/>
        </w:rPr>
        <w:t xml:space="preserve">B.1 </w:t>
      </w:r>
      <w:r w:rsidR="002240C0" w:rsidRPr="003D7B97">
        <w:rPr>
          <w:b/>
        </w:rPr>
        <w:t>Bảng “</w:t>
      </w:r>
      <w:r w:rsidR="00493DA1" w:rsidRPr="003D7B97">
        <w:rPr>
          <w:b/>
        </w:rPr>
        <w:t>B</w:t>
      </w:r>
      <w:r w:rsidR="002240C0" w:rsidRPr="003D7B97">
        <w:rPr>
          <w:b/>
        </w:rPr>
        <w:t>”</w:t>
      </w:r>
    </w:p>
    <w:p w14:paraId="0CA68703" w14:textId="77777777" w:rsidR="00CB5AE5" w:rsidRPr="003D7B97" w:rsidRDefault="00CB5AE5" w:rsidP="009E34B1">
      <w:pPr>
        <w:pStyle w:val="PhlcB"/>
      </w:pPr>
      <w:bookmarkStart w:id="87" w:name="_Toc384058664"/>
      <w:r w:rsidRPr="003D7B97">
        <w:t>Bảng B.1 Đặc tả lớp đối tượng “</w:t>
      </w:r>
      <w:r w:rsidR="00E55609" w:rsidRPr="003D7B97">
        <w:t>B</w:t>
      </w:r>
      <w:r w:rsidRPr="003D7B97">
        <w:t>”</w:t>
      </w:r>
      <w:bookmarkEnd w:id="87"/>
    </w:p>
    <w:tbl>
      <w:tblPr>
        <w:tblStyle w:val="LightGrid-Accent5"/>
        <w:tblW w:w="0" w:type="auto"/>
        <w:jc w:val="right"/>
        <w:tblLook w:val="04A0" w:firstRow="1" w:lastRow="0" w:firstColumn="1" w:lastColumn="0" w:noHBand="0" w:noVBand="1"/>
      </w:tblPr>
      <w:tblGrid>
        <w:gridCol w:w="834"/>
        <w:gridCol w:w="2530"/>
        <w:gridCol w:w="1837"/>
        <w:gridCol w:w="3569"/>
      </w:tblGrid>
      <w:tr w:rsidR="002240C0" w:rsidRPr="003D7B97" w14:paraId="5A7D52F7" w14:textId="77777777" w:rsidTr="00380B0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840" w:type="dxa"/>
          </w:tcPr>
          <w:p w14:paraId="6B9638AE" w14:textId="77777777" w:rsidR="002240C0" w:rsidRPr="003D7B97" w:rsidRDefault="002240C0" w:rsidP="006E619E">
            <w:pPr>
              <w:pStyle w:val="ListParagraph"/>
              <w:tabs>
                <w:tab w:val="left" w:pos="2395"/>
              </w:tabs>
              <w:spacing w:after="0" w:line="360" w:lineRule="auto"/>
              <w:ind w:left="0"/>
              <w:rPr>
                <w:rFonts w:ascii="Times New Roman" w:hAnsi="Times New Roman" w:cs="Times New Roman"/>
                <w:sz w:val="26"/>
                <w:szCs w:val="26"/>
              </w:rPr>
            </w:pPr>
            <w:r w:rsidRPr="003D7B97">
              <w:rPr>
                <w:rFonts w:ascii="Times New Roman" w:hAnsi="Times New Roman" w:cs="Times New Roman"/>
                <w:sz w:val="26"/>
                <w:szCs w:val="26"/>
              </w:rPr>
              <w:t>STT</w:t>
            </w:r>
          </w:p>
        </w:tc>
        <w:tc>
          <w:tcPr>
            <w:tcW w:w="2598" w:type="dxa"/>
          </w:tcPr>
          <w:p w14:paraId="7D096D0F" w14:textId="77777777" w:rsidR="002240C0" w:rsidRPr="003D7B97" w:rsidRDefault="002240C0" w:rsidP="006E619E">
            <w:pPr>
              <w:pStyle w:val="ListParagraph"/>
              <w:tabs>
                <w:tab w:val="left" w:pos="2395"/>
              </w:tabs>
              <w:spacing w:after="0"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D7B97">
              <w:rPr>
                <w:rFonts w:ascii="Times New Roman" w:hAnsi="Times New Roman" w:cs="Times New Roman"/>
                <w:sz w:val="26"/>
                <w:szCs w:val="26"/>
              </w:rPr>
              <w:t>Thuộc tính</w:t>
            </w:r>
          </w:p>
        </w:tc>
        <w:tc>
          <w:tcPr>
            <w:tcW w:w="1883" w:type="dxa"/>
          </w:tcPr>
          <w:p w14:paraId="6DA9D068" w14:textId="77777777" w:rsidR="002240C0" w:rsidRPr="003D7B97" w:rsidRDefault="002240C0" w:rsidP="006E619E">
            <w:pPr>
              <w:pStyle w:val="ListParagraph"/>
              <w:tabs>
                <w:tab w:val="left" w:pos="2395"/>
              </w:tabs>
              <w:spacing w:after="0"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D7B97">
              <w:rPr>
                <w:rFonts w:ascii="Times New Roman" w:hAnsi="Times New Roman" w:cs="Times New Roman"/>
                <w:sz w:val="26"/>
                <w:szCs w:val="26"/>
              </w:rPr>
              <w:t>Kiểu dữ liệu</w:t>
            </w:r>
          </w:p>
        </w:tc>
        <w:tc>
          <w:tcPr>
            <w:tcW w:w="3685" w:type="dxa"/>
          </w:tcPr>
          <w:p w14:paraId="26AD1EA4" w14:textId="77777777" w:rsidR="002240C0" w:rsidRPr="003D7B97" w:rsidRDefault="002240C0" w:rsidP="006E619E">
            <w:pPr>
              <w:pStyle w:val="ListParagraph"/>
              <w:tabs>
                <w:tab w:val="left" w:pos="2395"/>
              </w:tabs>
              <w:spacing w:after="0"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6"/>
                <w:szCs w:val="26"/>
              </w:rPr>
            </w:pPr>
            <w:r w:rsidRPr="003D7B97">
              <w:rPr>
                <w:rFonts w:ascii="Times New Roman" w:hAnsi="Times New Roman" w:cs="Times New Roman"/>
                <w:sz w:val="26"/>
                <w:szCs w:val="26"/>
              </w:rPr>
              <w:t>Ý nghĩa</w:t>
            </w:r>
          </w:p>
        </w:tc>
      </w:tr>
      <w:tr w:rsidR="002240C0" w:rsidRPr="003D7B97" w14:paraId="57F931A0" w14:textId="77777777" w:rsidTr="00380B0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840" w:type="dxa"/>
          </w:tcPr>
          <w:p w14:paraId="14E4C252" w14:textId="77777777" w:rsidR="002240C0" w:rsidRPr="003D7B97" w:rsidRDefault="006775CF" w:rsidP="00916132">
            <w:pPr>
              <w:tabs>
                <w:tab w:val="left" w:pos="2395"/>
              </w:tabs>
              <w:spacing w:line="360" w:lineRule="auto"/>
              <w:rPr>
                <w:b w:val="0"/>
              </w:rPr>
            </w:pPr>
            <w:r w:rsidRPr="003D7B97">
              <w:rPr>
                <w:b w:val="0"/>
              </w:rPr>
              <w:t>1</w:t>
            </w:r>
          </w:p>
        </w:tc>
        <w:tc>
          <w:tcPr>
            <w:tcW w:w="2598" w:type="dxa"/>
          </w:tcPr>
          <w:p w14:paraId="26FF8F8B" w14:textId="77777777" w:rsidR="002240C0" w:rsidRPr="003D7B97" w:rsidRDefault="002240C0" w:rsidP="006E619E">
            <w:pPr>
              <w:pStyle w:val="ListParagraph"/>
              <w:tabs>
                <w:tab w:val="left" w:pos="2395"/>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
        </w:tc>
        <w:tc>
          <w:tcPr>
            <w:tcW w:w="1883" w:type="dxa"/>
          </w:tcPr>
          <w:p w14:paraId="35329379" w14:textId="77777777" w:rsidR="002240C0" w:rsidRPr="003D7B97" w:rsidRDefault="002240C0" w:rsidP="006E619E">
            <w:pPr>
              <w:pStyle w:val="ListParagraph"/>
              <w:tabs>
                <w:tab w:val="left" w:pos="2395"/>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
        </w:tc>
        <w:tc>
          <w:tcPr>
            <w:tcW w:w="3685" w:type="dxa"/>
          </w:tcPr>
          <w:p w14:paraId="705069D6" w14:textId="77777777" w:rsidR="002240C0" w:rsidRPr="003D7B97" w:rsidRDefault="002240C0" w:rsidP="006E619E">
            <w:pPr>
              <w:pStyle w:val="ListParagraph"/>
              <w:tabs>
                <w:tab w:val="left" w:pos="2395"/>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
        </w:tc>
      </w:tr>
      <w:tr w:rsidR="002240C0" w:rsidRPr="003D7B97" w14:paraId="098CFCB1" w14:textId="77777777" w:rsidTr="00380B0E">
        <w:trPr>
          <w:cnfStyle w:val="000000010000" w:firstRow="0" w:lastRow="0" w:firstColumn="0" w:lastColumn="0" w:oddVBand="0" w:evenVBand="0" w:oddHBand="0" w:evenHBand="1"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840" w:type="dxa"/>
          </w:tcPr>
          <w:p w14:paraId="0DF19CC5" w14:textId="77777777" w:rsidR="002240C0" w:rsidRPr="003D7B97" w:rsidRDefault="006775CF" w:rsidP="00916132">
            <w:pPr>
              <w:tabs>
                <w:tab w:val="left" w:pos="2395"/>
              </w:tabs>
              <w:spacing w:line="360" w:lineRule="auto"/>
              <w:rPr>
                <w:b w:val="0"/>
              </w:rPr>
            </w:pPr>
            <w:r w:rsidRPr="003D7B97">
              <w:rPr>
                <w:b w:val="0"/>
              </w:rPr>
              <w:t>2</w:t>
            </w:r>
          </w:p>
        </w:tc>
        <w:tc>
          <w:tcPr>
            <w:tcW w:w="2598" w:type="dxa"/>
          </w:tcPr>
          <w:p w14:paraId="0917FCA6" w14:textId="77777777" w:rsidR="002240C0" w:rsidRPr="003D7B97" w:rsidRDefault="002240C0" w:rsidP="006E619E">
            <w:pPr>
              <w:pStyle w:val="ListParagraph"/>
              <w:tabs>
                <w:tab w:val="left" w:pos="2395"/>
              </w:tabs>
              <w:spacing w:line="360" w:lineRule="auto"/>
              <w:ind w:left="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6"/>
                <w:szCs w:val="26"/>
              </w:rPr>
            </w:pPr>
          </w:p>
        </w:tc>
        <w:tc>
          <w:tcPr>
            <w:tcW w:w="1883" w:type="dxa"/>
          </w:tcPr>
          <w:p w14:paraId="78441FED" w14:textId="77777777" w:rsidR="002240C0" w:rsidRPr="003D7B97" w:rsidRDefault="002240C0" w:rsidP="006E619E">
            <w:pPr>
              <w:pStyle w:val="ListParagraph"/>
              <w:tabs>
                <w:tab w:val="left" w:pos="2395"/>
              </w:tabs>
              <w:spacing w:line="360" w:lineRule="auto"/>
              <w:ind w:left="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6"/>
                <w:szCs w:val="26"/>
              </w:rPr>
            </w:pPr>
          </w:p>
        </w:tc>
        <w:tc>
          <w:tcPr>
            <w:tcW w:w="3685" w:type="dxa"/>
          </w:tcPr>
          <w:p w14:paraId="6889CD11" w14:textId="77777777" w:rsidR="002240C0" w:rsidRPr="003D7B97" w:rsidRDefault="002240C0" w:rsidP="006E619E">
            <w:pPr>
              <w:pStyle w:val="ListParagraph"/>
              <w:tabs>
                <w:tab w:val="left" w:pos="2395"/>
              </w:tabs>
              <w:spacing w:line="360" w:lineRule="auto"/>
              <w:ind w:left="0"/>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6"/>
                <w:szCs w:val="26"/>
              </w:rPr>
            </w:pPr>
          </w:p>
        </w:tc>
      </w:tr>
      <w:tr w:rsidR="002240C0" w:rsidRPr="003D7B97" w14:paraId="412CA6DF" w14:textId="77777777" w:rsidTr="00380B0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840" w:type="dxa"/>
          </w:tcPr>
          <w:p w14:paraId="00C6BAEB" w14:textId="77777777" w:rsidR="002240C0" w:rsidRPr="003D7B97" w:rsidRDefault="006775CF" w:rsidP="00916132">
            <w:pPr>
              <w:tabs>
                <w:tab w:val="left" w:pos="2395"/>
              </w:tabs>
              <w:spacing w:line="360" w:lineRule="auto"/>
              <w:rPr>
                <w:b w:val="0"/>
              </w:rPr>
            </w:pPr>
            <w:r w:rsidRPr="003D7B97">
              <w:rPr>
                <w:b w:val="0"/>
              </w:rPr>
              <w:t>3</w:t>
            </w:r>
          </w:p>
        </w:tc>
        <w:tc>
          <w:tcPr>
            <w:tcW w:w="2598" w:type="dxa"/>
          </w:tcPr>
          <w:p w14:paraId="62FD67B7" w14:textId="77777777" w:rsidR="002240C0" w:rsidRPr="003D7B97" w:rsidRDefault="002240C0" w:rsidP="006E619E">
            <w:pPr>
              <w:pStyle w:val="ListParagraph"/>
              <w:tabs>
                <w:tab w:val="left" w:pos="2395"/>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
        </w:tc>
        <w:tc>
          <w:tcPr>
            <w:tcW w:w="1883" w:type="dxa"/>
          </w:tcPr>
          <w:p w14:paraId="2E80C6FA" w14:textId="77777777" w:rsidR="002240C0" w:rsidRPr="003D7B97" w:rsidRDefault="002240C0" w:rsidP="006E619E">
            <w:pPr>
              <w:pStyle w:val="ListParagraph"/>
              <w:tabs>
                <w:tab w:val="left" w:pos="2395"/>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
        </w:tc>
        <w:tc>
          <w:tcPr>
            <w:tcW w:w="3685" w:type="dxa"/>
          </w:tcPr>
          <w:p w14:paraId="1D5E2E8D" w14:textId="77777777" w:rsidR="002240C0" w:rsidRPr="003D7B97" w:rsidRDefault="002240C0" w:rsidP="006E619E">
            <w:pPr>
              <w:pStyle w:val="ListParagraph"/>
              <w:tabs>
                <w:tab w:val="left" w:pos="2395"/>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6"/>
                <w:szCs w:val="26"/>
              </w:rPr>
            </w:pPr>
          </w:p>
        </w:tc>
      </w:tr>
    </w:tbl>
    <w:p w14:paraId="690A9612" w14:textId="77777777" w:rsidR="001A2AD4" w:rsidRPr="003D7B97" w:rsidRDefault="001A2AD4" w:rsidP="00CC39EA">
      <w:pPr>
        <w:spacing w:before="240" w:after="240" w:line="360" w:lineRule="auto"/>
        <w:jc w:val="both"/>
      </w:pPr>
    </w:p>
    <w:sectPr w:rsidR="001A2AD4" w:rsidRPr="003D7B97" w:rsidSect="00965D59">
      <w:headerReference w:type="even" r:id="rId15"/>
      <w:headerReference w:type="default" r:id="rId16"/>
      <w:footerReference w:type="even" r:id="rId17"/>
      <w:footerReference w:type="default" r:id="rId18"/>
      <w:headerReference w:type="first" r:id="rId19"/>
      <w:footerReference w:type="first" r:id="rId20"/>
      <w:type w:val="continuous"/>
      <w:pgSz w:w="11909" w:h="16834" w:code="9"/>
      <w:pgMar w:top="1701" w:right="1134" w:bottom="1985"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77C35C" w14:textId="77777777" w:rsidR="00045567" w:rsidRDefault="00045567" w:rsidP="008A36B2">
      <w:r>
        <w:separator/>
      </w:r>
    </w:p>
  </w:endnote>
  <w:endnote w:type="continuationSeparator" w:id="0">
    <w:p w14:paraId="6C1A60D1" w14:textId="77777777" w:rsidR="00045567" w:rsidRDefault="00045567" w:rsidP="008A3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288C17" w14:textId="77777777" w:rsidR="005329AC" w:rsidRDefault="005329AC" w:rsidP="0083367A">
    <w:pPr>
      <w:pStyle w:val="Footer"/>
    </w:pPr>
  </w:p>
  <w:p w14:paraId="42932592" w14:textId="77777777" w:rsidR="005329AC" w:rsidRDefault="005329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E4FB9" w14:textId="77777777" w:rsidR="005329AC" w:rsidRDefault="005329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FD0F3" w14:textId="77777777" w:rsidR="005329AC" w:rsidRDefault="005329AC" w:rsidP="007D7D27">
    <w:pPr>
      <w:pStyle w:val="Header"/>
      <w:jc w:val="cente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1</w:t>
    </w:r>
    <w:r w:rsidRPr="00343557">
      <w:rPr>
        <w:b/>
        <w:bCs/>
        <w:noProo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17D5A7" w14:textId="77777777" w:rsidR="005329AC" w:rsidRDefault="005329AC" w:rsidP="007E75CC">
    <w:pPr>
      <w:pStyle w:val="Footer"/>
      <w:rPr>
        <w:i/>
        <w:sz w:val="20"/>
        <w:szCs w:val="20"/>
      </w:rPr>
    </w:pPr>
    <w:r w:rsidRPr="002A1AC1">
      <w:rPr>
        <w:b/>
        <w:i/>
        <w:sz w:val="20"/>
        <w:szCs w:val="20"/>
      </w:rPr>
      <w:t>GVHD</w:t>
    </w:r>
    <w:r>
      <w:rPr>
        <w:i/>
        <w:sz w:val="20"/>
        <w:szCs w:val="20"/>
      </w:rPr>
      <w:t>: ThS Nguyễn Thị Kim Phụng</w:t>
    </w:r>
    <w:r>
      <w:rPr>
        <w:i/>
        <w:sz w:val="20"/>
        <w:szCs w:val="20"/>
      </w:rPr>
      <w:tab/>
    </w:r>
    <w:r>
      <w:rPr>
        <w:i/>
        <w:sz w:val="20"/>
        <w:szCs w:val="20"/>
      </w:rPr>
      <w:tab/>
    </w:r>
    <w:r w:rsidRPr="002A1AC1">
      <w:rPr>
        <w:b/>
        <w:i/>
        <w:sz w:val="20"/>
        <w:szCs w:val="20"/>
      </w:rPr>
      <w:t>SVTH</w:t>
    </w:r>
    <w:r>
      <w:rPr>
        <w:i/>
        <w:sz w:val="20"/>
        <w:szCs w:val="20"/>
      </w:rPr>
      <w:t xml:space="preserve">: Đặng Thanh Qui </w:t>
    </w:r>
  </w:p>
  <w:p w14:paraId="236C4E8C" w14:textId="77777777" w:rsidR="005329AC" w:rsidRDefault="005329AC" w:rsidP="007E75CC">
    <w:pPr>
      <w:pStyle w:val="Footer"/>
      <w:tabs>
        <w:tab w:val="right" w:pos="9405"/>
      </w:tabs>
    </w:pPr>
    <w:r>
      <w:rPr>
        <w:i/>
        <w:sz w:val="20"/>
        <w:szCs w:val="20"/>
      </w:rPr>
      <w:t>KS Trần Hưng Nghiệp</w:t>
    </w:r>
    <w:r>
      <w:rPr>
        <w:i/>
        <w:sz w:val="20"/>
        <w:szCs w:val="20"/>
      </w:rPr>
      <w:tab/>
    </w:r>
    <w:r>
      <w:rPr>
        <w:i/>
        <w:sz w:val="20"/>
        <w:szCs w:val="20"/>
      </w:rPr>
      <w:tab/>
      <w:t>Ngô Phát Đạ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BF295D" w14:textId="77777777" w:rsidR="00045567" w:rsidRDefault="00045567" w:rsidP="008A36B2">
      <w:r>
        <w:separator/>
      </w:r>
    </w:p>
  </w:footnote>
  <w:footnote w:type="continuationSeparator" w:id="0">
    <w:p w14:paraId="32E8144F" w14:textId="77777777" w:rsidR="00045567" w:rsidRDefault="00045567" w:rsidP="008A36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B98BF6" w14:textId="77777777" w:rsidR="005329AC" w:rsidRDefault="005329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E6CB9B" w14:textId="77777777" w:rsidR="005329AC" w:rsidRDefault="005329A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4A0" w:firstRow="1" w:lastRow="0" w:firstColumn="1" w:lastColumn="0" w:noHBand="0" w:noVBand="1"/>
    </w:tblPr>
    <w:tblGrid>
      <w:gridCol w:w="1152"/>
      <w:gridCol w:w="7638"/>
    </w:tblGrid>
    <w:tr w:rsidR="005329AC" w:rsidRPr="00343557" w14:paraId="22E8AFAC" w14:textId="77777777" w:rsidTr="00671EC7">
      <w:tc>
        <w:tcPr>
          <w:tcW w:w="1152" w:type="dxa"/>
          <w:tcBorders>
            <w:right w:val="single" w:sz="6" w:space="0" w:color="808080"/>
          </w:tcBorders>
          <w:shd w:val="clear" w:color="auto" w:fill="auto"/>
        </w:tcPr>
        <w:p w14:paraId="19D11222" w14:textId="77777777" w:rsidR="005329AC" w:rsidRPr="00343557" w:rsidRDefault="005329AC" w:rsidP="00671EC7">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w:t>
          </w:r>
          <w:r w:rsidRPr="00343557">
            <w:rPr>
              <w:b/>
              <w:bCs/>
              <w:noProof/>
              <w:sz w:val="20"/>
              <w:szCs w:val="20"/>
            </w:rPr>
            <w:fldChar w:fldCharType="end"/>
          </w:r>
        </w:p>
      </w:tc>
      <w:tc>
        <w:tcPr>
          <w:tcW w:w="0" w:type="auto"/>
          <w:shd w:val="clear" w:color="auto" w:fill="auto"/>
          <w:noWrap/>
        </w:tcPr>
        <w:p w14:paraId="04B15A7A" w14:textId="77777777" w:rsidR="005329AC" w:rsidRPr="00343557" w:rsidRDefault="005329AC" w:rsidP="00671EC7">
          <w:pPr>
            <w:pStyle w:val="Header"/>
            <w:rPr>
              <w:b/>
              <w:bCs/>
              <w:sz w:val="20"/>
              <w:szCs w:val="20"/>
            </w:rPr>
          </w:pPr>
          <w:r w:rsidRPr="00343557">
            <w:rPr>
              <w:b/>
              <w:bCs/>
              <w:sz w:val="20"/>
              <w:szCs w:val="20"/>
            </w:rPr>
            <w:t>Hệ khuyến nghị trong đấu giá trực tuyến</w:t>
          </w:r>
        </w:p>
      </w:tc>
    </w:tr>
  </w:tbl>
  <w:p w14:paraId="53A8198C" w14:textId="77777777" w:rsidR="005329AC" w:rsidRPr="0072160B" w:rsidRDefault="005329AC" w:rsidP="00721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37EA4"/>
    <w:multiLevelType w:val="hybridMultilevel"/>
    <w:tmpl w:val="79BCC3E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080A1EA5"/>
    <w:multiLevelType w:val="multilevel"/>
    <w:tmpl w:val="A56479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713E59"/>
    <w:multiLevelType w:val="multilevel"/>
    <w:tmpl w:val="2F7E53B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437E28"/>
    <w:multiLevelType w:val="hybridMultilevel"/>
    <w:tmpl w:val="A5D44866"/>
    <w:lvl w:ilvl="0" w:tplc="C9FC67F2">
      <w:start w:val="1"/>
      <w:numFmt w:val="bullet"/>
      <w:pStyle w:val="chimca"/>
      <w:lvlText w:val=""/>
      <w:lvlJc w:val="left"/>
      <w:pPr>
        <w:ind w:left="2172" w:hanging="360"/>
      </w:pPr>
      <w:rPr>
        <w:rFonts w:ascii="Wingdings" w:hAnsi="Wingdings" w:hint="default"/>
      </w:rPr>
    </w:lvl>
    <w:lvl w:ilvl="1" w:tplc="04090003" w:tentative="1">
      <w:start w:val="1"/>
      <w:numFmt w:val="bullet"/>
      <w:lvlText w:val="o"/>
      <w:lvlJc w:val="left"/>
      <w:pPr>
        <w:ind w:left="2892" w:hanging="360"/>
      </w:pPr>
      <w:rPr>
        <w:rFonts w:ascii="Courier New" w:hAnsi="Courier New" w:cs="Courier New" w:hint="default"/>
      </w:rPr>
    </w:lvl>
    <w:lvl w:ilvl="2" w:tplc="04090005" w:tentative="1">
      <w:start w:val="1"/>
      <w:numFmt w:val="bullet"/>
      <w:lvlText w:val=""/>
      <w:lvlJc w:val="left"/>
      <w:pPr>
        <w:ind w:left="3612" w:hanging="360"/>
      </w:pPr>
      <w:rPr>
        <w:rFonts w:ascii="Wingdings" w:hAnsi="Wingdings" w:hint="default"/>
      </w:rPr>
    </w:lvl>
    <w:lvl w:ilvl="3" w:tplc="04090001" w:tentative="1">
      <w:start w:val="1"/>
      <w:numFmt w:val="bullet"/>
      <w:lvlText w:val=""/>
      <w:lvlJc w:val="left"/>
      <w:pPr>
        <w:ind w:left="4332" w:hanging="360"/>
      </w:pPr>
      <w:rPr>
        <w:rFonts w:ascii="Symbol" w:hAnsi="Symbol" w:hint="default"/>
      </w:rPr>
    </w:lvl>
    <w:lvl w:ilvl="4" w:tplc="04090003" w:tentative="1">
      <w:start w:val="1"/>
      <w:numFmt w:val="bullet"/>
      <w:lvlText w:val="o"/>
      <w:lvlJc w:val="left"/>
      <w:pPr>
        <w:ind w:left="5052" w:hanging="360"/>
      </w:pPr>
      <w:rPr>
        <w:rFonts w:ascii="Courier New" w:hAnsi="Courier New" w:cs="Courier New" w:hint="default"/>
      </w:rPr>
    </w:lvl>
    <w:lvl w:ilvl="5" w:tplc="04090005" w:tentative="1">
      <w:start w:val="1"/>
      <w:numFmt w:val="bullet"/>
      <w:lvlText w:val=""/>
      <w:lvlJc w:val="left"/>
      <w:pPr>
        <w:ind w:left="5772" w:hanging="360"/>
      </w:pPr>
      <w:rPr>
        <w:rFonts w:ascii="Wingdings" w:hAnsi="Wingdings" w:hint="default"/>
      </w:rPr>
    </w:lvl>
    <w:lvl w:ilvl="6" w:tplc="04090001" w:tentative="1">
      <w:start w:val="1"/>
      <w:numFmt w:val="bullet"/>
      <w:lvlText w:val=""/>
      <w:lvlJc w:val="left"/>
      <w:pPr>
        <w:ind w:left="6492" w:hanging="360"/>
      </w:pPr>
      <w:rPr>
        <w:rFonts w:ascii="Symbol" w:hAnsi="Symbol" w:hint="default"/>
      </w:rPr>
    </w:lvl>
    <w:lvl w:ilvl="7" w:tplc="04090003" w:tentative="1">
      <w:start w:val="1"/>
      <w:numFmt w:val="bullet"/>
      <w:lvlText w:val="o"/>
      <w:lvlJc w:val="left"/>
      <w:pPr>
        <w:ind w:left="7212" w:hanging="360"/>
      </w:pPr>
      <w:rPr>
        <w:rFonts w:ascii="Courier New" w:hAnsi="Courier New" w:cs="Courier New" w:hint="default"/>
      </w:rPr>
    </w:lvl>
    <w:lvl w:ilvl="8" w:tplc="04090005" w:tentative="1">
      <w:start w:val="1"/>
      <w:numFmt w:val="bullet"/>
      <w:lvlText w:val=""/>
      <w:lvlJc w:val="left"/>
      <w:pPr>
        <w:ind w:left="7932" w:hanging="360"/>
      </w:pPr>
      <w:rPr>
        <w:rFonts w:ascii="Wingdings" w:hAnsi="Wingdings" w:hint="default"/>
      </w:rPr>
    </w:lvl>
  </w:abstractNum>
  <w:abstractNum w:abstractNumId="4" w15:restartNumberingAfterBreak="0">
    <w:nsid w:val="15C31557"/>
    <w:multiLevelType w:val="hybridMultilevel"/>
    <w:tmpl w:val="79BCC3E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B8D3986"/>
    <w:multiLevelType w:val="multilevel"/>
    <w:tmpl w:val="AC3C2096"/>
    <w:lvl w:ilvl="0">
      <w:start w:val="1"/>
      <w:numFmt w:val="decimal"/>
      <w:lvlText w:val="%1."/>
      <w:lvlJc w:val="left"/>
      <w:pPr>
        <w:ind w:left="408" w:hanging="408"/>
      </w:pPr>
      <w:rPr>
        <w:rFonts w:hint="default"/>
      </w:rPr>
    </w:lvl>
    <w:lvl w:ilvl="1">
      <w:start w:val="1"/>
      <w:numFmt w:val="decimal"/>
      <w:pStyle w:val="1100000"/>
      <w:lvlText w:val="%1.%2."/>
      <w:lvlJc w:val="left"/>
      <w:pPr>
        <w:ind w:left="720" w:hanging="720"/>
      </w:pPr>
      <w:rPr>
        <w:rFonts w:hint="default"/>
      </w:rPr>
    </w:lvl>
    <w:lvl w:ilvl="2">
      <w:start w:val="1"/>
      <w:numFmt w:val="decimal"/>
      <w:pStyle w:val="131"/>
      <w:lvlText w:val="%1.%2.%3."/>
      <w:lvlJc w:val="left"/>
      <w:pPr>
        <w:ind w:left="720" w:hanging="720"/>
      </w:pPr>
      <w:rPr>
        <w:rFonts w:hint="default"/>
      </w:rPr>
    </w:lvl>
    <w:lvl w:ilvl="3">
      <w:start w:val="1"/>
      <w:numFmt w:val="decimal"/>
      <w:pStyle w:val="111"/>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0744F6"/>
    <w:multiLevelType w:val="multilevel"/>
    <w:tmpl w:val="01B83860"/>
    <w:lvl w:ilvl="0">
      <w:start w:val="1"/>
      <w:numFmt w:val="decimal"/>
      <w:lvlText w:val="%1."/>
      <w:lvlJc w:val="left"/>
      <w:pPr>
        <w:ind w:left="459" w:hanging="360"/>
      </w:pPr>
      <w:rPr>
        <w:rFonts w:hint="default"/>
      </w:rPr>
    </w:lvl>
    <w:lvl w:ilvl="1">
      <w:start w:val="2"/>
      <w:numFmt w:val="decimal"/>
      <w:isLgl/>
      <w:lvlText w:val="%1.%2."/>
      <w:lvlJc w:val="left"/>
      <w:pPr>
        <w:ind w:left="744" w:hanging="645"/>
      </w:pPr>
      <w:rPr>
        <w:rFonts w:hint="default"/>
      </w:rPr>
    </w:lvl>
    <w:lvl w:ilvl="2">
      <w:start w:val="3"/>
      <w:numFmt w:val="decimal"/>
      <w:isLgl/>
      <w:lvlText w:val="%1.%2.%3."/>
      <w:lvlJc w:val="left"/>
      <w:pPr>
        <w:ind w:left="819" w:hanging="720"/>
      </w:pPr>
      <w:rPr>
        <w:rFonts w:hint="default"/>
      </w:rPr>
    </w:lvl>
    <w:lvl w:ilvl="3">
      <w:start w:val="1"/>
      <w:numFmt w:val="decimal"/>
      <w:isLgl/>
      <w:lvlText w:val="%1.%2.%3.%4."/>
      <w:lvlJc w:val="left"/>
      <w:pPr>
        <w:ind w:left="819" w:hanging="720"/>
      </w:pPr>
      <w:rPr>
        <w:rFonts w:hint="default"/>
      </w:rPr>
    </w:lvl>
    <w:lvl w:ilvl="4">
      <w:start w:val="1"/>
      <w:numFmt w:val="decimal"/>
      <w:isLgl/>
      <w:lvlText w:val="%1.%2.%3.%4.%5."/>
      <w:lvlJc w:val="left"/>
      <w:pPr>
        <w:ind w:left="1179" w:hanging="1080"/>
      </w:pPr>
      <w:rPr>
        <w:rFonts w:hint="default"/>
      </w:rPr>
    </w:lvl>
    <w:lvl w:ilvl="5">
      <w:start w:val="1"/>
      <w:numFmt w:val="decimal"/>
      <w:isLgl/>
      <w:lvlText w:val="%1.%2.%3.%4.%5.%6."/>
      <w:lvlJc w:val="left"/>
      <w:pPr>
        <w:ind w:left="1179" w:hanging="1080"/>
      </w:pPr>
      <w:rPr>
        <w:rFonts w:hint="default"/>
      </w:rPr>
    </w:lvl>
    <w:lvl w:ilvl="6">
      <w:start w:val="1"/>
      <w:numFmt w:val="decimal"/>
      <w:isLgl/>
      <w:lvlText w:val="%1.%2.%3.%4.%5.%6.%7."/>
      <w:lvlJc w:val="left"/>
      <w:pPr>
        <w:ind w:left="1539" w:hanging="1440"/>
      </w:pPr>
      <w:rPr>
        <w:rFonts w:hint="default"/>
      </w:rPr>
    </w:lvl>
    <w:lvl w:ilvl="7">
      <w:start w:val="1"/>
      <w:numFmt w:val="decimal"/>
      <w:isLgl/>
      <w:lvlText w:val="%1.%2.%3.%4.%5.%6.%7.%8."/>
      <w:lvlJc w:val="left"/>
      <w:pPr>
        <w:ind w:left="1539" w:hanging="1440"/>
      </w:pPr>
      <w:rPr>
        <w:rFonts w:hint="default"/>
      </w:rPr>
    </w:lvl>
    <w:lvl w:ilvl="8">
      <w:start w:val="1"/>
      <w:numFmt w:val="decimal"/>
      <w:isLgl/>
      <w:lvlText w:val="%1.%2.%3.%4.%5.%6.%7.%8.%9."/>
      <w:lvlJc w:val="left"/>
      <w:pPr>
        <w:ind w:left="1899" w:hanging="1800"/>
      </w:pPr>
      <w:rPr>
        <w:rFonts w:hint="default"/>
      </w:rPr>
    </w:lvl>
  </w:abstractNum>
  <w:abstractNum w:abstractNumId="7" w15:restartNumberingAfterBreak="0">
    <w:nsid w:val="229F674D"/>
    <w:multiLevelType w:val="hybridMultilevel"/>
    <w:tmpl w:val="49FE0074"/>
    <w:lvl w:ilvl="0" w:tplc="386AC7AA">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822248"/>
    <w:multiLevelType w:val="multilevel"/>
    <w:tmpl w:val="01B83860"/>
    <w:lvl w:ilvl="0">
      <w:start w:val="1"/>
      <w:numFmt w:val="decimal"/>
      <w:lvlText w:val="%1."/>
      <w:lvlJc w:val="left"/>
      <w:pPr>
        <w:ind w:left="459" w:hanging="360"/>
      </w:pPr>
      <w:rPr>
        <w:rFonts w:hint="default"/>
      </w:rPr>
    </w:lvl>
    <w:lvl w:ilvl="1">
      <w:start w:val="2"/>
      <w:numFmt w:val="decimal"/>
      <w:isLgl/>
      <w:lvlText w:val="%1.%2."/>
      <w:lvlJc w:val="left"/>
      <w:pPr>
        <w:ind w:left="744" w:hanging="645"/>
      </w:pPr>
      <w:rPr>
        <w:rFonts w:hint="default"/>
      </w:rPr>
    </w:lvl>
    <w:lvl w:ilvl="2">
      <w:start w:val="3"/>
      <w:numFmt w:val="decimal"/>
      <w:isLgl/>
      <w:lvlText w:val="%1.%2.%3."/>
      <w:lvlJc w:val="left"/>
      <w:pPr>
        <w:ind w:left="819" w:hanging="720"/>
      </w:pPr>
      <w:rPr>
        <w:rFonts w:hint="default"/>
      </w:rPr>
    </w:lvl>
    <w:lvl w:ilvl="3">
      <w:start w:val="1"/>
      <w:numFmt w:val="decimal"/>
      <w:isLgl/>
      <w:lvlText w:val="%1.%2.%3.%4."/>
      <w:lvlJc w:val="left"/>
      <w:pPr>
        <w:ind w:left="819" w:hanging="720"/>
      </w:pPr>
      <w:rPr>
        <w:rFonts w:hint="default"/>
      </w:rPr>
    </w:lvl>
    <w:lvl w:ilvl="4">
      <w:start w:val="1"/>
      <w:numFmt w:val="decimal"/>
      <w:isLgl/>
      <w:lvlText w:val="%1.%2.%3.%4.%5."/>
      <w:lvlJc w:val="left"/>
      <w:pPr>
        <w:ind w:left="1179" w:hanging="1080"/>
      </w:pPr>
      <w:rPr>
        <w:rFonts w:hint="default"/>
      </w:rPr>
    </w:lvl>
    <w:lvl w:ilvl="5">
      <w:start w:val="1"/>
      <w:numFmt w:val="decimal"/>
      <w:isLgl/>
      <w:lvlText w:val="%1.%2.%3.%4.%5.%6."/>
      <w:lvlJc w:val="left"/>
      <w:pPr>
        <w:ind w:left="1179" w:hanging="1080"/>
      </w:pPr>
      <w:rPr>
        <w:rFonts w:hint="default"/>
      </w:rPr>
    </w:lvl>
    <w:lvl w:ilvl="6">
      <w:start w:val="1"/>
      <w:numFmt w:val="decimal"/>
      <w:isLgl/>
      <w:lvlText w:val="%1.%2.%3.%4.%5.%6.%7."/>
      <w:lvlJc w:val="left"/>
      <w:pPr>
        <w:ind w:left="1539" w:hanging="1440"/>
      </w:pPr>
      <w:rPr>
        <w:rFonts w:hint="default"/>
      </w:rPr>
    </w:lvl>
    <w:lvl w:ilvl="7">
      <w:start w:val="1"/>
      <w:numFmt w:val="decimal"/>
      <w:isLgl/>
      <w:lvlText w:val="%1.%2.%3.%4.%5.%6.%7.%8."/>
      <w:lvlJc w:val="left"/>
      <w:pPr>
        <w:ind w:left="1539" w:hanging="1440"/>
      </w:pPr>
      <w:rPr>
        <w:rFonts w:hint="default"/>
      </w:rPr>
    </w:lvl>
    <w:lvl w:ilvl="8">
      <w:start w:val="1"/>
      <w:numFmt w:val="decimal"/>
      <w:isLgl/>
      <w:lvlText w:val="%1.%2.%3.%4.%5.%6.%7.%8.%9."/>
      <w:lvlJc w:val="left"/>
      <w:pPr>
        <w:ind w:left="1899" w:hanging="1800"/>
      </w:pPr>
      <w:rPr>
        <w:rFonts w:hint="default"/>
      </w:rPr>
    </w:lvl>
  </w:abstractNum>
  <w:abstractNum w:abstractNumId="9" w15:restartNumberingAfterBreak="0">
    <w:nsid w:val="3E3E22D3"/>
    <w:multiLevelType w:val="multilevel"/>
    <w:tmpl w:val="67F00354"/>
    <w:lvl w:ilvl="0">
      <w:start w:val="1"/>
      <w:numFmt w:val="decimal"/>
      <w:lvlText w:val="%1."/>
      <w:lvlJc w:val="left"/>
      <w:pPr>
        <w:ind w:left="459" w:hanging="360"/>
      </w:pPr>
      <w:rPr>
        <w:rFonts w:hint="default"/>
        <w:b/>
      </w:rPr>
    </w:lvl>
    <w:lvl w:ilvl="1">
      <w:start w:val="2"/>
      <w:numFmt w:val="decimal"/>
      <w:isLgl/>
      <w:lvlText w:val="%1.%2."/>
      <w:lvlJc w:val="left"/>
      <w:pPr>
        <w:ind w:left="744" w:hanging="645"/>
      </w:pPr>
      <w:rPr>
        <w:rFonts w:hint="default"/>
      </w:rPr>
    </w:lvl>
    <w:lvl w:ilvl="2">
      <w:start w:val="2"/>
      <w:numFmt w:val="decimal"/>
      <w:isLgl/>
      <w:lvlText w:val="%1.%2.%3."/>
      <w:lvlJc w:val="left"/>
      <w:pPr>
        <w:ind w:left="819" w:hanging="720"/>
      </w:pPr>
      <w:rPr>
        <w:rFonts w:hint="default"/>
      </w:rPr>
    </w:lvl>
    <w:lvl w:ilvl="3">
      <w:start w:val="1"/>
      <w:numFmt w:val="decimal"/>
      <w:isLgl/>
      <w:lvlText w:val="%1.%2.%3.%4."/>
      <w:lvlJc w:val="left"/>
      <w:pPr>
        <w:ind w:left="819" w:hanging="720"/>
      </w:pPr>
      <w:rPr>
        <w:rFonts w:hint="default"/>
      </w:rPr>
    </w:lvl>
    <w:lvl w:ilvl="4">
      <w:start w:val="1"/>
      <w:numFmt w:val="decimal"/>
      <w:isLgl/>
      <w:lvlText w:val="%1.%2.%3.%4.%5."/>
      <w:lvlJc w:val="left"/>
      <w:pPr>
        <w:ind w:left="1179" w:hanging="1080"/>
      </w:pPr>
      <w:rPr>
        <w:rFonts w:hint="default"/>
      </w:rPr>
    </w:lvl>
    <w:lvl w:ilvl="5">
      <w:start w:val="1"/>
      <w:numFmt w:val="decimal"/>
      <w:isLgl/>
      <w:lvlText w:val="%1.%2.%3.%4.%5.%6."/>
      <w:lvlJc w:val="left"/>
      <w:pPr>
        <w:ind w:left="1179" w:hanging="1080"/>
      </w:pPr>
      <w:rPr>
        <w:rFonts w:hint="default"/>
      </w:rPr>
    </w:lvl>
    <w:lvl w:ilvl="6">
      <w:start w:val="1"/>
      <w:numFmt w:val="decimal"/>
      <w:isLgl/>
      <w:lvlText w:val="%1.%2.%3.%4.%5.%6.%7."/>
      <w:lvlJc w:val="left"/>
      <w:pPr>
        <w:ind w:left="1539" w:hanging="1440"/>
      </w:pPr>
      <w:rPr>
        <w:rFonts w:hint="default"/>
      </w:rPr>
    </w:lvl>
    <w:lvl w:ilvl="7">
      <w:start w:val="1"/>
      <w:numFmt w:val="decimal"/>
      <w:isLgl/>
      <w:lvlText w:val="%1.%2.%3.%4.%5.%6.%7.%8."/>
      <w:lvlJc w:val="left"/>
      <w:pPr>
        <w:ind w:left="1539" w:hanging="1440"/>
      </w:pPr>
      <w:rPr>
        <w:rFonts w:hint="default"/>
      </w:rPr>
    </w:lvl>
    <w:lvl w:ilvl="8">
      <w:start w:val="1"/>
      <w:numFmt w:val="decimal"/>
      <w:isLgl/>
      <w:lvlText w:val="%1.%2.%3.%4.%5.%6.%7.%8.%9."/>
      <w:lvlJc w:val="left"/>
      <w:pPr>
        <w:ind w:left="1899" w:hanging="1800"/>
      </w:pPr>
      <w:rPr>
        <w:rFonts w:hint="default"/>
      </w:rPr>
    </w:lvl>
  </w:abstractNum>
  <w:abstractNum w:abstractNumId="10" w15:restartNumberingAfterBreak="0">
    <w:nsid w:val="4562771B"/>
    <w:multiLevelType w:val="hybridMultilevel"/>
    <w:tmpl w:val="4F38818E"/>
    <w:lvl w:ilvl="0" w:tplc="B4EA2D18">
      <w:start w:val="1"/>
      <w:numFmt w:val="decimalZero"/>
      <w:pStyle w:val="REF"/>
      <w:lvlText w:val="[%1]"/>
      <w:lvlJc w:val="left"/>
      <w:pPr>
        <w:ind w:left="720" w:hanging="360"/>
      </w:pPr>
      <w:rPr>
        <w:rFonts w:ascii="Times New Roman" w:hAnsi="Times New Roman" w:hint="default"/>
        <w:b w:val="0"/>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D263F"/>
    <w:multiLevelType w:val="multilevel"/>
    <w:tmpl w:val="08D08E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9B3945"/>
    <w:multiLevelType w:val="hybridMultilevel"/>
    <w:tmpl w:val="CA409EBA"/>
    <w:lvl w:ilvl="0" w:tplc="E730BE50">
      <w:start w:val="1"/>
      <w:numFmt w:val="bullet"/>
      <w:pStyle w:val="Style1"/>
      <w:lvlText w:val="-"/>
      <w:lvlJc w:val="left"/>
      <w:pPr>
        <w:ind w:left="502"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FD7CD7"/>
    <w:multiLevelType w:val="multilevel"/>
    <w:tmpl w:val="17487294"/>
    <w:lvl w:ilvl="0">
      <w:start w:val="1"/>
      <w:numFmt w:val="bullet"/>
      <w:lvlText w:val="-"/>
      <w:lvlJc w:val="left"/>
      <w:pPr>
        <w:tabs>
          <w:tab w:val="num" w:pos="720"/>
        </w:tabs>
        <w:ind w:left="720" w:hanging="360"/>
      </w:pPr>
      <w:rPr>
        <w:rFonts w:ascii="Times New Roman" w:eastAsia="Calibri" w:hAnsi="Times New Roman" w:cs="Times New Roman"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5C07D3D"/>
    <w:multiLevelType w:val="multilevel"/>
    <w:tmpl w:val="C80E77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5E441E1"/>
    <w:multiLevelType w:val="hybridMultilevel"/>
    <w:tmpl w:val="E7D696D8"/>
    <w:lvl w:ilvl="0" w:tplc="6F9C1C02">
      <w:start w:val="1"/>
      <w:numFmt w:val="bullet"/>
      <w:pStyle w:val="NormalPoin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25A6A03"/>
    <w:multiLevelType w:val="multilevel"/>
    <w:tmpl w:val="6BB6B5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7365D83"/>
    <w:multiLevelType w:val="hybridMultilevel"/>
    <w:tmpl w:val="E78C9082"/>
    <w:lvl w:ilvl="0" w:tplc="46A469FC">
      <w:start w:val="1"/>
      <w:numFmt w:val="decimal"/>
      <w:lvlText w:val="%1."/>
      <w:lvlJc w:val="left"/>
      <w:pPr>
        <w:tabs>
          <w:tab w:val="num" w:pos="533"/>
        </w:tabs>
        <w:ind w:left="533" w:hanging="360"/>
      </w:pPr>
      <w:rPr>
        <w:rFonts w:ascii="Times New Roman" w:hAnsi="Times New Roman" w:cs="Times New Roman" w:hint="default"/>
      </w:rPr>
    </w:lvl>
    <w:lvl w:ilvl="1" w:tplc="3284425C" w:tentative="1">
      <w:start w:val="1"/>
      <w:numFmt w:val="decimal"/>
      <w:lvlText w:val="%2."/>
      <w:lvlJc w:val="left"/>
      <w:pPr>
        <w:tabs>
          <w:tab w:val="num" w:pos="1253"/>
        </w:tabs>
        <w:ind w:left="1253" w:hanging="360"/>
      </w:pPr>
    </w:lvl>
    <w:lvl w:ilvl="2" w:tplc="1CA66A68" w:tentative="1">
      <w:start w:val="1"/>
      <w:numFmt w:val="decimal"/>
      <w:lvlText w:val="%3."/>
      <w:lvlJc w:val="left"/>
      <w:pPr>
        <w:tabs>
          <w:tab w:val="num" w:pos="1973"/>
        </w:tabs>
        <w:ind w:left="1973" w:hanging="360"/>
      </w:pPr>
    </w:lvl>
    <w:lvl w:ilvl="3" w:tplc="9202CEBE" w:tentative="1">
      <w:start w:val="1"/>
      <w:numFmt w:val="decimal"/>
      <w:lvlText w:val="%4."/>
      <w:lvlJc w:val="left"/>
      <w:pPr>
        <w:tabs>
          <w:tab w:val="num" w:pos="2693"/>
        </w:tabs>
        <w:ind w:left="2693" w:hanging="360"/>
      </w:pPr>
    </w:lvl>
    <w:lvl w:ilvl="4" w:tplc="F46C7D4C" w:tentative="1">
      <w:start w:val="1"/>
      <w:numFmt w:val="decimal"/>
      <w:lvlText w:val="%5."/>
      <w:lvlJc w:val="left"/>
      <w:pPr>
        <w:tabs>
          <w:tab w:val="num" w:pos="3413"/>
        </w:tabs>
        <w:ind w:left="3413" w:hanging="360"/>
      </w:pPr>
    </w:lvl>
    <w:lvl w:ilvl="5" w:tplc="60AE704E" w:tentative="1">
      <w:start w:val="1"/>
      <w:numFmt w:val="decimal"/>
      <w:lvlText w:val="%6."/>
      <w:lvlJc w:val="left"/>
      <w:pPr>
        <w:tabs>
          <w:tab w:val="num" w:pos="4133"/>
        </w:tabs>
        <w:ind w:left="4133" w:hanging="360"/>
      </w:pPr>
    </w:lvl>
    <w:lvl w:ilvl="6" w:tplc="F5E0395C" w:tentative="1">
      <w:start w:val="1"/>
      <w:numFmt w:val="decimal"/>
      <w:lvlText w:val="%7."/>
      <w:lvlJc w:val="left"/>
      <w:pPr>
        <w:tabs>
          <w:tab w:val="num" w:pos="4853"/>
        </w:tabs>
        <w:ind w:left="4853" w:hanging="360"/>
      </w:pPr>
    </w:lvl>
    <w:lvl w:ilvl="7" w:tplc="DFD6C622" w:tentative="1">
      <w:start w:val="1"/>
      <w:numFmt w:val="decimal"/>
      <w:lvlText w:val="%8."/>
      <w:lvlJc w:val="left"/>
      <w:pPr>
        <w:tabs>
          <w:tab w:val="num" w:pos="5573"/>
        </w:tabs>
        <w:ind w:left="5573" w:hanging="360"/>
      </w:pPr>
    </w:lvl>
    <w:lvl w:ilvl="8" w:tplc="83221C5C" w:tentative="1">
      <w:start w:val="1"/>
      <w:numFmt w:val="decimal"/>
      <w:lvlText w:val="%9."/>
      <w:lvlJc w:val="left"/>
      <w:pPr>
        <w:tabs>
          <w:tab w:val="num" w:pos="6293"/>
        </w:tabs>
        <w:ind w:left="6293" w:hanging="360"/>
      </w:pPr>
    </w:lvl>
  </w:abstractNum>
  <w:abstractNum w:abstractNumId="18" w15:restartNumberingAfterBreak="0">
    <w:nsid w:val="67AB5A6D"/>
    <w:multiLevelType w:val="hybridMultilevel"/>
    <w:tmpl w:val="AD3C7006"/>
    <w:lvl w:ilvl="0" w:tplc="D2F6B232">
      <w:start w:val="1"/>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19" w15:restartNumberingAfterBreak="0">
    <w:nsid w:val="6C95693D"/>
    <w:multiLevelType w:val="multilevel"/>
    <w:tmpl w:val="15AA57DC"/>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1773947"/>
    <w:multiLevelType w:val="hybridMultilevel"/>
    <w:tmpl w:val="D610B3AA"/>
    <w:lvl w:ilvl="0" w:tplc="B3961486">
      <w:start w:val="1"/>
      <w:numFmt w:val="bullet"/>
      <w:lvlText w:val=""/>
      <w:lvlJc w:val="left"/>
      <w:pPr>
        <w:ind w:left="1080" w:hanging="360"/>
      </w:pPr>
      <w:rPr>
        <w:rFonts w:ascii="Symbol" w:eastAsia="Calibri" w:hAnsi="Symbol" w:cs="Times New Roman" w:hint="default"/>
        <w:sz w:val="26"/>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AE2029B"/>
    <w:multiLevelType w:val="multilevel"/>
    <w:tmpl w:val="6A6AFE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CFA55AD"/>
    <w:multiLevelType w:val="hybridMultilevel"/>
    <w:tmpl w:val="E78C9082"/>
    <w:lvl w:ilvl="0" w:tplc="46A469FC">
      <w:start w:val="1"/>
      <w:numFmt w:val="decimal"/>
      <w:lvlText w:val="%1."/>
      <w:lvlJc w:val="left"/>
      <w:pPr>
        <w:tabs>
          <w:tab w:val="num" w:pos="533"/>
        </w:tabs>
        <w:ind w:left="533" w:hanging="360"/>
      </w:pPr>
      <w:rPr>
        <w:rFonts w:ascii="Times New Roman" w:hAnsi="Times New Roman" w:cs="Times New Roman" w:hint="default"/>
      </w:rPr>
    </w:lvl>
    <w:lvl w:ilvl="1" w:tplc="3284425C" w:tentative="1">
      <w:start w:val="1"/>
      <w:numFmt w:val="decimal"/>
      <w:lvlText w:val="%2."/>
      <w:lvlJc w:val="left"/>
      <w:pPr>
        <w:tabs>
          <w:tab w:val="num" w:pos="1253"/>
        </w:tabs>
        <w:ind w:left="1253" w:hanging="360"/>
      </w:pPr>
    </w:lvl>
    <w:lvl w:ilvl="2" w:tplc="1CA66A68" w:tentative="1">
      <w:start w:val="1"/>
      <w:numFmt w:val="decimal"/>
      <w:lvlText w:val="%3."/>
      <w:lvlJc w:val="left"/>
      <w:pPr>
        <w:tabs>
          <w:tab w:val="num" w:pos="1973"/>
        </w:tabs>
        <w:ind w:left="1973" w:hanging="360"/>
      </w:pPr>
    </w:lvl>
    <w:lvl w:ilvl="3" w:tplc="9202CEBE" w:tentative="1">
      <w:start w:val="1"/>
      <w:numFmt w:val="decimal"/>
      <w:lvlText w:val="%4."/>
      <w:lvlJc w:val="left"/>
      <w:pPr>
        <w:tabs>
          <w:tab w:val="num" w:pos="2693"/>
        </w:tabs>
        <w:ind w:left="2693" w:hanging="360"/>
      </w:pPr>
    </w:lvl>
    <w:lvl w:ilvl="4" w:tplc="F46C7D4C" w:tentative="1">
      <w:start w:val="1"/>
      <w:numFmt w:val="decimal"/>
      <w:lvlText w:val="%5."/>
      <w:lvlJc w:val="left"/>
      <w:pPr>
        <w:tabs>
          <w:tab w:val="num" w:pos="3413"/>
        </w:tabs>
        <w:ind w:left="3413" w:hanging="360"/>
      </w:pPr>
    </w:lvl>
    <w:lvl w:ilvl="5" w:tplc="60AE704E" w:tentative="1">
      <w:start w:val="1"/>
      <w:numFmt w:val="decimal"/>
      <w:lvlText w:val="%6."/>
      <w:lvlJc w:val="left"/>
      <w:pPr>
        <w:tabs>
          <w:tab w:val="num" w:pos="4133"/>
        </w:tabs>
        <w:ind w:left="4133" w:hanging="360"/>
      </w:pPr>
    </w:lvl>
    <w:lvl w:ilvl="6" w:tplc="F5E0395C" w:tentative="1">
      <w:start w:val="1"/>
      <w:numFmt w:val="decimal"/>
      <w:lvlText w:val="%7."/>
      <w:lvlJc w:val="left"/>
      <w:pPr>
        <w:tabs>
          <w:tab w:val="num" w:pos="4853"/>
        </w:tabs>
        <w:ind w:left="4853" w:hanging="360"/>
      </w:pPr>
    </w:lvl>
    <w:lvl w:ilvl="7" w:tplc="DFD6C622" w:tentative="1">
      <w:start w:val="1"/>
      <w:numFmt w:val="decimal"/>
      <w:lvlText w:val="%8."/>
      <w:lvlJc w:val="left"/>
      <w:pPr>
        <w:tabs>
          <w:tab w:val="num" w:pos="5573"/>
        </w:tabs>
        <w:ind w:left="5573" w:hanging="360"/>
      </w:pPr>
    </w:lvl>
    <w:lvl w:ilvl="8" w:tplc="83221C5C" w:tentative="1">
      <w:start w:val="1"/>
      <w:numFmt w:val="decimal"/>
      <w:lvlText w:val="%9."/>
      <w:lvlJc w:val="left"/>
      <w:pPr>
        <w:tabs>
          <w:tab w:val="num" w:pos="6293"/>
        </w:tabs>
        <w:ind w:left="6293" w:hanging="360"/>
      </w:pPr>
    </w:lvl>
  </w:abstractNum>
  <w:num w:numId="1">
    <w:abstractNumId w:val="15"/>
  </w:num>
  <w:num w:numId="2">
    <w:abstractNumId w:val="10"/>
  </w:num>
  <w:num w:numId="3">
    <w:abstractNumId w:val="12"/>
  </w:num>
  <w:num w:numId="4">
    <w:abstractNumId w:val="5"/>
  </w:num>
  <w:num w:numId="5">
    <w:abstractNumId w:val="3"/>
  </w:num>
  <w:num w:numId="6">
    <w:abstractNumId w:val="1"/>
  </w:num>
  <w:num w:numId="7">
    <w:abstractNumId w:val="16"/>
  </w:num>
  <w:num w:numId="8">
    <w:abstractNumId w:val="19"/>
  </w:num>
  <w:num w:numId="9">
    <w:abstractNumId w:val="14"/>
  </w:num>
  <w:num w:numId="10">
    <w:abstractNumId w:val="11"/>
  </w:num>
  <w:num w:numId="11">
    <w:abstractNumId w:val="21"/>
  </w:num>
  <w:num w:numId="12">
    <w:abstractNumId w:val="2"/>
  </w:num>
  <w:num w:numId="13">
    <w:abstractNumId w:val="17"/>
  </w:num>
  <w:num w:numId="14">
    <w:abstractNumId w:val="13"/>
  </w:num>
  <w:num w:numId="15">
    <w:abstractNumId w:val="20"/>
  </w:num>
  <w:num w:numId="16">
    <w:abstractNumId w:val="18"/>
  </w:num>
  <w:num w:numId="17">
    <w:abstractNumId w:val="4"/>
  </w:num>
  <w:num w:numId="18">
    <w:abstractNumId w:val="8"/>
  </w:num>
  <w:num w:numId="19">
    <w:abstractNumId w:val="22"/>
  </w:num>
  <w:num w:numId="20">
    <w:abstractNumId w:val="9"/>
  </w:num>
  <w:num w:numId="21">
    <w:abstractNumId w:val="7"/>
  </w:num>
  <w:num w:numId="22">
    <w:abstractNumId w:val="0"/>
  </w:num>
  <w:num w:numId="23">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drawingGridHorizontalSpacing w:val="13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1CFF"/>
    <w:rsid w:val="00000C7B"/>
    <w:rsid w:val="00001524"/>
    <w:rsid w:val="00001574"/>
    <w:rsid w:val="00001A1A"/>
    <w:rsid w:val="00001E5C"/>
    <w:rsid w:val="00002007"/>
    <w:rsid w:val="0000256C"/>
    <w:rsid w:val="000036F2"/>
    <w:rsid w:val="00004478"/>
    <w:rsid w:val="0000533D"/>
    <w:rsid w:val="00005686"/>
    <w:rsid w:val="00006277"/>
    <w:rsid w:val="000064DD"/>
    <w:rsid w:val="000068E2"/>
    <w:rsid w:val="00006985"/>
    <w:rsid w:val="00006BBA"/>
    <w:rsid w:val="0001046A"/>
    <w:rsid w:val="00010B19"/>
    <w:rsid w:val="00010FA9"/>
    <w:rsid w:val="0001116B"/>
    <w:rsid w:val="0001118F"/>
    <w:rsid w:val="000164A7"/>
    <w:rsid w:val="000169E2"/>
    <w:rsid w:val="00017F4C"/>
    <w:rsid w:val="00020644"/>
    <w:rsid w:val="00020A4D"/>
    <w:rsid w:val="00020F47"/>
    <w:rsid w:val="00021226"/>
    <w:rsid w:val="000215E1"/>
    <w:rsid w:val="000221C2"/>
    <w:rsid w:val="0002378E"/>
    <w:rsid w:val="00023FB7"/>
    <w:rsid w:val="0002445B"/>
    <w:rsid w:val="00027E76"/>
    <w:rsid w:val="0003010C"/>
    <w:rsid w:val="00031E10"/>
    <w:rsid w:val="00031EF6"/>
    <w:rsid w:val="000329AF"/>
    <w:rsid w:val="00033220"/>
    <w:rsid w:val="00033D10"/>
    <w:rsid w:val="00033D82"/>
    <w:rsid w:val="00035147"/>
    <w:rsid w:val="0003547A"/>
    <w:rsid w:val="00035898"/>
    <w:rsid w:val="00035A95"/>
    <w:rsid w:val="00037564"/>
    <w:rsid w:val="000375EC"/>
    <w:rsid w:val="00037842"/>
    <w:rsid w:val="00041A05"/>
    <w:rsid w:val="000422C3"/>
    <w:rsid w:val="000423D0"/>
    <w:rsid w:val="00042EBB"/>
    <w:rsid w:val="00044A81"/>
    <w:rsid w:val="00044B6E"/>
    <w:rsid w:val="00045567"/>
    <w:rsid w:val="00045996"/>
    <w:rsid w:val="00045CBA"/>
    <w:rsid w:val="0004652B"/>
    <w:rsid w:val="0004697D"/>
    <w:rsid w:val="00046D8E"/>
    <w:rsid w:val="000471A0"/>
    <w:rsid w:val="000527A3"/>
    <w:rsid w:val="00055BF8"/>
    <w:rsid w:val="00055CF4"/>
    <w:rsid w:val="00057E45"/>
    <w:rsid w:val="00064079"/>
    <w:rsid w:val="00064E19"/>
    <w:rsid w:val="000664D9"/>
    <w:rsid w:val="00066A74"/>
    <w:rsid w:val="00067EDC"/>
    <w:rsid w:val="0007018F"/>
    <w:rsid w:val="00070E92"/>
    <w:rsid w:val="00073BD7"/>
    <w:rsid w:val="00073DBE"/>
    <w:rsid w:val="00074173"/>
    <w:rsid w:val="0007500F"/>
    <w:rsid w:val="00075954"/>
    <w:rsid w:val="00080E40"/>
    <w:rsid w:val="00081280"/>
    <w:rsid w:val="00081585"/>
    <w:rsid w:val="00081603"/>
    <w:rsid w:val="00081B1F"/>
    <w:rsid w:val="000822F9"/>
    <w:rsid w:val="00082495"/>
    <w:rsid w:val="00083F61"/>
    <w:rsid w:val="00084C96"/>
    <w:rsid w:val="00084E8E"/>
    <w:rsid w:val="00084EAD"/>
    <w:rsid w:val="000870A1"/>
    <w:rsid w:val="0008711D"/>
    <w:rsid w:val="00087252"/>
    <w:rsid w:val="00090677"/>
    <w:rsid w:val="0009160F"/>
    <w:rsid w:val="0009186E"/>
    <w:rsid w:val="00091DE1"/>
    <w:rsid w:val="00091F32"/>
    <w:rsid w:val="00092D20"/>
    <w:rsid w:val="00093657"/>
    <w:rsid w:val="000942D5"/>
    <w:rsid w:val="00095EC5"/>
    <w:rsid w:val="00096504"/>
    <w:rsid w:val="00096AD9"/>
    <w:rsid w:val="00096EDE"/>
    <w:rsid w:val="000A0058"/>
    <w:rsid w:val="000A029B"/>
    <w:rsid w:val="000A0381"/>
    <w:rsid w:val="000A195C"/>
    <w:rsid w:val="000A3A33"/>
    <w:rsid w:val="000A3C64"/>
    <w:rsid w:val="000A3CF6"/>
    <w:rsid w:val="000A4A67"/>
    <w:rsid w:val="000A4C58"/>
    <w:rsid w:val="000A4DAA"/>
    <w:rsid w:val="000A5148"/>
    <w:rsid w:val="000A6DCC"/>
    <w:rsid w:val="000A7533"/>
    <w:rsid w:val="000A770B"/>
    <w:rsid w:val="000B09D9"/>
    <w:rsid w:val="000B0BEB"/>
    <w:rsid w:val="000B1829"/>
    <w:rsid w:val="000B2244"/>
    <w:rsid w:val="000B27FD"/>
    <w:rsid w:val="000B3B0D"/>
    <w:rsid w:val="000B41D8"/>
    <w:rsid w:val="000B4B8A"/>
    <w:rsid w:val="000B4C33"/>
    <w:rsid w:val="000B55B9"/>
    <w:rsid w:val="000B5917"/>
    <w:rsid w:val="000B5EDA"/>
    <w:rsid w:val="000B5F71"/>
    <w:rsid w:val="000B6180"/>
    <w:rsid w:val="000C0198"/>
    <w:rsid w:val="000C0AFC"/>
    <w:rsid w:val="000C11F9"/>
    <w:rsid w:val="000C1592"/>
    <w:rsid w:val="000C18C2"/>
    <w:rsid w:val="000C1B5C"/>
    <w:rsid w:val="000C1C71"/>
    <w:rsid w:val="000C3D5F"/>
    <w:rsid w:val="000C4A07"/>
    <w:rsid w:val="000C55BA"/>
    <w:rsid w:val="000C56B9"/>
    <w:rsid w:val="000C598E"/>
    <w:rsid w:val="000C5EE5"/>
    <w:rsid w:val="000C5FFB"/>
    <w:rsid w:val="000C6B5D"/>
    <w:rsid w:val="000C735C"/>
    <w:rsid w:val="000C7C03"/>
    <w:rsid w:val="000C7D33"/>
    <w:rsid w:val="000C7DF5"/>
    <w:rsid w:val="000D0489"/>
    <w:rsid w:val="000D0E94"/>
    <w:rsid w:val="000D10CB"/>
    <w:rsid w:val="000D23B8"/>
    <w:rsid w:val="000D39A2"/>
    <w:rsid w:val="000D4C1E"/>
    <w:rsid w:val="000D4CAC"/>
    <w:rsid w:val="000D543F"/>
    <w:rsid w:val="000D56BD"/>
    <w:rsid w:val="000D6614"/>
    <w:rsid w:val="000E0B8D"/>
    <w:rsid w:val="000E15BC"/>
    <w:rsid w:val="000E285C"/>
    <w:rsid w:val="000E3884"/>
    <w:rsid w:val="000E523D"/>
    <w:rsid w:val="000E52B0"/>
    <w:rsid w:val="000E539C"/>
    <w:rsid w:val="000E6035"/>
    <w:rsid w:val="000E6827"/>
    <w:rsid w:val="000E7975"/>
    <w:rsid w:val="000E7D9D"/>
    <w:rsid w:val="000F22D8"/>
    <w:rsid w:val="000F2C10"/>
    <w:rsid w:val="000F318D"/>
    <w:rsid w:val="000F3C63"/>
    <w:rsid w:val="000F425B"/>
    <w:rsid w:val="000F4934"/>
    <w:rsid w:val="000F49C8"/>
    <w:rsid w:val="000F4DB3"/>
    <w:rsid w:val="000F4FFD"/>
    <w:rsid w:val="000F514B"/>
    <w:rsid w:val="000F533F"/>
    <w:rsid w:val="000F7DF1"/>
    <w:rsid w:val="001047BE"/>
    <w:rsid w:val="00105A25"/>
    <w:rsid w:val="00107233"/>
    <w:rsid w:val="001072ED"/>
    <w:rsid w:val="001077C8"/>
    <w:rsid w:val="001100FC"/>
    <w:rsid w:val="00110200"/>
    <w:rsid w:val="00110857"/>
    <w:rsid w:val="0011125D"/>
    <w:rsid w:val="0011133E"/>
    <w:rsid w:val="00112F69"/>
    <w:rsid w:val="00113CA8"/>
    <w:rsid w:val="00114B79"/>
    <w:rsid w:val="00116272"/>
    <w:rsid w:val="001164BB"/>
    <w:rsid w:val="00116E1D"/>
    <w:rsid w:val="0011748A"/>
    <w:rsid w:val="001201ED"/>
    <w:rsid w:val="00121AD2"/>
    <w:rsid w:val="00122B4E"/>
    <w:rsid w:val="0012333B"/>
    <w:rsid w:val="0012417E"/>
    <w:rsid w:val="001242D8"/>
    <w:rsid w:val="00124FB6"/>
    <w:rsid w:val="00125489"/>
    <w:rsid w:val="0012729A"/>
    <w:rsid w:val="0012760E"/>
    <w:rsid w:val="00127679"/>
    <w:rsid w:val="001278D1"/>
    <w:rsid w:val="00127FAF"/>
    <w:rsid w:val="00130133"/>
    <w:rsid w:val="001312BF"/>
    <w:rsid w:val="0013132B"/>
    <w:rsid w:val="00131545"/>
    <w:rsid w:val="00131DF6"/>
    <w:rsid w:val="00131E64"/>
    <w:rsid w:val="00133878"/>
    <w:rsid w:val="0013422A"/>
    <w:rsid w:val="001342E2"/>
    <w:rsid w:val="001345B8"/>
    <w:rsid w:val="00134A0F"/>
    <w:rsid w:val="001409A6"/>
    <w:rsid w:val="00140DE9"/>
    <w:rsid w:val="00141281"/>
    <w:rsid w:val="00141BC2"/>
    <w:rsid w:val="00141D55"/>
    <w:rsid w:val="00142C05"/>
    <w:rsid w:val="00144477"/>
    <w:rsid w:val="00145165"/>
    <w:rsid w:val="001453FE"/>
    <w:rsid w:val="001460E1"/>
    <w:rsid w:val="00147500"/>
    <w:rsid w:val="0014781D"/>
    <w:rsid w:val="00147C02"/>
    <w:rsid w:val="00150A3C"/>
    <w:rsid w:val="00150CFF"/>
    <w:rsid w:val="00151321"/>
    <w:rsid w:val="001517CD"/>
    <w:rsid w:val="00151E59"/>
    <w:rsid w:val="001520A7"/>
    <w:rsid w:val="0015237B"/>
    <w:rsid w:val="00152FBC"/>
    <w:rsid w:val="0015364A"/>
    <w:rsid w:val="00155DF5"/>
    <w:rsid w:val="00156A7A"/>
    <w:rsid w:val="00156B43"/>
    <w:rsid w:val="001602E6"/>
    <w:rsid w:val="00164CBB"/>
    <w:rsid w:val="00165129"/>
    <w:rsid w:val="00165170"/>
    <w:rsid w:val="0016678C"/>
    <w:rsid w:val="001667DD"/>
    <w:rsid w:val="00167C19"/>
    <w:rsid w:val="00167F39"/>
    <w:rsid w:val="001705BE"/>
    <w:rsid w:val="0017128D"/>
    <w:rsid w:val="001715FD"/>
    <w:rsid w:val="00171C01"/>
    <w:rsid w:val="00171E28"/>
    <w:rsid w:val="0017301E"/>
    <w:rsid w:val="0017308C"/>
    <w:rsid w:val="00173139"/>
    <w:rsid w:val="001742F6"/>
    <w:rsid w:val="00176AC0"/>
    <w:rsid w:val="00177863"/>
    <w:rsid w:val="001778D0"/>
    <w:rsid w:val="00183776"/>
    <w:rsid w:val="00183D79"/>
    <w:rsid w:val="001842BA"/>
    <w:rsid w:val="001842F4"/>
    <w:rsid w:val="00184730"/>
    <w:rsid w:val="00184D78"/>
    <w:rsid w:val="00185582"/>
    <w:rsid w:val="001871A5"/>
    <w:rsid w:val="0018794E"/>
    <w:rsid w:val="00190194"/>
    <w:rsid w:val="001919D5"/>
    <w:rsid w:val="001922F3"/>
    <w:rsid w:val="0019267F"/>
    <w:rsid w:val="00193E6B"/>
    <w:rsid w:val="0019422F"/>
    <w:rsid w:val="00194BEF"/>
    <w:rsid w:val="00195270"/>
    <w:rsid w:val="00196C07"/>
    <w:rsid w:val="00197698"/>
    <w:rsid w:val="001A0A7C"/>
    <w:rsid w:val="001A1BA9"/>
    <w:rsid w:val="001A2565"/>
    <w:rsid w:val="001A2991"/>
    <w:rsid w:val="001A2AD4"/>
    <w:rsid w:val="001A2EC3"/>
    <w:rsid w:val="001A3EC1"/>
    <w:rsid w:val="001A450F"/>
    <w:rsid w:val="001A477F"/>
    <w:rsid w:val="001A58E0"/>
    <w:rsid w:val="001A6728"/>
    <w:rsid w:val="001A73B7"/>
    <w:rsid w:val="001B0268"/>
    <w:rsid w:val="001B0DB8"/>
    <w:rsid w:val="001B1FA5"/>
    <w:rsid w:val="001B251C"/>
    <w:rsid w:val="001B3036"/>
    <w:rsid w:val="001B32B8"/>
    <w:rsid w:val="001B32D6"/>
    <w:rsid w:val="001B3319"/>
    <w:rsid w:val="001B48D9"/>
    <w:rsid w:val="001B62E6"/>
    <w:rsid w:val="001B6B8F"/>
    <w:rsid w:val="001C03F3"/>
    <w:rsid w:val="001C0DAB"/>
    <w:rsid w:val="001C14A0"/>
    <w:rsid w:val="001C1AE6"/>
    <w:rsid w:val="001C2607"/>
    <w:rsid w:val="001C2FB6"/>
    <w:rsid w:val="001C3A7D"/>
    <w:rsid w:val="001C3D39"/>
    <w:rsid w:val="001C3EBE"/>
    <w:rsid w:val="001C3F3A"/>
    <w:rsid w:val="001C4F2A"/>
    <w:rsid w:val="001C4F52"/>
    <w:rsid w:val="001C5181"/>
    <w:rsid w:val="001C68C3"/>
    <w:rsid w:val="001C7156"/>
    <w:rsid w:val="001D0C12"/>
    <w:rsid w:val="001D0F79"/>
    <w:rsid w:val="001D1141"/>
    <w:rsid w:val="001D15CD"/>
    <w:rsid w:val="001D213C"/>
    <w:rsid w:val="001D2BB0"/>
    <w:rsid w:val="001D3205"/>
    <w:rsid w:val="001D3D55"/>
    <w:rsid w:val="001D47CE"/>
    <w:rsid w:val="001D6A82"/>
    <w:rsid w:val="001D6EA4"/>
    <w:rsid w:val="001E0432"/>
    <w:rsid w:val="001E0975"/>
    <w:rsid w:val="001E0D11"/>
    <w:rsid w:val="001E2F99"/>
    <w:rsid w:val="001E32AA"/>
    <w:rsid w:val="001E3407"/>
    <w:rsid w:val="001E488D"/>
    <w:rsid w:val="001E4E4C"/>
    <w:rsid w:val="001E6357"/>
    <w:rsid w:val="001E714B"/>
    <w:rsid w:val="001F011B"/>
    <w:rsid w:val="001F0B08"/>
    <w:rsid w:val="001F16A2"/>
    <w:rsid w:val="001F3737"/>
    <w:rsid w:val="001F39C2"/>
    <w:rsid w:val="001F3B0A"/>
    <w:rsid w:val="001F66F3"/>
    <w:rsid w:val="001F6F74"/>
    <w:rsid w:val="001F76A8"/>
    <w:rsid w:val="001F7BDA"/>
    <w:rsid w:val="00201275"/>
    <w:rsid w:val="0020147D"/>
    <w:rsid w:val="0020192E"/>
    <w:rsid w:val="00201BF2"/>
    <w:rsid w:val="00202E00"/>
    <w:rsid w:val="0020320A"/>
    <w:rsid w:val="0020333D"/>
    <w:rsid w:val="00203A5D"/>
    <w:rsid w:val="00204353"/>
    <w:rsid w:val="00204A6F"/>
    <w:rsid w:val="00204CD3"/>
    <w:rsid w:val="00204D92"/>
    <w:rsid w:val="002060FB"/>
    <w:rsid w:val="002075BB"/>
    <w:rsid w:val="0020766F"/>
    <w:rsid w:val="00207BDD"/>
    <w:rsid w:val="00210AC5"/>
    <w:rsid w:val="00211FCA"/>
    <w:rsid w:val="0021207F"/>
    <w:rsid w:val="00212C65"/>
    <w:rsid w:val="00213C21"/>
    <w:rsid w:val="002143C3"/>
    <w:rsid w:val="00215991"/>
    <w:rsid w:val="002166B3"/>
    <w:rsid w:val="002166DC"/>
    <w:rsid w:val="002169FE"/>
    <w:rsid w:val="002205E7"/>
    <w:rsid w:val="00220612"/>
    <w:rsid w:val="00220E72"/>
    <w:rsid w:val="00220F6A"/>
    <w:rsid w:val="00221769"/>
    <w:rsid w:val="002227BA"/>
    <w:rsid w:val="002234F3"/>
    <w:rsid w:val="002240C0"/>
    <w:rsid w:val="00224FDA"/>
    <w:rsid w:val="00225D27"/>
    <w:rsid w:val="00226683"/>
    <w:rsid w:val="002276B1"/>
    <w:rsid w:val="00227E3E"/>
    <w:rsid w:val="0023057D"/>
    <w:rsid w:val="00232303"/>
    <w:rsid w:val="0023267A"/>
    <w:rsid w:val="002327BE"/>
    <w:rsid w:val="00232FF3"/>
    <w:rsid w:val="00233E21"/>
    <w:rsid w:val="0023405F"/>
    <w:rsid w:val="00234815"/>
    <w:rsid w:val="00234B96"/>
    <w:rsid w:val="00237691"/>
    <w:rsid w:val="00237D84"/>
    <w:rsid w:val="002407E5"/>
    <w:rsid w:val="00241096"/>
    <w:rsid w:val="002414BB"/>
    <w:rsid w:val="00242811"/>
    <w:rsid w:val="0024552C"/>
    <w:rsid w:val="0024585C"/>
    <w:rsid w:val="002465FA"/>
    <w:rsid w:val="002468B7"/>
    <w:rsid w:val="00246F46"/>
    <w:rsid w:val="0025003B"/>
    <w:rsid w:val="0025121E"/>
    <w:rsid w:val="00251A82"/>
    <w:rsid w:val="002523C7"/>
    <w:rsid w:val="00252EC1"/>
    <w:rsid w:val="00253D26"/>
    <w:rsid w:val="00255D75"/>
    <w:rsid w:val="002567CB"/>
    <w:rsid w:val="00256EB3"/>
    <w:rsid w:val="00257B5F"/>
    <w:rsid w:val="002608E2"/>
    <w:rsid w:val="00261BF8"/>
    <w:rsid w:val="002620B1"/>
    <w:rsid w:val="00264671"/>
    <w:rsid w:val="00264A98"/>
    <w:rsid w:val="002671AB"/>
    <w:rsid w:val="0027004D"/>
    <w:rsid w:val="00270624"/>
    <w:rsid w:val="00270BF9"/>
    <w:rsid w:val="00270FC9"/>
    <w:rsid w:val="0027246B"/>
    <w:rsid w:val="00274720"/>
    <w:rsid w:val="002748F7"/>
    <w:rsid w:val="00276808"/>
    <w:rsid w:val="0028095C"/>
    <w:rsid w:val="00280DE1"/>
    <w:rsid w:val="0028155E"/>
    <w:rsid w:val="00281D79"/>
    <w:rsid w:val="0028338C"/>
    <w:rsid w:val="00283A07"/>
    <w:rsid w:val="00283B1D"/>
    <w:rsid w:val="00283C52"/>
    <w:rsid w:val="0028504B"/>
    <w:rsid w:val="00285FBB"/>
    <w:rsid w:val="0028685C"/>
    <w:rsid w:val="0028785D"/>
    <w:rsid w:val="00290CE2"/>
    <w:rsid w:val="00291369"/>
    <w:rsid w:val="002915B6"/>
    <w:rsid w:val="00291888"/>
    <w:rsid w:val="00291FF9"/>
    <w:rsid w:val="00292B40"/>
    <w:rsid w:val="00293D2F"/>
    <w:rsid w:val="00297153"/>
    <w:rsid w:val="002978D8"/>
    <w:rsid w:val="00297E09"/>
    <w:rsid w:val="002A00AF"/>
    <w:rsid w:val="002A021A"/>
    <w:rsid w:val="002A0623"/>
    <w:rsid w:val="002A219D"/>
    <w:rsid w:val="002A26A8"/>
    <w:rsid w:val="002A330F"/>
    <w:rsid w:val="002A4583"/>
    <w:rsid w:val="002A4C5F"/>
    <w:rsid w:val="002A4D27"/>
    <w:rsid w:val="002A4E80"/>
    <w:rsid w:val="002A512D"/>
    <w:rsid w:val="002A59DA"/>
    <w:rsid w:val="002A7A2A"/>
    <w:rsid w:val="002B00A5"/>
    <w:rsid w:val="002B00DF"/>
    <w:rsid w:val="002B3443"/>
    <w:rsid w:val="002B349D"/>
    <w:rsid w:val="002B436C"/>
    <w:rsid w:val="002B4E36"/>
    <w:rsid w:val="002B6D4A"/>
    <w:rsid w:val="002C1263"/>
    <w:rsid w:val="002C7B8E"/>
    <w:rsid w:val="002C7C35"/>
    <w:rsid w:val="002D0BCE"/>
    <w:rsid w:val="002D2581"/>
    <w:rsid w:val="002D265A"/>
    <w:rsid w:val="002D27AB"/>
    <w:rsid w:val="002D48BF"/>
    <w:rsid w:val="002D5094"/>
    <w:rsid w:val="002D59F0"/>
    <w:rsid w:val="002D6236"/>
    <w:rsid w:val="002E124A"/>
    <w:rsid w:val="002E12C7"/>
    <w:rsid w:val="002E165B"/>
    <w:rsid w:val="002E1665"/>
    <w:rsid w:val="002E1E7D"/>
    <w:rsid w:val="002E2EF9"/>
    <w:rsid w:val="002E3AB1"/>
    <w:rsid w:val="002E4A75"/>
    <w:rsid w:val="002F30D2"/>
    <w:rsid w:val="002F4EF6"/>
    <w:rsid w:val="002F6DB2"/>
    <w:rsid w:val="002F79D9"/>
    <w:rsid w:val="00301CF7"/>
    <w:rsid w:val="003024F7"/>
    <w:rsid w:val="0030297C"/>
    <w:rsid w:val="0030306D"/>
    <w:rsid w:val="00303617"/>
    <w:rsid w:val="00303E34"/>
    <w:rsid w:val="00304182"/>
    <w:rsid w:val="00306193"/>
    <w:rsid w:val="00307EAA"/>
    <w:rsid w:val="003100B5"/>
    <w:rsid w:val="00310B92"/>
    <w:rsid w:val="00310FC1"/>
    <w:rsid w:val="003111D5"/>
    <w:rsid w:val="003119FC"/>
    <w:rsid w:val="00311EC7"/>
    <w:rsid w:val="003120D0"/>
    <w:rsid w:val="00313F47"/>
    <w:rsid w:val="0031466A"/>
    <w:rsid w:val="00315E9C"/>
    <w:rsid w:val="00317366"/>
    <w:rsid w:val="00317BEA"/>
    <w:rsid w:val="00320576"/>
    <w:rsid w:val="003208E5"/>
    <w:rsid w:val="00321E7B"/>
    <w:rsid w:val="00322720"/>
    <w:rsid w:val="00322F68"/>
    <w:rsid w:val="00323362"/>
    <w:rsid w:val="00323E8B"/>
    <w:rsid w:val="003244A1"/>
    <w:rsid w:val="00327360"/>
    <w:rsid w:val="00327A8B"/>
    <w:rsid w:val="00330367"/>
    <w:rsid w:val="003303C9"/>
    <w:rsid w:val="003304E1"/>
    <w:rsid w:val="00330571"/>
    <w:rsid w:val="00331718"/>
    <w:rsid w:val="00332971"/>
    <w:rsid w:val="00332AF0"/>
    <w:rsid w:val="003359B3"/>
    <w:rsid w:val="00337091"/>
    <w:rsid w:val="003370C8"/>
    <w:rsid w:val="00337229"/>
    <w:rsid w:val="003408EE"/>
    <w:rsid w:val="0034102C"/>
    <w:rsid w:val="00342382"/>
    <w:rsid w:val="0034254E"/>
    <w:rsid w:val="00342E49"/>
    <w:rsid w:val="00343A2A"/>
    <w:rsid w:val="00345C4D"/>
    <w:rsid w:val="00345FBC"/>
    <w:rsid w:val="00346DE9"/>
    <w:rsid w:val="00347A8D"/>
    <w:rsid w:val="00350D33"/>
    <w:rsid w:val="003518F3"/>
    <w:rsid w:val="0035221E"/>
    <w:rsid w:val="00352886"/>
    <w:rsid w:val="0035312F"/>
    <w:rsid w:val="00353854"/>
    <w:rsid w:val="00353BBB"/>
    <w:rsid w:val="00354CF6"/>
    <w:rsid w:val="00355FF0"/>
    <w:rsid w:val="00356248"/>
    <w:rsid w:val="003566B2"/>
    <w:rsid w:val="0036058D"/>
    <w:rsid w:val="00360A3F"/>
    <w:rsid w:val="00361410"/>
    <w:rsid w:val="00361BBD"/>
    <w:rsid w:val="00362912"/>
    <w:rsid w:val="003635CD"/>
    <w:rsid w:val="003636D4"/>
    <w:rsid w:val="00363E96"/>
    <w:rsid w:val="00365D92"/>
    <w:rsid w:val="00366652"/>
    <w:rsid w:val="00366F79"/>
    <w:rsid w:val="00367A56"/>
    <w:rsid w:val="0037066A"/>
    <w:rsid w:val="00371C38"/>
    <w:rsid w:val="00374710"/>
    <w:rsid w:val="0037526E"/>
    <w:rsid w:val="00375B63"/>
    <w:rsid w:val="00376266"/>
    <w:rsid w:val="0037738D"/>
    <w:rsid w:val="003778B2"/>
    <w:rsid w:val="00380100"/>
    <w:rsid w:val="00380279"/>
    <w:rsid w:val="00380B0E"/>
    <w:rsid w:val="0038213C"/>
    <w:rsid w:val="0038251A"/>
    <w:rsid w:val="003825F1"/>
    <w:rsid w:val="00383F51"/>
    <w:rsid w:val="00384515"/>
    <w:rsid w:val="00385B84"/>
    <w:rsid w:val="00385D4E"/>
    <w:rsid w:val="00385F5A"/>
    <w:rsid w:val="00386370"/>
    <w:rsid w:val="003869E3"/>
    <w:rsid w:val="003874D2"/>
    <w:rsid w:val="0038754B"/>
    <w:rsid w:val="003875F4"/>
    <w:rsid w:val="00387D5E"/>
    <w:rsid w:val="00390358"/>
    <w:rsid w:val="00390E7A"/>
    <w:rsid w:val="00391272"/>
    <w:rsid w:val="0039131D"/>
    <w:rsid w:val="003917AB"/>
    <w:rsid w:val="00391E05"/>
    <w:rsid w:val="0039328B"/>
    <w:rsid w:val="0039625A"/>
    <w:rsid w:val="003A10AD"/>
    <w:rsid w:val="003A114F"/>
    <w:rsid w:val="003A2975"/>
    <w:rsid w:val="003A3199"/>
    <w:rsid w:val="003A3C50"/>
    <w:rsid w:val="003A3D34"/>
    <w:rsid w:val="003A425A"/>
    <w:rsid w:val="003A42C9"/>
    <w:rsid w:val="003A432D"/>
    <w:rsid w:val="003A4523"/>
    <w:rsid w:val="003A5739"/>
    <w:rsid w:val="003A5EC6"/>
    <w:rsid w:val="003A7FF8"/>
    <w:rsid w:val="003B0A76"/>
    <w:rsid w:val="003B0A8C"/>
    <w:rsid w:val="003B3167"/>
    <w:rsid w:val="003B35F5"/>
    <w:rsid w:val="003C1035"/>
    <w:rsid w:val="003C264F"/>
    <w:rsid w:val="003C2F7C"/>
    <w:rsid w:val="003C3BA5"/>
    <w:rsid w:val="003C470D"/>
    <w:rsid w:val="003C4E28"/>
    <w:rsid w:val="003C5081"/>
    <w:rsid w:val="003C522E"/>
    <w:rsid w:val="003C5D17"/>
    <w:rsid w:val="003C669D"/>
    <w:rsid w:val="003D0073"/>
    <w:rsid w:val="003D2481"/>
    <w:rsid w:val="003D2731"/>
    <w:rsid w:val="003D28D7"/>
    <w:rsid w:val="003D36A1"/>
    <w:rsid w:val="003D3D62"/>
    <w:rsid w:val="003D51EE"/>
    <w:rsid w:val="003D584E"/>
    <w:rsid w:val="003D6B87"/>
    <w:rsid w:val="003D7B97"/>
    <w:rsid w:val="003E1A69"/>
    <w:rsid w:val="003E21E3"/>
    <w:rsid w:val="003E2CC0"/>
    <w:rsid w:val="003E2EDE"/>
    <w:rsid w:val="003E39FC"/>
    <w:rsid w:val="003E40CB"/>
    <w:rsid w:val="003E4E78"/>
    <w:rsid w:val="003E5A13"/>
    <w:rsid w:val="003E61E3"/>
    <w:rsid w:val="003E68DC"/>
    <w:rsid w:val="003E7107"/>
    <w:rsid w:val="003F057F"/>
    <w:rsid w:val="003F0CF9"/>
    <w:rsid w:val="003F16ED"/>
    <w:rsid w:val="003F30B5"/>
    <w:rsid w:val="003F35D5"/>
    <w:rsid w:val="0040064A"/>
    <w:rsid w:val="00400FED"/>
    <w:rsid w:val="0040189D"/>
    <w:rsid w:val="004022B8"/>
    <w:rsid w:val="0040305C"/>
    <w:rsid w:val="004046C0"/>
    <w:rsid w:val="00405687"/>
    <w:rsid w:val="00405A6E"/>
    <w:rsid w:val="00406B9F"/>
    <w:rsid w:val="00406D82"/>
    <w:rsid w:val="004076BA"/>
    <w:rsid w:val="004078EB"/>
    <w:rsid w:val="00410A26"/>
    <w:rsid w:val="00410CF1"/>
    <w:rsid w:val="00411C7E"/>
    <w:rsid w:val="004122A5"/>
    <w:rsid w:val="004125BA"/>
    <w:rsid w:val="0041281B"/>
    <w:rsid w:val="00412DD4"/>
    <w:rsid w:val="004133FF"/>
    <w:rsid w:val="004134A9"/>
    <w:rsid w:val="00413902"/>
    <w:rsid w:val="00413D6C"/>
    <w:rsid w:val="00413E11"/>
    <w:rsid w:val="00414347"/>
    <w:rsid w:val="00414B9E"/>
    <w:rsid w:val="004173AE"/>
    <w:rsid w:val="004173D3"/>
    <w:rsid w:val="00417B9F"/>
    <w:rsid w:val="00417DFC"/>
    <w:rsid w:val="00420592"/>
    <w:rsid w:val="004211E6"/>
    <w:rsid w:val="00421205"/>
    <w:rsid w:val="004214A5"/>
    <w:rsid w:val="004220FB"/>
    <w:rsid w:val="0042295B"/>
    <w:rsid w:val="00423D63"/>
    <w:rsid w:val="004247F8"/>
    <w:rsid w:val="00425556"/>
    <w:rsid w:val="00425C8F"/>
    <w:rsid w:val="00427B13"/>
    <w:rsid w:val="004303C7"/>
    <w:rsid w:val="004307BA"/>
    <w:rsid w:val="00430A5D"/>
    <w:rsid w:val="004311DD"/>
    <w:rsid w:val="00431470"/>
    <w:rsid w:val="00431FEB"/>
    <w:rsid w:val="004321D9"/>
    <w:rsid w:val="004343A3"/>
    <w:rsid w:val="0043450B"/>
    <w:rsid w:val="00435011"/>
    <w:rsid w:val="0043515D"/>
    <w:rsid w:val="00435B2A"/>
    <w:rsid w:val="00435E8E"/>
    <w:rsid w:val="0043624A"/>
    <w:rsid w:val="00437082"/>
    <w:rsid w:val="004378E0"/>
    <w:rsid w:val="00437D75"/>
    <w:rsid w:val="00440EB5"/>
    <w:rsid w:val="00440FCD"/>
    <w:rsid w:val="00441142"/>
    <w:rsid w:val="004412FB"/>
    <w:rsid w:val="00443A1C"/>
    <w:rsid w:val="00443C95"/>
    <w:rsid w:val="004441B8"/>
    <w:rsid w:val="00444BAA"/>
    <w:rsid w:val="004453EC"/>
    <w:rsid w:val="004462A2"/>
    <w:rsid w:val="00446CD4"/>
    <w:rsid w:val="004477B0"/>
    <w:rsid w:val="00447D0A"/>
    <w:rsid w:val="00451F2B"/>
    <w:rsid w:val="00452D84"/>
    <w:rsid w:val="004539B9"/>
    <w:rsid w:val="00455B4B"/>
    <w:rsid w:val="00456B3D"/>
    <w:rsid w:val="00457FD8"/>
    <w:rsid w:val="00460DFF"/>
    <w:rsid w:val="00461084"/>
    <w:rsid w:val="00463952"/>
    <w:rsid w:val="004646F0"/>
    <w:rsid w:val="00465DEC"/>
    <w:rsid w:val="0046616A"/>
    <w:rsid w:val="004666B6"/>
    <w:rsid w:val="00466F62"/>
    <w:rsid w:val="004674CE"/>
    <w:rsid w:val="0047117C"/>
    <w:rsid w:val="004712B2"/>
    <w:rsid w:val="00471A22"/>
    <w:rsid w:val="004722A3"/>
    <w:rsid w:val="00472AC6"/>
    <w:rsid w:val="00472DF8"/>
    <w:rsid w:val="00473BD8"/>
    <w:rsid w:val="00474ED9"/>
    <w:rsid w:val="0047585D"/>
    <w:rsid w:val="0047631E"/>
    <w:rsid w:val="004763A6"/>
    <w:rsid w:val="00476B3E"/>
    <w:rsid w:val="00477D6E"/>
    <w:rsid w:val="004801E6"/>
    <w:rsid w:val="00480255"/>
    <w:rsid w:val="00480554"/>
    <w:rsid w:val="004807E5"/>
    <w:rsid w:val="00481EC4"/>
    <w:rsid w:val="00481F40"/>
    <w:rsid w:val="00484075"/>
    <w:rsid w:val="00484CA8"/>
    <w:rsid w:val="004850B2"/>
    <w:rsid w:val="0048618C"/>
    <w:rsid w:val="00487887"/>
    <w:rsid w:val="00490302"/>
    <w:rsid w:val="0049087A"/>
    <w:rsid w:val="00490AFC"/>
    <w:rsid w:val="0049246F"/>
    <w:rsid w:val="00493551"/>
    <w:rsid w:val="00493DA1"/>
    <w:rsid w:val="00495501"/>
    <w:rsid w:val="0049712D"/>
    <w:rsid w:val="004976CB"/>
    <w:rsid w:val="004A0E2C"/>
    <w:rsid w:val="004A11D3"/>
    <w:rsid w:val="004A2DB0"/>
    <w:rsid w:val="004A40BD"/>
    <w:rsid w:val="004A41CA"/>
    <w:rsid w:val="004A4C5D"/>
    <w:rsid w:val="004A568F"/>
    <w:rsid w:val="004A777C"/>
    <w:rsid w:val="004B0DEF"/>
    <w:rsid w:val="004B0E3E"/>
    <w:rsid w:val="004B0EEF"/>
    <w:rsid w:val="004B13D0"/>
    <w:rsid w:val="004B160D"/>
    <w:rsid w:val="004B1B6B"/>
    <w:rsid w:val="004B3381"/>
    <w:rsid w:val="004B5060"/>
    <w:rsid w:val="004B5186"/>
    <w:rsid w:val="004B7415"/>
    <w:rsid w:val="004B74AF"/>
    <w:rsid w:val="004B7EB2"/>
    <w:rsid w:val="004B7F09"/>
    <w:rsid w:val="004C09A1"/>
    <w:rsid w:val="004C0D80"/>
    <w:rsid w:val="004C4802"/>
    <w:rsid w:val="004C7521"/>
    <w:rsid w:val="004C7DAA"/>
    <w:rsid w:val="004D1068"/>
    <w:rsid w:val="004D121A"/>
    <w:rsid w:val="004D1753"/>
    <w:rsid w:val="004D24B1"/>
    <w:rsid w:val="004D4629"/>
    <w:rsid w:val="004D6365"/>
    <w:rsid w:val="004D6688"/>
    <w:rsid w:val="004D6A3C"/>
    <w:rsid w:val="004D7422"/>
    <w:rsid w:val="004E086F"/>
    <w:rsid w:val="004E0A8A"/>
    <w:rsid w:val="004E1126"/>
    <w:rsid w:val="004E32EC"/>
    <w:rsid w:val="004E34F1"/>
    <w:rsid w:val="004E35A5"/>
    <w:rsid w:val="004E41A9"/>
    <w:rsid w:val="004E5DC2"/>
    <w:rsid w:val="004E654B"/>
    <w:rsid w:val="004E67AF"/>
    <w:rsid w:val="004E7599"/>
    <w:rsid w:val="004E785B"/>
    <w:rsid w:val="004F1352"/>
    <w:rsid w:val="004F143E"/>
    <w:rsid w:val="004F37BF"/>
    <w:rsid w:val="004F4D20"/>
    <w:rsid w:val="004F7C22"/>
    <w:rsid w:val="005004AC"/>
    <w:rsid w:val="00500975"/>
    <w:rsid w:val="00500A77"/>
    <w:rsid w:val="005016E4"/>
    <w:rsid w:val="00502493"/>
    <w:rsid w:val="00502B7C"/>
    <w:rsid w:val="005036BB"/>
    <w:rsid w:val="00503EAD"/>
    <w:rsid w:val="005051EB"/>
    <w:rsid w:val="00505C73"/>
    <w:rsid w:val="00506A2D"/>
    <w:rsid w:val="00506BAA"/>
    <w:rsid w:val="00506C7F"/>
    <w:rsid w:val="005070AF"/>
    <w:rsid w:val="00507349"/>
    <w:rsid w:val="00507381"/>
    <w:rsid w:val="00507851"/>
    <w:rsid w:val="00507E81"/>
    <w:rsid w:val="00510B64"/>
    <w:rsid w:val="005117C1"/>
    <w:rsid w:val="005138B9"/>
    <w:rsid w:val="00513C1B"/>
    <w:rsid w:val="00513CCA"/>
    <w:rsid w:val="00514AD5"/>
    <w:rsid w:val="00515B7A"/>
    <w:rsid w:val="005168B6"/>
    <w:rsid w:val="005179CA"/>
    <w:rsid w:val="0052025A"/>
    <w:rsid w:val="005204C5"/>
    <w:rsid w:val="0052224B"/>
    <w:rsid w:val="00522778"/>
    <w:rsid w:val="005230C4"/>
    <w:rsid w:val="005231C7"/>
    <w:rsid w:val="00525386"/>
    <w:rsid w:val="00525B27"/>
    <w:rsid w:val="00525D17"/>
    <w:rsid w:val="005266B2"/>
    <w:rsid w:val="00526E3F"/>
    <w:rsid w:val="0053030C"/>
    <w:rsid w:val="0053140B"/>
    <w:rsid w:val="00531919"/>
    <w:rsid w:val="00532890"/>
    <w:rsid w:val="00532927"/>
    <w:rsid w:val="005329AC"/>
    <w:rsid w:val="00533C0D"/>
    <w:rsid w:val="00533FDB"/>
    <w:rsid w:val="00533FF5"/>
    <w:rsid w:val="00534442"/>
    <w:rsid w:val="00536043"/>
    <w:rsid w:val="005365CC"/>
    <w:rsid w:val="00536E3D"/>
    <w:rsid w:val="00536F5E"/>
    <w:rsid w:val="0053764B"/>
    <w:rsid w:val="00537EB1"/>
    <w:rsid w:val="00540CAF"/>
    <w:rsid w:val="005433FC"/>
    <w:rsid w:val="005446FE"/>
    <w:rsid w:val="00545D6F"/>
    <w:rsid w:val="005473D8"/>
    <w:rsid w:val="005521AE"/>
    <w:rsid w:val="005535B5"/>
    <w:rsid w:val="00553D42"/>
    <w:rsid w:val="00553E7C"/>
    <w:rsid w:val="00554584"/>
    <w:rsid w:val="00555C40"/>
    <w:rsid w:val="005576E8"/>
    <w:rsid w:val="00557BE0"/>
    <w:rsid w:val="005610E2"/>
    <w:rsid w:val="0056191F"/>
    <w:rsid w:val="005620D5"/>
    <w:rsid w:val="00562A30"/>
    <w:rsid w:val="00564A2C"/>
    <w:rsid w:val="0056510A"/>
    <w:rsid w:val="00565699"/>
    <w:rsid w:val="00565ADB"/>
    <w:rsid w:val="00566470"/>
    <w:rsid w:val="00566AC0"/>
    <w:rsid w:val="00567942"/>
    <w:rsid w:val="00567AAF"/>
    <w:rsid w:val="00570058"/>
    <w:rsid w:val="00570B1D"/>
    <w:rsid w:val="00570BC3"/>
    <w:rsid w:val="00570E38"/>
    <w:rsid w:val="005728D6"/>
    <w:rsid w:val="005731BC"/>
    <w:rsid w:val="0057360A"/>
    <w:rsid w:val="0057385F"/>
    <w:rsid w:val="00574D87"/>
    <w:rsid w:val="00575CB0"/>
    <w:rsid w:val="005760D7"/>
    <w:rsid w:val="00576228"/>
    <w:rsid w:val="00576466"/>
    <w:rsid w:val="005766C3"/>
    <w:rsid w:val="00577FC2"/>
    <w:rsid w:val="00580A7E"/>
    <w:rsid w:val="0058114C"/>
    <w:rsid w:val="00582076"/>
    <w:rsid w:val="00582601"/>
    <w:rsid w:val="0058358A"/>
    <w:rsid w:val="0058378D"/>
    <w:rsid w:val="00583B7D"/>
    <w:rsid w:val="00584372"/>
    <w:rsid w:val="00584D73"/>
    <w:rsid w:val="00585AA4"/>
    <w:rsid w:val="0058608F"/>
    <w:rsid w:val="005869E3"/>
    <w:rsid w:val="00586CD6"/>
    <w:rsid w:val="005873BB"/>
    <w:rsid w:val="00587B6C"/>
    <w:rsid w:val="0059034C"/>
    <w:rsid w:val="0059102B"/>
    <w:rsid w:val="005918D6"/>
    <w:rsid w:val="00591D35"/>
    <w:rsid w:val="005933B8"/>
    <w:rsid w:val="00593510"/>
    <w:rsid w:val="00596201"/>
    <w:rsid w:val="00596268"/>
    <w:rsid w:val="00596E51"/>
    <w:rsid w:val="00597647"/>
    <w:rsid w:val="005976A4"/>
    <w:rsid w:val="005A00BA"/>
    <w:rsid w:val="005A02EF"/>
    <w:rsid w:val="005A03C1"/>
    <w:rsid w:val="005A07DB"/>
    <w:rsid w:val="005A1272"/>
    <w:rsid w:val="005A17D5"/>
    <w:rsid w:val="005A1F82"/>
    <w:rsid w:val="005A213E"/>
    <w:rsid w:val="005A3F85"/>
    <w:rsid w:val="005A4C85"/>
    <w:rsid w:val="005A4EB7"/>
    <w:rsid w:val="005A6730"/>
    <w:rsid w:val="005A7897"/>
    <w:rsid w:val="005B19B2"/>
    <w:rsid w:val="005B1C50"/>
    <w:rsid w:val="005B1F0E"/>
    <w:rsid w:val="005B2B9B"/>
    <w:rsid w:val="005B2EC8"/>
    <w:rsid w:val="005B4315"/>
    <w:rsid w:val="005B4529"/>
    <w:rsid w:val="005B4E9C"/>
    <w:rsid w:val="005B527F"/>
    <w:rsid w:val="005B673A"/>
    <w:rsid w:val="005C00C9"/>
    <w:rsid w:val="005C2988"/>
    <w:rsid w:val="005C3549"/>
    <w:rsid w:val="005C39BA"/>
    <w:rsid w:val="005C4024"/>
    <w:rsid w:val="005C4251"/>
    <w:rsid w:val="005C4DBA"/>
    <w:rsid w:val="005C549E"/>
    <w:rsid w:val="005C54E1"/>
    <w:rsid w:val="005C5649"/>
    <w:rsid w:val="005C5D4E"/>
    <w:rsid w:val="005C5DBE"/>
    <w:rsid w:val="005C66B9"/>
    <w:rsid w:val="005C6A57"/>
    <w:rsid w:val="005C7238"/>
    <w:rsid w:val="005C7DB8"/>
    <w:rsid w:val="005D0C6A"/>
    <w:rsid w:val="005D13CD"/>
    <w:rsid w:val="005D35FB"/>
    <w:rsid w:val="005D386E"/>
    <w:rsid w:val="005D3C94"/>
    <w:rsid w:val="005D4C9D"/>
    <w:rsid w:val="005D5581"/>
    <w:rsid w:val="005D67D6"/>
    <w:rsid w:val="005D6BC6"/>
    <w:rsid w:val="005D6D0B"/>
    <w:rsid w:val="005D70DA"/>
    <w:rsid w:val="005E1886"/>
    <w:rsid w:val="005E1C72"/>
    <w:rsid w:val="005E46B3"/>
    <w:rsid w:val="005E5468"/>
    <w:rsid w:val="005E5C5D"/>
    <w:rsid w:val="005E745F"/>
    <w:rsid w:val="005F043B"/>
    <w:rsid w:val="005F0B23"/>
    <w:rsid w:val="005F2573"/>
    <w:rsid w:val="005F3874"/>
    <w:rsid w:val="005F4338"/>
    <w:rsid w:val="005F4B06"/>
    <w:rsid w:val="005F6723"/>
    <w:rsid w:val="005F67FA"/>
    <w:rsid w:val="005F7A85"/>
    <w:rsid w:val="00600710"/>
    <w:rsid w:val="00600D3C"/>
    <w:rsid w:val="00600EEE"/>
    <w:rsid w:val="00601A15"/>
    <w:rsid w:val="00601E65"/>
    <w:rsid w:val="00603170"/>
    <w:rsid w:val="006035ED"/>
    <w:rsid w:val="00605126"/>
    <w:rsid w:val="0060563B"/>
    <w:rsid w:val="00605F79"/>
    <w:rsid w:val="00606F08"/>
    <w:rsid w:val="0060790D"/>
    <w:rsid w:val="00607B7E"/>
    <w:rsid w:val="00610120"/>
    <w:rsid w:val="00610599"/>
    <w:rsid w:val="00611299"/>
    <w:rsid w:val="00611381"/>
    <w:rsid w:val="0061141A"/>
    <w:rsid w:val="0061149C"/>
    <w:rsid w:val="00611C42"/>
    <w:rsid w:val="0061274C"/>
    <w:rsid w:val="006128CD"/>
    <w:rsid w:val="00612DDB"/>
    <w:rsid w:val="0061300D"/>
    <w:rsid w:val="0061382F"/>
    <w:rsid w:val="00613905"/>
    <w:rsid w:val="00613A32"/>
    <w:rsid w:val="00613BCC"/>
    <w:rsid w:val="00615DEF"/>
    <w:rsid w:val="00616B66"/>
    <w:rsid w:val="0061786E"/>
    <w:rsid w:val="0062142F"/>
    <w:rsid w:val="00622004"/>
    <w:rsid w:val="00622E5E"/>
    <w:rsid w:val="00623814"/>
    <w:rsid w:val="00623981"/>
    <w:rsid w:val="00623D2B"/>
    <w:rsid w:val="006251D0"/>
    <w:rsid w:val="00627B99"/>
    <w:rsid w:val="00631BDF"/>
    <w:rsid w:val="006326B6"/>
    <w:rsid w:val="006335B8"/>
    <w:rsid w:val="0063377F"/>
    <w:rsid w:val="006337A8"/>
    <w:rsid w:val="00633EA9"/>
    <w:rsid w:val="00634B5B"/>
    <w:rsid w:val="0063561D"/>
    <w:rsid w:val="00635643"/>
    <w:rsid w:val="00640ED5"/>
    <w:rsid w:val="00641435"/>
    <w:rsid w:val="00641CA7"/>
    <w:rsid w:val="00642080"/>
    <w:rsid w:val="00642CE3"/>
    <w:rsid w:val="00643382"/>
    <w:rsid w:val="006444DB"/>
    <w:rsid w:val="00644F9E"/>
    <w:rsid w:val="0064634F"/>
    <w:rsid w:val="00650083"/>
    <w:rsid w:val="006511C8"/>
    <w:rsid w:val="00651432"/>
    <w:rsid w:val="00652CE4"/>
    <w:rsid w:val="006531C5"/>
    <w:rsid w:val="0065415E"/>
    <w:rsid w:val="00654B2B"/>
    <w:rsid w:val="006570F1"/>
    <w:rsid w:val="00657885"/>
    <w:rsid w:val="006628CE"/>
    <w:rsid w:val="00662C5D"/>
    <w:rsid w:val="0066385D"/>
    <w:rsid w:val="00664CE6"/>
    <w:rsid w:val="00666125"/>
    <w:rsid w:val="00666BB7"/>
    <w:rsid w:val="006679E8"/>
    <w:rsid w:val="0067145B"/>
    <w:rsid w:val="006716A3"/>
    <w:rsid w:val="00671EC7"/>
    <w:rsid w:val="00671FDA"/>
    <w:rsid w:val="00673061"/>
    <w:rsid w:val="006733B0"/>
    <w:rsid w:val="0067345E"/>
    <w:rsid w:val="0067427D"/>
    <w:rsid w:val="00675A0C"/>
    <w:rsid w:val="006775CF"/>
    <w:rsid w:val="00677A9E"/>
    <w:rsid w:val="00680A72"/>
    <w:rsid w:val="00680C1B"/>
    <w:rsid w:val="00681E17"/>
    <w:rsid w:val="00683887"/>
    <w:rsid w:val="00683F7D"/>
    <w:rsid w:val="006840BF"/>
    <w:rsid w:val="00684FA1"/>
    <w:rsid w:val="006850BB"/>
    <w:rsid w:val="00685282"/>
    <w:rsid w:val="00685EEF"/>
    <w:rsid w:val="00687501"/>
    <w:rsid w:val="0068778B"/>
    <w:rsid w:val="0069044D"/>
    <w:rsid w:val="00690ED6"/>
    <w:rsid w:val="006916B9"/>
    <w:rsid w:val="00691B2D"/>
    <w:rsid w:val="00692AD8"/>
    <w:rsid w:val="006931A0"/>
    <w:rsid w:val="0069369E"/>
    <w:rsid w:val="00693C7B"/>
    <w:rsid w:val="00693D94"/>
    <w:rsid w:val="0069417A"/>
    <w:rsid w:val="00694407"/>
    <w:rsid w:val="00694B25"/>
    <w:rsid w:val="00695B62"/>
    <w:rsid w:val="00697366"/>
    <w:rsid w:val="00697E07"/>
    <w:rsid w:val="006A01F0"/>
    <w:rsid w:val="006A15F6"/>
    <w:rsid w:val="006A27A8"/>
    <w:rsid w:val="006A416A"/>
    <w:rsid w:val="006A4836"/>
    <w:rsid w:val="006A4EF4"/>
    <w:rsid w:val="006A5D74"/>
    <w:rsid w:val="006A7898"/>
    <w:rsid w:val="006B0B27"/>
    <w:rsid w:val="006B0FD6"/>
    <w:rsid w:val="006B286B"/>
    <w:rsid w:val="006B420F"/>
    <w:rsid w:val="006B451F"/>
    <w:rsid w:val="006B505E"/>
    <w:rsid w:val="006B78E7"/>
    <w:rsid w:val="006C08F0"/>
    <w:rsid w:val="006C1642"/>
    <w:rsid w:val="006C1F08"/>
    <w:rsid w:val="006C3145"/>
    <w:rsid w:val="006C3827"/>
    <w:rsid w:val="006C3AFC"/>
    <w:rsid w:val="006C3CA0"/>
    <w:rsid w:val="006C3D15"/>
    <w:rsid w:val="006C42A2"/>
    <w:rsid w:val="006C439B"/>
    <w:rsid w:val="006C4713"/>
    <w:rsid w:val="006C4829"/>
    <w:rsid w:val="006C6197"/>
    <w:rsid w:val="006C7567"/>
    <w:rsid w:val="006D1933"/>
    <w:rsid w:val="006D2046"/>
    <w:rsid w:val="006D21CD"/>
    <w:rsid w:val="006D22CE"/>
    <w:rsid w:val="006D249C"/>
    <w:rsid w:val="006D321B"/>
    <w:rsid w:val="006D452A"/>
    <w:rsid w:val="006D4E09"/>
    <w:rsid w:val="006D4E83"/>
    <w:rsid w:val="006D6176"/>
    <w:rsid w:val="006D61D8"/>
    <w:rsid w:val="006D6FD5"/>
    <w:rsid w:val="006E1446"/>
    <w:rsid w:val="006E1A45"/>
    <w:rsid w:val="006E1B0A"/>
    <w:rsid w:val="006E2C4B"/>
    <w:rsid w:val="006E2FF5"/>
    <w:rsid w:val="006E304D"/>
    <w:rsid w:val="006E3142"/>
    <w:rsid w:val="006E3B9C"/>
    <w:rsid w:val="006E5A92"/>
    <w:rsid w:val="006E619E"/>
    <w:rsid w:val="006E6FB2"/>
    <w:rsid w:val="006E73A5"/>
    <w:rsid w:val="006E769F"/>
    <w:rsid w:val="006E799B"/>
    <w:rsid w:val="006E7C3B"/>
    <w:rsid w:val="006F02C5"/>
    <w:rsid w:val="006F0C04"/>
    <w:rsid w:val="006F0CE8"/>
    <w:rsid w:val="006F0DA4"/>
    <w:rsid w:val="006F14F3"/>
    <w:rsid w:val="006F23EB"/>
    <w:rsid w:val="006F3091"/>
    <w:rsid w:val="006F5110"/>
    <w:rsid w:val="006F7CCC"/>
    <w:rsid w:val="007001B7"/>
    <w:rsid w:val="0070375C"/>
    <w:rsid w:val="00703DD4"/>
    <w:rsid w:val="007041CF"/>
    <w:rsid w:val="007042FB"/>
    <w:rsid w:val="00704560"/>
    <w:rsid w:val="00710576"/>
    <w:rsid w:val="00711486"/>
    <w:rsid w:val="00711F5F"/>
    <w:rsid w:val="007121F2"/>
    <w:rsid w:val="00712E51"/>
    <w:rsid w:val="0071337A"/>
    <w:rsid w:val="00713968"/>
    <w:rsid w:val="007139E1"/>
    <w:rsid w:val="00713B26"/>
    <w:rsid w:val="00713DF4"/>
    <w:rsid w:val="0071406C"/>
    <w:rsid w:val="0071473F"/>
    <w:rsid w:val="00714B68"/>
    <w:rsid w:val="00715200"/>
    <w:rsid w:val="00715E9E"/>
    <w:rsid w:val="00716E37"/>
    <w:rsid w:val="0072013F"/>
    <w:rsid w:val="0072021D"/>
    <w:rsid w:val="007214E3"/>
    <w:rsid w:val="0072160B"/>
    <w:rsid w:val="00721CD4"/>
    <w:rsid w:val="00721EB1"/>
    <w:rsid w:val="00722C14"/>
    <w:rsid w:val="00724616"/>
    <w:rsid w:val="00725322"/>
    <w:rsid w:val="007266D1"/>
    <w:rsid w:val="00727154"/>
    <w:rsid w:val="007300C2"/>
    <w:rsid w:val="0073034A"/>
    <w:rsid w:val="007327B3"/>
    <w:rsid w:val="007338BF"/>
    <w:rsid w:val="007338D5"/>
    <w:rsid w:val="007339DF"/>
    <w:rsid w:val="00734369"/>
    <w:rsid w:val="00736F55"/>
    <w:rsid w:val="0074077D"/>
    <w:rsid w:val="007414E5"/>
    <w:rsid w:val="007441F7"/>
    <w:rsid w:val="00745B3E"/>
    <w:rsid w:val="00746931"/>
    <w:rsid w:val="00746F8F"/>
    <w:rsid w:val="007475EF"/>
    <w:rsid w:val="0074763E"/>
    <w:rsid w:val="00750CDC"/>
    <w:rsid w:val="00751DAD"/>
    <w:rsid w:val="007526EC"/>
    <w:rsid w:val="00752ABD"/>
    <w:rsid w:val="00752E4C"/>
    <w:rsid w:val="0075396E"/>
    <w:rsid w:val="00753D88"/>
    <w:rsid w:val="00753EA4"/>
    <w:rsid w:val="00754CCF"/>
    <w:rsid w:val="007552FF"/>
    <w:rsid w:val="007559FF"/>
    <w:rsid w:val="00756456"/>
    <w:rsid w:val="00756C95"/>
    <w:rsid w:val="00757F1D"/>
    <w:rsid w:val="00760409"/>
    <w:rsid w:val="007608E1"/>
    <w:rsid w:val="00761435"/>
    <w:rsid w:val="00761FE2"/>
    <w:rsid w:val="00762967"/>
    <w:rsid w:val="00763355"/>
    <w:rsid w:val="00763625"/>
    <w:rsid w:val="00764177"/>
    <w:rsid w:val="007645F0"/>
    <w:rsid w:val="007655CE"/>
    <w:rsid w:val="00765743"/>
    <w:rsid w:val="00765AB2"/>
    <w:rsid w:val="0076611E"/>
    <w:rsid w:val="007669B3"/>
    <w:rsid w:val="00766A5D"/>
    <w:rsid w:val="00766E01"/>
    <w:rsid w:val="007676AB"/>
    <w:rsid w:val="0077149C"/>
    <w:rsid w:val="007717C8"/>
    <w:rsid w:val="0077306A"/>
    <w:rsid w:val="0077308B"/>
    <w:rsid w:val="00774414"/>
    <w:rsid w:val="00774C84"/>
    <w:rsid w:val="007751F9"/>
    <w:rsid w:val="00775433"/>
    <w:rsid w:val="007766A7"/>
    <w:rsid w:val="0077671B"/>
    <w:rsid w:val="007767A0"/>
    <w:rsid w:val="007773BE"/>
    <w:rsid w:val="007800BD"/>
    <w:rsid w:val="0078084C"/>
    <w:rsid w:val="00781157"/>
    <w:rsid w:val="00781B88"/>
    <w:rsid w:val="00783C5E"/>
    <w:rsid w:val="00783EF5"/>
    <w:rsid w:val="00787502"/>
    <w:rsid w:val="00787E3C"/>
    <w:rsid w:val="00790939"/>
    <w:rsid w:val="00792EAB"/>
    <w:rsid w:val="00794001"/>
    <w:rsid w:val="00794096"/>
    <w:rsid w:val="00794567"/>
    <w:rsid w:val="007948A0"/>
    <w:rsid w:val="00794A76"/>
    <w:rsid w:val="00795EA7"/>
    <w:rsid w:val="007960CB"/>
    <w:rsid w:val="007963BC"/>
    <w:rsid w:val="0079650C"/>
    <w:rsid w:val="00797B11"/>
    <w:rsid w:val="00797E84"/>
    <w:rsid w:val="007A259F"/>
    <w:rsid w:val="007A2636"/>
    <w:rsid w:val="007A2CFF"/>
    <w:rsid w:val="007A3800"/>
    <w:rsid w:val="007A38F4"/>
    <w:rsid w:val="007A3DD6"/>
    <w:rsid w:val="007A4C73"/>
    <w:rsid w:val="007A5A2A"/>
    <w:rsid w:val="007A5A7F"/>
    <w:rsid w:val="007A5E90"/>
    <w:rsid w:val="007A666E"/>
    <w:rsid w:val="007A713A"/>
    <w:rsid w:val="007A7151"/>
    <w:rsid w:val="007B02C0"/>
    <w:rsid w:val="007B0717"/>
    <w:rsid w:val="007B239B"/>
    <w:rsid w:val="007B392D"/>
    <w:rsid w:val="007B4C40"/>
    <w:rsid w:val="007B5A12"/>
    <w:rsid w:val="007B5CC5"/>
    <w:rsid w:val="007C0468"/>
    <w:rsid w:val="007C162C"/>
    <w:rsid w:val="007C251B"/>
    <w:rsid w:val="007C3ED1"/>
    <w:rsid w:val="007C498E"/>
    <w:rsid w:val="007C4C0D"/>
    <w:rsid w:val="007C5A4B"/>
    <w:rsid w:val="007C70A4"/>
    <w:rsid w:val="007D1C48"/>
    <w:rsid w:val="007D20E4"/>
    <w:rsid w:val="007D2BD1"/>
    <w:rsid w:val="007D3463"/>
    <w:rsid w:val="007D3789"/>
    <w:rsid w:val="007D40F7"/>
    <w:rsid w:val="007D4463"/>
    <w:rsid w:val="007D5CAA"/>
    <w:rsid w:val="007D6667"/>
    <w:rsid w:val="007D6823"/>
    <w:rsid w:val="007D6CD9"/>
    <w:rsid w:val="007D7D27"/>
    <w:rsid w:val="007E1C60"/>
    <w:rsid w:val="007E29AD"/>
    <w:rsid w:val="007E42C3"/>
    <w:rsid w:val="007E48CF"/>
    <w:rsid w:val="007E5213"/>
    <w:rsid w:val="007E5A79"/>
    <w:rsid w:val="007E6524"/>
    <w:rsid w:val="007E73F9"/>
    <w:rsid w:val="007E75CC"/>
    <w:rsid w:val="007F00C4"/>
    <w:rsid w:val="007F1F51"/>
    <w:rsid w:val="007F23CA"/>
    <w:rsid w:val="007F33DF"/>
    <w:rsid w:val="007F3833"/>
    <w:rsid w:val="007F3D13"/>
    <w:rsid w:val="007F42AA"/>
    <w:rsid w:val="007F5139"/>
    <w:rsid w:val="007F55BF"/>
    <w:rsid w:val="007F5658"/>
    <w:rsid w:val="007F62C9"/>
    <w:rsid w:val="007F79C8"/>
    <w:rsid w:val="007F7B99"/>
    <w:rsid w:val="008007C2"/>
    <w:rsid w:val="00801487"/>
    <w:rsid w:val="00801A9E"/>
    <w:rsid w:val="00801D25"/>
    <w:rsid w:val="008023A1"/>
    <w:rsid w:val="0080286D"/>
    <w:rsid w:val="0080311B"/>
    <w:rsid w:val="00803138"/>
    <w:rsid w:val="008031F3"/>
    <w:rsid w:val="00803B98"/>
    <w:rsid w:val="00806428"/>
    <w:rsid w:val="00806902"/>
    <w:rsid w:val="00810CFC"/>
    <w:rsid w:val="008122FD"/>
    <w:rsid w:val="0081294F"/>
    <w:rsid w:val="00812FD1"/>
    <w:rsid w:val="0081488F"/>
    <w:rsid w:val="00814968"/>
    <w:rsid w:val="00820D9E"/>
    <w:rsid w:val="00821160"/>
    <w:rsid w:val="0082213C"/>
    <w:rsid w:val="0082226F"/>
    <w:rsid w:val="00823AF3"/>
    <w:rsid w:val="008245AE"/>
    <w:rsid w:val="00826228"/>
    <w:rsid w:val="00826284"/>
    <w:rsid w:val="00830F38"/>
    <w:rsid w:val="00830FA9"/>
    <w:rsid w:val="0083168A"/>
    <w:rsid w:val="0083175E"/>
    <w:rsid w:val="00831B32"/>
    <w:rsid w:val="008322F5"/>
    <w:rsid w:val="008323C7"/>
    <w:rsid w:val="008324D8"/>
    <w:rsid w:val="0083286C"/>
    <w:rsid w:val="00832E4E"/>
    <w:rsid w:val="00832E7A"/>
    <w:rsid w:val="00832E9A"/>
    <w:rsid w:val="00833055"/>
    <w:rsid w:val="0083367A"/>
    <w:rsid w:val="00833892"/>
    <w:rsid w:val="00833A45"/>
    <w:rsid w:val="00834924"/>
    <w:rsid w:val="008350F4"/>
    <w:rsid w:val="008357C2"/>
    <w:rsid w:val="00835A4D"/>
    <w:rsid w:val="00836444"/>
    <w:rsid w:val="00836536"/>
    <w:rsid w:val="00836ECD"/>
    <w:rsid w:val="0083772F"/>
    <w:rsid w:val="008378B7"/>
    <w:rsid w:val="0084128F"/>
    <w:rsid w:val="00841440"/>
    <w:rsid w:val="008423DA"/>
    <w:rsid w:val="00842767"/>
    <w:rsid w:val="00842E13"/>
    <w:rsid w:val="00842F5A"/>
    <w:rsid w:val="00842F85"/>
    <w:rsid w:val="00843A7C"/>
    <w:rsid w:val="0084483C"/>
    <w:rsid w:val="00844939"/>
    <w:rsid w:val="00846828"/>
    <w:rsid w:val="00846E35"/>
    <w:rsid w:val="00847278"/>
    <w:rsid w:val="008501AD"/>
    <w:rsid w:val="00850A98"/>
    <w:rsid w:val="00851255"/>
    <w:rsid w:val="00851CFF"/>
    <w:rsid w:val="00854A9F"/>
    <w:rsid w:val="0085543A"/>
    <w:rsid w:val="00855E56"/>
    <w:rsid w:val="0085720D"/>
    <w:rsid w:val="008576DC"/>
    <w:rsid w:val="008578D6"/>
    <w:rsid w:val="008601B7"/>
    <w:rsid w:val="008602E1"/>
    <w:rsid w:val="008606A6"/>
    <w:rsid w:val="008615F3"/>
    <w:rsid w:val="00861912"/>
    <w:rsid w:val="0086239B"/>
    <w:rsid w:val="00863FB7"/>
    <w:rsid w:val="00864028"/>
    <w:rsid w:val="00864823"/>
    <w:rsid w:val="0086613A"/>
    <w:rsid w:val="0087036D"/>
    <w:rsid w:val="00870F53"/>
    <w:rsid w:val="008710DF"/>
    <w:rsid w:val="00871822"/>
    <w:rsid w:val="008719AB"/>
    <w:rsid w:val="00871A74"/>
    <w:rsid w:val="00872629"/>
    <w:rsid w:val="00872DE3"/>
    <w:rsid w:val="008742D8"/>
    <w:rsid w:val="00874563"/>
    <w:rsid w:val="0087529D"/>
    <w:rsid w:val="008758CD"/>
    <w:rsid w:val="00875C95"/>
    <w:rsid w:val="00875D46"/>
    <w:rsid w:val="0087724D"/>
    <w:rsid w:val="008778DE"/>
    <w:rsid w:val="00877CAC"/>
    <w:rsid w:val="00877E9B"/>
    <w:rsid w:val="0088036C"/>
    <w:rsid w:val="008804D4"/>
    <w:rsid w:val="008811CD"/>
    <w:rsid w:val="008818DF"/>
    <w:rsid w:val="008822BC"/>
    <w:rsid w:val="008823A9"/>
    <w:rsid w:val="008842B2"/>
    <w:rsid w:val="008842B3"/>
    <w:rsid w:val="00884F38"/>
    <w:rsid w:val="00885723"/>
    <w:rsid w:val="00887127"/>
    <w:rsid w:val="00887258"/>
    <w:rsid w:val="0089000C"/>
    <w:rsid w:val="0089054E"/>
    <w:rsid w:val="00890709"/>
    <w:rsid w:val="00892135"/>
    <w:rsid w:val="00893190"/>
    <w:rsid w:val="00894401"/>
    <w:rsid w:val="00894699"/>
    <w:rsid w:val="008963DA"/>
    <w:rsid w:val="008A103A"/>
    <w:rsid w:val="008A10F2"/>
    <w:rsid w:val="008A2A1A"/>
    <w:rsid w:val="008A36B2"/>
    <w:rsid w:val="008A4447"/>
    <w:rsid w:val="008A48B7"/>
    <w:rsid w:val="008A4DC1"/>
    <w:rsid w:val="008A6FDC"/>
    <w:rsid w:val="008A7695"/>
    <w:rsid w:val="008A7710"/>
    <w:rsid w:val="008A778D"/>
    <w:rsid w:val="008A7A12"/>
    <w:rsid w:val="008A7C52"/>
    <w:rsid w:val="008B19F1"/>
    <w:rsid w:val="008B1E5B"/>
    <w:rsid w:val="008B4027"/>
    <w:rsid w:val="008B4B05"/>
    <w:rsid w:val="008B5C9F"/>
    <w:rsid w:val="008C033D"/>
    <w:rsid w:val="008C0481"/>
    <w:rsid w:val="008C06BB"/>
    <w:rsid w:val="008C0F3A"/>
    <w:rsid w:val="008C236C"/>
    <w:rsid w:val="008C58FA"/>
    <w:rsid w:val="008C5F63"/>
    <w:rsid w:val="008C6391"/>
    <w:rsid w:val="008D0363"/>
    <w:rsid w:val="008D0539"/>
    <w:rsid w:val="008D0922"/>
    <w:rsid w:val="008D15C8"/>
    <w:rsid w:val="008D1B28"/>
    <w:rsid w:val="008D1FA7"/>
    <w:rsid w:val="008D2451"/>
    <w:rsid w:val="008D314B"/>
    <w:rsid w:val="008D380D"/>
    <w:rsid w:val="008D3C27"/>
    <w:rsid w:val="008D3F9A"/>
    <w:rsid w:val="008D5DB5"/>
    <w:rsid w:val="008D6082"/>
    <w:rsid w:val="008D6522"/>
    <w:rsid w:val="008D6E1A"/>
    <w:rsid w:val="008D7014"/>
    <w:rsid w:val="008D7E21"/>
    <w:rsid w:val="008E05D9"/>
    <w:rsid w:val="008E0721"/>
    <w:rsid w:val="008E253B"/>
    <w:rsid w:val="008E3678"/>
    <w:rsid w:val="008E3892"/>
    <w:rsid w:val="008E4797"/>
    <w:rsid w:val="008E532E"/>
    <w:rsid w:val="008E569E"/>
    <w:rsid w:val="008E60EB"/>
    <w:rsid w:val="008F0722"/>
    <w:rsid w:val="008F0C34"/>
    <w:rsid w:val="008F0DF2"/>
    <w:rsid w:val="008F1E71"/>
    <w:rsid w:val="008F2521"/>
    <w:rsid w:val="008F34D9"/>
    <w:rsid w:val="008F3934"/>
    <w:rsid w:val="008F5C1E"/>
    <w:rsid w:val="008F6DDB"/>
    <w:rsid w:val="008F7BAB"/>
    <w:rsid w:val="009006F6"/>
    <w:rsid w:val="00900DD6"/>
    <w:rsid w:val="009042E3"/>
    <w:rsid w:val="00904E62"/>
    <w:rsid w:val="00904F07"/>
    <w:rsid w:val="00905CD0"/>
    <w:rsid w:val="00906AF4"/>
    <w:rsid w:val="00907D50"/>
    <w:rsid w:val="009100AE"/>
    <w:rsid w:val="00911351"/>
    <w:rsid w:val="00911C55"/>
    <w:rsid w:val="0091347F"/>
    <w:rsid w:val="00913792"/>
    <w:rsid w:val="009137F0"/>
    <w:rsid w:val="009137FE"/>
    <w:rsid w:val="00914B76"/>
    <w:rsid w:val="00914BBD"/>
    <w:rsid w:val="009156D2"/>
    <w:rsid w:val="00915D0A"/>
    <w:rsid w:val="00915EF3"/>
    <w:rsid w:val="00916132"/>
    <w:rsid w:val="00916428"/>
    <w:rsid w:val="00916A79"/>
    <w:rsid w:val="00917402"/>
    <w:rsid w:val="0091741A"/>
    <w:rsid w:val="00917970"/>
    <w:rsid w:val="00917DC0"/>
    <w:rsid w:val="00917FC9"/>
    <w:rsid w:val="009217A8"/>
    <w:rsid w:val="00921B8B"/>
    <w:rsid w:val="00923160"/>
    <w:rsid w:val="00923C5C"/>
    <w:rsid w:val="00923CCF"/>
    <w:rsid w:val="00924317"/>
    <w:rsid w:val="00924517"/>
    <w:rsid w:val="009246C6"/>
    <w:rsid w:val="00924C73"/>
    <w:rsid w:val="00925137"/>
    <w:rsid w:val="009252C9"/>
    <w:rsid w:val="00925CD2"/>
    <w:rsid w:val="00926636"/>
    <w:rsid w:val="009307FA"/>
    <w:rsid w:val="009322BF"/>
    <w:rsid w:val="00932D25"/>
    <w:rsid w:val="00932DFD"/>
    <w:rsid w:val="00933883"/>
    <w:rsid w:val="00934187"/>
    <w:rsid w:val="00937DCF"/>
    <w:rsid w:val="0094152D"/>
    <w:rsid w:val="00941D42"/>
    <w:rsid w:val="0094359A"/>
    <w:rsid w:val="00943A46"/>
    <w:rsid w:val="0094671F"/>
    <w:rsid w:val="00952A29"/>
    <w:rsid w:val="00952AA7"/>
    <w:rsid w:val="00953948"/>
    <w:rsid w:val="00953E35"/>
    <w:rsid w:val="00954998"/>
    <w:rsid w:val="00956AB0"/>
    <w:rsid w:val="00957E98"/>
    <w:rsid w:val="00961650"/>
    <w:rsid w:val="00962131"/>
    <w:rsid w:val="00962A3C"/>
    <w:rsid w:val="009633FF"/>
    <w:rsid w:val="00963873"/>
    <w:rsid w:val="00964328"/>
    <w:rsid w:val="00964757"/>
    <w:rsid w:val="0096506A"/>
    <w:rsid w:val="00965BB0"/>
    <w:rsid w:val="00965CED"/>
    <w:rsid w:val="00965D59"/>
    <w:rsid w:val="00966069"/>
    <w:rsid w:val="00966237"/>
    <w:rsid w:val="00967658"/>
    <w:rsid w:val="009708FA"/>
    <w:rsid w:val="00970F3E"/>
    <w:rsid w:val="009713DE"/>
    <w:rsid w:val="0097148D"/>
    <w:rsid w:val="00971926"/>
    <w:rsid w:val="00971BEF"/>
    <w:rsid w:val="00972692"/>
    <w:rsid w:val="009738A9"/>
    <w:rsid w:val="0097399D"/>
    <w:rsid w:val="00973F5C"/>
    <w:rsid w:val="0097480F"/>
    <w:rsid w:val="00975955"/>
    <w:rsid w:val="00975F22"/>
    <w:rsid w:val="00977B40"/>
    <w:rsid w:val="0098078B"/>
    <w:rsid w:val="00980911"/>
    <w:rsid w:val="00980958"/>
    <w:rsid w:val="00980C07"/>
    <w:rsid w:val="0098131F"/>
    <w:rsid w:val="009816AE"/>
    <w:rsid w:val="0098176B"/>
    <w:rsid w:val="00981A92"/>
    <w:rsid w:val="009829B3"/>
    <w:rsid w:val="00983A0E"/>
    <w:rsid w:val="009860CE"/>
    <w:rsid w:val="0098691F"/>
    <w:rsid w:val="009900C5"/>
    <w:rsid w:val="00990926"/>
    <w:rsid w:val="00990B8A"/>
    <w:rsid w:val="00991650"/>
    <w:rsid w:val="00993572"/>
    <w:rsid w:val="00993EA7"/>
    <w:rsid w:val="009940F3"/>
    <w:rsid w:val="00994740"/>
    <w:rsid w:val="009955CC"/>
    <w:rsid w:val="00995D05"/>
    <w:rsid w:val="009966AA"/>
    <w:rsid w:val="009A2444"/>
    <w:rsid w:val="009A3391"/>
    <w:rsid w:val="009A3EFC"/>
    <w:rsid w:val="009A4437"/>
    <w:rsid w:val="009A52AB"/>
    <w:rsid w:val="009A64A6"/>
    <w:rsid w:val="009A69DB"/>
    <w:rsid w:val="009A7629"/>
    <w:rsid w:val="009A7A7E"/>
    <w:rsid w:val="009B0589"/>
    <w:rsid w:val="009B0B0B"/>
    <w:rsid w:val="009B2146"/>
    <w:rsid w:val="009B2C42"/>
    <w:rsid w:val="009B3259"/>
    <w:rsid w:val="009B3396"/>
    <w:rsid w:val="009B3800"/>
    <w:rsid w:val="009B41C8"/>
    <w:rsid w:val="009B50D2"/>
    <w:rsid w:val="009B55F0"/>
    <w:rsid w:val="009B72ED"/>
    <w:rsid w:val="009B74AB"/>
    <w:rsid w:val="009C1829"/>
    <w:rsid w:val="009C1D37"/>
    <w:rsid w:val="009C2CA2"/>
    <w:rsid w:val="009C5375"/>
    <w:rsid w:val="009C641B"/>
    <w:rsid w:val="009C70CA"/>
    <w:rsid w:val="009C78FC"/>
    <w:rsid w:val="009D0182"/>
    <w:rsid w:val="009D12BA"/>
    <w:rsid w:val="009D14F4"/>
    <w:rsid w:val="009D3A04"/>
    <w:rsid w:val="009D3AE7"/>
    <w:rsid w:val="009D3E12"/>
    <w:rsid w:val="009D48DC"/>
    <w:rsid w:val="009D4A8E"/>
    <w:rsid w:val="009D5DDB"/>
    <w:rsid w:val="009D7A6F"/>
    <w:rsid w:val="009E09E7"/>
    <w:rsid w:val="009E0DE1"/>
    <w:rsid w:val="009E10ED"/>
    <w:rsid w:val="009E1151"/>
    <w:rsid w:val="009E14AA"/>
    <w:rsid w:val="009E224C"/>
    <w:rsid w:val="009E292C"/>
    <w:rsid w:val="009E2C09"/>
    <w:rsid w:val="009E30BE"/>
    <w:rsid w:val="009E34B1"/>
    <w:rsid w:val="009E3747"/>
    <w:rsid w:val="009E45F5"/>
    <w:rsid w:val="009E49DC"/>
    <w:rsid w:val="009E4E79"/>
    <w:rsid w:val="009E4F4C"/>
    <w:rsid w:val="009E5040"/>
    <w:rsid w:val="009E51B9"/>
    <w:rsid w:val="009E7124"/>
    <w:rsid w:val="009F066E"/>
    <w:rsid w:val="009F08B3"/>
    <w:rsid w:val="009F2DC8"/>
    <w:rsid w:val="009F31A5"/>
    <w:rsid w:val="009F350A"/>
    <w:rsid w:val="009F4843"/>
    <w:rsid w:val="009F4EA9"/>
    <w:rsid w:val="009F5684"/>
    <w:rsid w:val="009F56E7"/>
    <w:rsid w:val="009F6C57"/>
    <w:rsid w:val="009F75BF"/>
    <w:rsid w:val="009F78C0"/>
    <w:rsid w:val="009F7D37"/>
    <w:rsid w:val="00A003BE"/>
    <w:rsid w:val="00A00A99"/>
    <w:rsid w:val="00A00D02"/>
    <w:rsid w:val="00A012D4"/>
    <w:rsid w:val="00A013DC"/>
    <w:rsid w:val="00A028D1"/>
    <w:rsid w:val="00A0357F"/>
    <w:rsid w:val="00A03C4B"/>
    <w:rsid w:val="00A04741"/>
    <w:rsid w:val="00A05FCA"/>
    <w:rsid w:val="00A065AF"/>
    <w:rsid w:val="00A06D54"/>
    <w:rsid w:val="00A0715B"/>
    <w:rsid w:val="00A07AD8"/>
    <w:rsid w:val="00A10297"/>
    <w:rsid w:val="00A110E5"/>
    <w:rsid w:val="00A11675"/>
    <w:rsid w:val="00A12C43"/>
    <w:rsid w:val="00A156C1"/>
    <w:rsid w:val="00A15874"/>
    <w:rsid w:val="00A15DD3"/>
    <w:rsid w:val="00A15F59"/>
    <w:rsid w:val="00A160EF"/>
    <w:rsid w:val="00A16422"/>
    <w:rsid w:val="00A1642B"/>
    <w:rsid w:val="00A16ACF"/>
    <w:rsid w:val="00A174D5"/>
    <w:rsid w:val="00A176B8"/>
    <w:rsid w:val="00A179A2"/>
    <w:rsid w:val="00A2174B"/>
    <w:rsid w:val="00A2177B"/>
    <w:rsid w:val="00A21A69"/>
    <w:rsid w:val="00A23046"/>
    <w:rsid w:val="00A23A74"/>
    <w:rsid w:val="00A23D7B"/>
    <w:rsid w:val="00A24239"/>
    <w:rsid w:val="00A24A2C"/>
    <w:rsid w:val="00A2568E"/>
    <w:rsid w:val="00A25CC8"/>
    <w:rsid w:val="00A2632E"/>
    <w:rsid w:val="00A270AF"/>
    <w:rsid w:val="00A27CB4"/>
    <w:rsid w:val="00A27D62"/>
    <w:rsid w:val="00A27F69"/>
    <w:rsid w:val="00A30821"/>
    <w:rsid w:val="00A30D4F"/>
    <w:rsid w:val="00A319E1"/>
    <w:rsid w:val="00A32396"/>
    <w:rsid w:val="00A328DC"/>
    <w:rsid w:val="00A33D2D"/>
    <w:rsid w:val="00A34D22"/>
    <w:rsid w:val="00A357A9"/>
    <w:rsid w:val="00A364F5"/>
    <w:rsid w:val="00A4106C"/>
    <w:rsid w:val="00A4127F"/>
    <w:rsid w:val="00A418E0"/>
    <w:rsid w:val="00A41AF9"/>
    <w:rsid w:val="00A4233B"/>
    <w:rsid w:val="00A4254A"/>
    <w:rsid w:val="00A43239"/>
    <w:rsid w:val="00A44084"/>
    <w:rsid w:val="00A443B0"/>
    <w:rsid w:val="00A44D50"/>
    <w:rsid w:val="00A4532F"/>
    <w:rsid w:val="00A4539B"/>
    <w:rsid w:val="00A45DBE"/>
    <w:rsid w:val="00A4759A"/>
    <w:rsid w:val="00A47CFF"/>
    <w:rsid w:val="00A47EA9"/>
    <w:rsid w:val="00A512EA"/>
    <w:rsid w:val="00A51D65"/>
    <w:rsid w:val="00A51E6B"/>
    <w:rsid w:val="00A5467F"/>
    <w:rsid w:val="00A54933"/>
    <w:rsid w:val="00A55147"/>
    <w:rsid w:val="00A56435"/>
    <w:rsid w:val="00A57F44"/>
    <w:rsid w:val="00A57F65"/>
    <w:rsid w:val="00A6011D"/>
    <w:rsid w:val="00A603C5"/>
    <w:rsid w:val="00A61637"/>
    <w:rsid w:val="00A61728"/>
    <w:rsid w:val="00A62668"/>
    <w:rsid w:val="00A62718"/>
    <w:rsid w:val="00A6429C"/>
    <w:rsid w:val="00A65328"/>
    <w:rsid w:val="00A6534F"/>
    <w:rsid w:val="00A659D5"/>
    <w:rsid w:val="00A67974"/>
    <w:rsid w:val="00A67EFE"/>
    <w:rsid w:val="00A727DB"/>
    <w:rsid w:val="00A744B7"/>
    <w:rsid w:val="00A76852"/>
    <w:rsid w:val="00A76993"/>
    <w:rsid w:val="00A76B16"/>
    <w:rsid w:val="00A76F65"/>
    <w:rsid w:val="00A81705"/>
    <w:rsid w:val="00A81955"/>
    <w:rsid w:val="00A81B5C"/>
    <w:rsid w:val="00A826A6"/>
    <w:rsid w:val="00A82897"/>
    <w:rsid w:val="00A8347E"/>
    <w:rsid w:val="00A83C16"/>
    <w:rsid w:val="00A84EE1"/>
    <w:rsid w:val="00A8551C"/>
    <w:rsid w:val="00A86215"/>
    <w:rsid w:val="00A91396"/>
    <w:rsid w:val="00A913CB"/>
    <w:rsid w:val="00A91445"/>
    <w:rsid w:val="00A91495"/>
    <w:rsid w:val="00A91621"/>
    <w:rsid w:val="00A91E31"/>
    <w:rsid w:val="00A9262A"/>
    <w:rsid w:val="00A92F42"/>
    <w:rsid w:val="00A94334"/>
    <w:rsid w:val="00A9433A"/>
    <w:rsid w:val="00A94B4A"/>
    <w:rsid w:val="00A9535E"/>
    <w:rsid w:val="00A95EED"/>
    <w:rsid w:val="00A96CA9"/>
    <w:rsid w:val="00A97C7F"/>
    <w:rsid w:val="00AA129E"/>
    <w:rsid w:val="00AA1617"/>
    <w:rsid w:val="00AA19AD"/>
    <w:rsid w:val="00AA1BBC"/>
    <w:rsid w:val="00AA22FA"/>
    <w:rsid w:val="00AA23A3"/>
    <w:rsid w:val="00AA25D7"/>
    <w:rsid w:val="00AA3623"/>
    <w:rsid w:val="00AA3C17"/>
    <w:rsid w:val="00AA3F2F"/>
    <w:rsid w:val="00AB069A"/>
    <w:rsid w:val="00AB0EC9"/>
    <w:rsid w:val="00AB3427"/>
    <w:rsid w:val="00AB47CC"/>
    <w:rsid w:val="00AB4D42"/>
    <w:rsid w:val="00AB59D7"/>
    <w:rsid w:val="00AB5C52"/>
    <w:rsid w:val="00AB5C79"/>
    <w:rsid w:val="00AB6414"/>
    <w:rsid w:val="00AB6B00"/>
    <w:rsid w:val="00AB7401"/>
    <w:rsid w:val="00AC10DF"/>
    <w:rsid w:val="00AC249F"/>
    <w:rsid w:val="00AC2ABD"/>
    <w:rsid w:val="00AC2BE3"/>
    <w:rsid w:val="00AC3382"/>
    <w:rsid w:val="00AC3864"/>
    <w:rsid w:val="00AC3A17"/>
    <w:rsid w:val="00AC42CE"/>
    <w:rsid w:val="00AC55AF"/>
    <w:rsid w:val="00AC5C77"/>
    <w:rsid w:val="00AC5FB4"/>
    <w:rsid w:val="00AC7279"/>
    <w:rsid w:val="00AD05C5"/>
    <w:rsid w:val="00AD0E64"/>
    <w:rsid w:val="00AD1D12"/>
    <w:rsid w:val="00AD23A3"/>
    <w:rsid w:val="00AD2D9B"/>
    <w:rsid w:val="00AD39E9"/>
    <w:rsid w:val="00AD42A4"/>
    <w:rsid w:val="00AD6B9B"/>
    <w:rsid w:val="00AE13A2"/>
    <w:rsid w:val="00AE1775"/>
    <w:rsid w:val="00AE198B"/>
    <w:rsid w:val="00AE2502"/>
    <w:rsid w:val="00AE2C52"/>
    <w:rsid w:val="00AE35A3"/>
    <w:rsid w:val="00AE3697"/>
    <w:rsid w:val="00AE3E88"/>
    <w:rsid w:val="00AE4A14"/>
    <w:rsid w:val="00AE5190"/>
    <w:rsid w:val="00AE5F07"/>
    <w:rsid w:val="00AE5F0F"/>
    <w:rsid w:val="00AF0140"/>
    <w:rsid w:val="00AF1305"/>
    <w:rsid w:val="00AF13BD"/>
    <w:rsid w:val="00AF361F"/>
    <w:rsid w:val="00AF3EFF"/>
    <w:rsid w:val="00AF4BB4"/>
    <w:rsid w:val="00AF5C24"/>
    <w:rsid w:val="00AF65A7"/>
    <w:rsid w:val="00AF660B"/>
    <w:rsid w:val="00B00E36"/>
    <w:rsid w:val="00B00FE2"/>
    <w:rsid w:val="00B01050"/>
    <w:rsid w:val="00B01BB5"/>
    <w:rsid w:val="00B01DAF"/>
    <w:rsid w:val="00B02188"/>
    <w:rsid w:val="00B02D11"/>
    <w:rsid w:val="00B03A98"/>
    <w:rsid w:val="00B03C8D"/>
    <w:rsid w:val="00B04BF9"/>
    <w:rsid w:val="00B063A3"/>
    <w:rsid w:val="00B067BC"/>
    <w:rsid w:val="00B06E38"/>
    <w:rsid w:val="00B06F1D"/>
    <w:rsid w:val="00B074B2"/>
    <w:rsid w:val="00B07658"/>
    <w:rsid w:val="00B076F5"/>
    <w:rsid w:val="00B07924"/>
    <w:rsid w:val="00B10FE8"/>
    <w:rsid w:val="00B121F0"/>
    <w:rsid w:val="00B13E3F"/>
    <w:rsid w:val="00B1550C"/>
    <w:rsid w:val="00B15700"/>
    <w:rsid w:val="00B1640A"/>
    <w:rsid w:val="00B16BFB"/>
    <w:rsid w:val="00B17641"/>
    <w:rsid w:val="00B22578"/>
    <w:rsid w:val="00B237AC"/>
    <w:rsid w:val="00B238F4"/>
    <w:rsid w:val="00B23EE2"/>
    <w:rsid w:val="00B245FE"/>
    <w:rsid w:val="00B25A09"/>
    <w:rsid w:val="00B267F8"/>
    <w:rsid w:val="00B2735C"/>
    <w:rsid w:val="00B2783F"/>
    <w:rsid w:val="00B32D4B"/>
    <w:rsid w:val="00B334E4"/>
    <w:rsid w:val="00B3414F"/>
    <w:rsid w:val="00B34CE7"/>
    <w:rsid w:val="00B34F49"/>
    <w:rsid w:val="00B376C7"/>
    <w:rsid w:val="00B37790"/>
    <w:rsid w:val="00B40EC0"/>
    <w:rsid w:val="00B41B8C"/>
    <w:rsid w:val="00B426F3"/>
    <w:rsid w:val="00B42C79"/>
    <w:rsid w:val="00B42C95"/>
    <w:rsid w:val="00B43430"/>
    <w:rsid w:val="00B43C0D"/>
    <w:rsid w:val="00B46D20"/>
    <w:rsid w:val="00B47CF6"/>
    <w:rsid w:val="00B50069"/>
    <w:rsid w:val="00B50A98"/>
    <w:rsid w:val="00B511A2"/>
    <w:rsid w:val="00B51C48"/>
    <w:rsid w:val="00B524C1"/>
    <w:rsid w:val="00B525CF"/>
    <w:rsid w:val="00B53424"/>
    <w:rsid w:val="00B53F62"/>
    <w:rsid w:val="00B55ACB"/>
    <w:rsid w:val="00B5779F"/>
    <w:rsid w:val="00B60511"/>
    <w:rsid w:val="00B6052D"/>
    <w:rsid w:val="00B6240A"/>
    <w:rsid w:val="00B63877"/>
    <w:rsid w:val="00B6401F"/>
    <w:rsid w:val="00B6478F"/>
    <w:rsid w:val="00B64AF8"/>
    <w:rsid w:val="00B64F32"/>
    <w:rsid w:val="00B66258"/>
    <w:rsid w:val="00B6774F"/>
    <w:rsid w:val="00B709AD"/>
    <w:rsid w:val="00B71317"/>
    <w:rsid w:val="00B71664"/>
    <w:rsid w:val="00B71743"/>
    <w:rsid w:val="00B71E7C"/>
    <w:rsid w:val="00B73DCC"/>
    <w:rsid w:val="00B73E53"/>
    <w:rsid w:val="00B74899"/>
    <w:rsid w:val="00B74ED4"/>
    <w:rsid w:val="00B75C73"/>
    <w:rsid w:val="00B7656B"/>
    <w:rsid w:val="00B804C9"/>
    <w:rsid w:val="00B81531"/>
    <w:rsid w:val="00B817D2"/>
    <w:rsid w:val="00B81825"/>
    <w:rsid w:val="00B81DE8"/>
    <w:rsid w:val="00B8226E"/>
    <w:rsid w:val="00B822F2"/>
    <w:rsid w:val="00B82CA5"/>
    <w:rsid w:val="00B83B40"/>
    <w:rsid w:val="00B843CA"/>
    <w:rsid w:val="00B8442A"/>
    <w:rsid w:val="00B844A2"/>
    <w:rsid w:val="00B851AE"/>
    <w:rsid w:val="00B85384"/>
    <w:rsid w:val="00B87CED"/>
    <w:rsid w:val="00B87E10"/>
    <w:rsid w:val="00B90105"/>
    <w:rsid w:val="00B9071C"/>
    <w:rsid w:val="00B90901"/>
    <w:rsid w:val="00B90DDA"/>
    <w:rsid w:val="00B911CC"/>
    <w:rsid w:val="00B93655"/>
    <w:rsid w:val="00B936F6"/>
    <w:rsid w:val="00B954BC"/>
    <w:rsid w:val="00B97802"/>
    <w:rsid w:val="00BA0308"/>
    <w:rsid w:val="00BA03DF"/>
    <w:rsid w:val="00BA0DC6"/>
    <w:rsid w:val="00BA1192"/>
    <w:rsid w:val="00BA26C9"/>
    <w:rsid w:val="00BA3C7E"/>
    <w:rsid w:val="00BA4787"/>
    <w:rsid w:val="00BA5F0C"/>
    <w:rsid w:val="00BA734D"/>
    <w:rsid w:val="00BB05A5"/>
    <w:rsid w:val="00BB113C"/>
    <w:rsid w:val="00BB18B2"/>
    <w:rsid w:val="00BB1B08"/>
    <w:rsid w:val="00BB2DA0"/>
    <w:rsid w:val="00BB4B83"/>
    <w:rsid w:val="00BB5586"/>
    <w:rsid w:val="00BB693D"/>
    <w:rsid w:val="00BC021A"/>
    <w:rsid w:val="00BC074C"/>
    <w:rsid w:val="00BC0AC4"/>
    <w:rsid w:val="00BC32B1"/>
    <w:rsid w:val="00BC5D9E"/>
    <w:rsid w:val="00BC65D2"/>
    <w:rsid w:val="00BC68E8"/>
    <w:rsid w:val="00BC7389"/>
    <w:rsid w:val="00BC7393"/>
    <w:rsid w:val="00BC76D3"/>
    <w:rsid w:val="00BC7A78"/>
    <w:rsid w:val="00BD021C"/>
    <w:rsid w:val="00BD143E"/>
    <w:rsid w:val="00BD146F"/>
    <w:rsid w:val="00BD1E0F"/>
    <w:rsid w:val="00BD1E60"/>
    <w:rsid w:val="00BD2C5A"/>
    <w:rsid w:val="00BD30E8"/>
    <w:rsid w:val="00BD49F9"/>
    <w:rsid w:val="00BD4CF7"/>
    <w:rsid w:val="00BD6BD8"/>
    <w:rsid w:val="00BD6E31"/>
    <w:rsid w:val="00BD7483"/>
    <w:rsid w:val="00BD7773"/>
    <w:rsid w:val="00BD7819"/>
    <w:rsid w:val="00BD788A"/>
    <w:rsid w:val="00BD78DF"/>
    <w:rsid w:val="00BD7F58"/>
    <w:rsid w:val="00BE1559"/>
    <w:rsid w:val="00BE2AAC"/>
    <w:rsid w:val="00BE2F83"/>
    <w:rsid w:val="00BE37FC"/>
    <w:rsid w:val="00BE3DEC"/>
    <w:rsid w:val="00BE6692"/>
    <w:rsid w:val="00BF06F7"/>
    <w:rsid w:val="00BF162F"/>
    <w:rsid w:val="00BF1792"/>
    <w:rsid w:val="00BF1AD9"/>
    <w:rsid w:val="00BF2101"/>
    <w:rsid w:val="00BF2FA1"/>
    <w:rsid w:val="00BF36E9"/>
    <w:rsid w:val="00BF3DBC"/>
    <w:rsid w:val="00BF59AE"/>
    <w:rsid w:val="00BF6475"/>
    <w:rsid w:val="00BF6F4C"/>
    <w:rsid w:val="00BF7074"/>
    <w:rsid w:val="00C02C4C"/>
    <w:rsid w:val="00C03A82"/>
    <w:rsid w:val="00C03D3A"/>
    <w:rsid w:val="00C04772"/>
    <w:rsid w:val="00C079CF"/>
    <w:rsid w:val="00C07E50"/>
    <w:rsid w:val="00C102EF"/>
    <w:rsid w:val="00C1065B"/>
    <w:rsid w:val="00C106C2"/>
    <w:rsid w:val="00C10B29"/>
    <w:rsid w:val="00C10B5C"/>
    <w:rsid w:val="00C142F8"/>
    <w:rsid w:val="00C205EA"/>
    <w:rsid w:val="00C20F01"/>
    <w:rsid w:val="00C22C41"/>
    <w:rsid w:val="00C232DC"/>
    <w:rsid w:val="00C23AEF"/>
    <w:rsid w:val="00C25B46"/>
    <w:rsid w:val="00C262D5"/>
    <w:rsid w:val="00C26614"/>
    <w:rsid w:val="00C30A28"/>
    <w:rsid w:val="00C3106A"/>
    <w:rsid w:val="00C32445"/>
    <w:rsid w:val="00C32918"/>
    <w:rsid w:val="00C33437"/>
    <w:rsid w:val="00C3381D"/>
    <w:rsid w:val="00C344B6"/>
    <w:rsid w:val="00C34D20"/>
    <w:rsid w:val="00C353DA"/>
    <w:rsid w:val="00C37485"/>
    <w:rsid w:val="00C376FA"/>
    <w:rsid w:val="00C37B1D"/>
    <w:rsid w:val="00C37E01"/>
    <w:rsid w:val="00C42C75"/>
    <w:rsid w:val="00C42E9A"/>
    <w:rsid w:val="00C43361"/>
    <w:rsid w:val="00C43628"/>
    <w:rsid w:val="00C437F2"/>
    <w:rsid w:val="00C43AED"/>
    <w:rsid w:val="00C44258"/>
    <w:rsid w:val="00C459F1"/>
    <w:rsid w:val="00C45C33"/>
    <w:rsid w:val="00C5016B"/>
    <w:rsid w:val="00C503E1"/>
    <w:rsid w:val="00C50E84"/>
    <w:rsid w:val="00C51D49"/>
    <w:rsid w:val="00C51DD4"/>
    <w:rsid w:val="00C5311A"/>
    <w:rsid w:val="00C53252"/>
    <w:rsid w:val="00C53524"/>
    <w:rsid w:val="00C537C5"/>
    <w:rsid w:val="00C56B47"/>
    <w:rsid w:val="00C57585"/>
    <w:rsid w:val="00C57CDB"/>
    <w:rsid w:val="00C57EBC"/>
    <w:rsid w:val="00C57FE1"/>
    <w:rsid w:val="00C609D5"/>
    <w:rsid w:val="00C60E89"/>
    <w:rsid w:val="00C61EFC"/>
    <w:rsid w:val="00C62575"/>
    <w:rsid w:val="00C62600"/>
    <w:rsid w:val="00C62F7A"/>
    <w:rsid w:val="00C63ADA"/>
    <w:rsid w:val="00C63EB5"/>
    <w:rsid w:val="00C64BFA"/>
    <w:rsid w:val="00C6512F"/>
    <w:rsid w:val="00C66697"/>
    <w:rsid w:val="00C67FC0"/>
    <w:rsid w:val="00C71393"/>
    <w:rsid w:val="00C71C79"/>
    <w:rsid w:val="00C72705"/>
    <w:rsid w:val="00C73BE0"/>
    <w:rsid w:val="00C73E7D"/>
    <w:rsid w:val="00C74AB9"/>
    <w:rsid w:val="00C74F57"/>
    <w:rsid w:val="00C80FA5"/>
    <w:rsid w:val="00C81142"/>
    <w:rsid w:val="00C81993"/>
    <w:rsid w:val="00C81ACF"/>
    <w:rsid w:val="00C8252C"/>
    <w:rsid w:val="00C8286F"/>
    <w:rsid w:val="00C828A5"/>
    <w:rsid w:val="00C835F7"/>
    <w:rsid w:val="00C83C2A"/>
    <w:rsid w:val="00C852E4"/>
    <w:rsid w:val="00C8558C"/>
    <w:rsid w:val="00C85827"/>
    <w:rsid w:val="00C86138"/>
    <w:rsid w:val="00C872DB"/>
    <w:rsid w:val="00C912E2"/>
    <w:rsid w:val="00C91BBE"/>
    <w:rsid w:val="00C91C6A"/>
    <w:rsid w:val="00C91E30"/>
    <w:rsid w:val="00C92D50"/>
    <w:rsid w:val="00C92E0B"/>
    <w:rsid w:val="00C92FAF"/>
    <w:rsid w:val="00C934CC"/>
    <w:rsid w:val="00C9460B"/>
    <w:rsid w:val="00C946E4"/>
    <w:rsid w:val="00C95602"/>
    <w:rsid w:val="00C95EEB"/>
    <w:rsid w:val="00CA13E4"/>
    <w:rsid w:val="00CA2A55"/>
    <w:rsid w:val="00CA361E"/>
    <w:rsid w:val="00CA4139"/>
    <w:rsid w:val="00CA529C"/>
    <w:rsid w:val="00CA5E6B"/>
    <w:rsid w:val="00CA659A"/>
    <w:rsid w:val="00CA7005"/>
    <w:rsid w:val="00CA701D"/>
    <w:rsid w:val="00CB05EF"/>
    <w:rsid w:val="00CB16D6"/>
    <w:rsid w:val="00CB1FE5"/>
    <w:rsid w:val="00CB29A5"/>
    <w:rsid w:val="00CB34CD"/>
    <w:rsid w:val="00CB3551"/>
    <w:rsid w:val="00CB3682"/>
    <w:rsid w:val="00CB4CE8"/>
    <w:rsid w:val="00CB512D"/>
    <w:rsid w:val="00CB5A36"/>
    <w:rsid w:val="00CB5AE5"/>
    <w:rsid w:val="00CB7205"/>
    <w:rsid w:val="00CC0752"/>
    <w:rsid w:val="00CC0F82"/>
    <w:rsid w:val="00CC192F"/>
    <w:rsid w:val="00CC2912"/>
    <w:rsid w:val="00CC39EA"/>
    <w:rsid w:val="00CC3FBD"/>
    <w:rsid w:val="00CC439A"/>
    <w:rsid w:val="00CC5FBB"/>
    <w:rsid w:val="00CC606B"/>
    <w:rsid w:val="00CD066D"/>
    <w:rsid w:val="00CD0D68"/>
    <w:rsid w:val="00CD1DAE"/>
    <w:rsid w:val="00CD482B"/>
    <w:rsid w:val="00CD601B"/>
    <w:rsid w:val="00CD719F"/>
    <w:rsid w:val="00CD723D"/>
    <w:rsid w:val="00CD7A9A"/>
    <w:rsid w:val="00CE036B"/>
    <w:rsid w:val="00CE13E1"/>
    <w:rsid w:val="00CE195E"/>
    <w:rsid w:val="00CE1DD6"/>
    <w:rsid w:val="00CE38BD"/>
    <w:rsid w:val="00CE3FC6"/>
    <w:rsid w:val="00CE600C"/>
    <w:rsid w:val="00CF1093"/>
    <w:rsid w:val="00CF172F"/>
    <w:rsid w:val="00CF3236"/>
    <w:rsid w:val="00CF388B"/>
    <w:rsid w:val="00CF491C"/>
    <w:rsid w:val="00CF5660"/>
    <w:rsid w:val="00CF6E4D"/>
    <w:rsid w:val="00CF72E9"/>
    <w:rsid w:val="00D018A1"/>
    <w:rsid w:val="00D01CE7"/>
    <w:rsid w:val="00D02011"/>
    <w:rsid w:val="00D02186"/>
    <w:rsid w:val="00D027CA"/>
    <w:rsid w:val="00D02D53"/>
    <w:rsid w:val="00D03822"/>
    <w:rsid w:val="00D04F3E"/>
    <w:rsid w:val="00D05851"/>
    <w:rsid w:val="00D06307"/>
    <w:rsid w:val="00D07CDF"/>
    <w:rsid w:val="00D10482"/>
    <w:rsid w:val="00D106C6"/>
    <w:rsid w:val="00D11249"/>
    <w:rsid w:val="00D1334F"/>
    <w:rsid w:val="00D1375B"/>
    <w:rsid w:val="00D14304"/>
    <w:rsid w:val="00D20E15"/>
    <w:rsid w:val="00D21131"/>
    <w:rsid w:val="00D21307"/>
    <w:rsid w:val="00D215F9"/>
    <w:rsid w:val="00D2169B"/>
    <w:rsid w:val="00D22E88"/>
    <w:rsid w:val="00D2423F"/>
    <w:rsid w:val="00D24498"/>
    <w:rsid w:val="00D2616A"/>
    <w:rsid w:val="00D26315"/>
    <w:rsid w:val="00D267A4"/>
    <w:rsid w:val="00D26AE7"/>
    <w:rsid w:val="00D26EB9"/>
    <w:rsid w:val="00D31325"/>
    <w:rsid w:val="00D315CD"/>
    <w:rsid w:val="00D320F7"/>
    <w:rsid w:val="00D330C9"/>
    <w:rsid w:val="00D33286"/>
    <w:rsid w:val="00D33D4B"/>
    <w:rsid w:val="00D340D5"/>
    <w:rsid w:val="00D34198"/>
    <w:rsid w:val="00D34545"/>
    <w:rsid w:val="00D3454B"/>
    <w:rsid w:val="00D3457B"/>
    <w:rsid w:val="00D36710"/>
    <w:rsid w:val="00D40694"/>
    <w:rsid w:val="00D406C4"/>
    <w:rsid w:val="00D4235C"/>
    <w:rsid w:val="00D4271F"/>
    <w:rsid w:val="00D43126"/>
    <w:rsid w:val="00D4342D"/>
    <w:rsid w:val="00D43D36"/>
    <w:rsid w:val="00D43DFD"/>
    <w:rsid w:val="00D43EFF"/>
    <w:rsid w:val="00D4417B"/>
    <w:rsid w:val="00D4500A"/>
    <w:rsid w:val="00D455B9"/>
    <w:rsid w:val="00D465DC"/>
    <w:rsid w:val="00D4755A"/>
    <w:rsid w:val="00D50508"/>
    <w:rsid w:val="00D50DEF"/>
    <w:rsid w:val="00D50FFB"/>
    <w:rsid w:val="00D51095"/>
    <w:rsid w:val="00D5141C"/>
    <w:rsid w:val="00D51510"/>
    <w:rsid w:val="00D51CF7"/>
    <w:rsid w:val="00D51FB7"/>
    <w:rsid w:val="00D52054"/>
    <w:rsid w:val="00D543DF"/>
    <w:rsid w:val="00D54850"/>
    <w:rsid w:val="00D54A69"/>
    <w:rsid w:val="00D55047"/>
    <w:rsid w:val="00D56FDE"/>
    <w:rsid w:val="00D577E4"/>
    <w:rsid w:val="00D57927"/>
    <w:rsid w:val="00D57BE4"/>
    <w:rsid w:val="00D60626"/>
    <w:rsid w:val="00D60BCC"/>
    <w:rsid w:val="00D60C1E"/>
    <w:rsid w:val="00D6121B"/>
    <w:rsid w:val="00D633F6"/>
    <w:rsid w:val="00D63637"/>
    <w:rsid w:val="00D65A5B"/>
    <w:rsid w:val="00D66F7B"/>
    <w:rsid w:val="00D67C65"/>
    <w:rsid w:val="00D67F1F"/>
    <w:rsid w:val="00D70FD0"/>
    <w:rsid w:val="00D72029"/>
    <w:rsid w:val="00D726BE"/>
    <w:rsid w:val="00D73325"/>
    <w:rsid w:val="00D73D3E"/>
    <w:rsid w:val="00D740D2"/>
    <w:rsid w:val="00D746A4"/>
    <w:rsid w:val="00D75534"/>
    <w:rsid w:val="00D75601"/>
    <w:rsid w:val="00D75C9C"/>
    <w:rsid w:val="00D76EA7"/>
    <w:rsid w:val="00D77AEB"/>
    <w:rsid w:val="00D80481"/>
    <w:rsid w:val="00D80A70"/>
    <w:rsid w:val="00D84147"/>
    <w:rsid w:val="00D853BA"/>
    <w:rsid w:val="00D86762"/>
    <w:rsid w:val="00D8685E"/>
    <w:rsid w:val="00D910F2"/>
    <w:rsid w:val="00D91ADD"/>
    <w:rsid w:val="00D9493B"/>
    <w:rsid w:val="00D95335"/>
    <w:rsid w:val="00D957CC"/>
    <w:rsid w:val="00D95880"/>
    <w:rsid w:val="00D96F7E"/>
    <w:rsid w:val="00DA00D8"/>
    <w:rsid w:val="00DA11C3"/>
    <w:rsid w:val="00DA1624"/>
    <w:rsid w:val="00DA313E"/>
    <w:rsid w:val="00DA33FF"/>
    <w:rsid w:val="00DA4D19"/>
    <w:rsid w:val="00DA4F5A"/>
    <w:rsid w:val="00DA6B06"/>
    <w:rsid w:val="00DA776B"/>
    <w:rsid w:val="00DB1F3A"/>
    <w:rsid w:val="00DB4D96"/>
    <w:rsid w:val="00DB5B89"/>
    <w:rsid w:val="00DB67A1"/>
    <w:rsid w:val="00DB7AE9"/>
    <w:rsid w:val="00DC0973"/>
    <w:rsid w:val="00DC0D9F"/>
    <w:rsid w:val="00DC21A5"/>
    <w:rsid w:val="00DC33DF"/>
    <w:rsid w:val="00DC45DB"/>
    <w:rsid w:val="00DC5668"/>
    <w:rsid w:val="00DC5BBA"/>
    <w:rsid w:val="00DD035B"/>
    <w:rsid w:val="00DD2052"/>
    <w:rsid w:val="00DD2868"/>
    <w:rsid w:val="00DD2A2D"/>
    <w:rsid w:val="00DD2AAA"/>
    <w:rsid w:val="00DD3193"/>
    <w:rsid w:val="00DD3FC0"/>
    <w:rsid w:val="00DD6018"/>
    <w:rsid w:val="00DD637E"/>
    <w:rsid w:val="00DD75A2"/>
    <w:rsid w:val="00DD7D9A"/>
    <w:rsid w:val="00DE09F3"/>
    <w:rsid w:val="00DE14A2"/>
    <w:rsid w:val="00DE22A0"/>
    <w:rsid w:val="00DE2BF5"/>
    <w:rsid w:val="00DE3725"/>
    <w:rsid w:val="00DE3A3E"/>
    <w:rsid w:val="00DE4A53"/>
    <w:rsid w:val="00DE4D4D"/>
    <w:rsid w:val="00DE4EF9"/>
    <w:rsid w:val="00DE5FCD"/>
    <w:rsid w:val="00DE7A13"/>
    <w:rsid w:val="00DE7A41"/>
    <w:rsid w:val="00DE7FA5"/>
    <w:rsid w:val="00DF0574"/>
    <w:rsid w:val="00DF0B04"/>
    <w:rsid w:val="00DF1A4E"/>
    <w:rsid w:val="00DF1EC3"/>
    <w:rsid w:val="00DF2B6E"/>
    <w:rsid w:val="00DF3154"/>
    <w:rsid w:val="00DF3CB8"/>
    <w:rsid w:val="00DF3D0B"/>
    <w:rsid w:val="00DF4109"/>
    <w:rsid w:val="00DF502F"/>
    <w:rsid w:val="00DF5835"/>
    <w:rsid w:val="00DF5ADE"/>
    <w:rsid w:val="00DF6183"/>
    <w:rsid w:val="00DF6361"/>
    <w:rsid w:val="00DF6490"/>
    <w:rsid w:val="00DF7254"/>
    <w:rsid w:val="00E00427"/>
    <w:rsid w:val="00E00520"/>
    <w:rsid w:val="00E00AFF"/>
    <w:rsid w:val="00E018C0"/>
    <w:rsid w:val="00E01938"/>
    <w:rsid w:val="00E01BB4"/>
    <w:rsid w:val="00E079B9"/>
    <w:rsid w:val="00E1076B"/>
    <w:rsid w:val="00E10968"/>
    <w:rsid w:val="00E11EF1"/>
    <w:rsid w:val="00E1348B"/>
    <w:rsid w:val="00E13D8C"/>
    <w:rsid w:val="00E145A9"/>
    <w:rsid w:val="00E14743"/>
    <w:rsid w:val="00E15147"/>
    <w:rsid w:val="00E15911"/>
    <w:rsid w:val="00E16CE7"/>
    <w:rsid w:val="00E16F00"/>
    <w:rsid w:val="00E17253"/>
    <w:rsid w:val="00E1740B"/>
    <w:rsid w:val="00E17D61"/>
    <w:rsid w:val="00E17F95"/>
    <w:rsid w:val="00E20E16"/>
    <w:rsid w:val="00E21F22"/>
    <w:rsid w:val="00E22270"/>
    <w:rsid w:val="00E23A0E"/>
    <w:rsid w:val="00E246F2"/>
    <w:rsid w:val="00E2476E"/>
    <w:rsid w:val="00E25B80"/>
    <w:rsid w:val="00E26B11"/>
    <w:rsid w:val="00E26CC3"/>
    <w:rsid w:val="00E272AA"/>
    <w:rsid w:val="00E30CE6"/>
    <w:rsid w:val="00E331BD"/>
    <w:rsid w:val="00E3418D"/>
    <w:rsid w:val="00E34898"/>
    <w:rsid w:val="00E35AD5"/>
    <w:rsid w:val="00E37E8D"/>
    <w:rsid w:val="00E403E1"/>
    <w:rsid w:val="00E40621"/>
    <w:rsid w:val="00E422B7"/>
    <w:rsid w:val="00E439CA"/>
    <w:rsid w:val="00E4433D"/>
    <w:rsid w:val="00E4523F"/>
    <w:rsid w:val="00E45959"/>
    <w:rsid w:val="00E45EFD"/>
    <w:rsid w:val="00E46ED0"/>
    <w:rsid w:val="00E47075"/>
    <w:rsid w:val="00E470B0"/>
    <w:rsid w:val="00E4730A"/>
    <w:rsid w:val="00E5056C"/>
    <w:rsid w:val="00E51845"/>
    <w:rsid w:val="00E52D1A"/>
    <w:rsid w:val="00E53C8A"/>
    <w:rsid w:val="00E53DF9"/>
    <w:rsid w:val="00E53ED8"/>
    <w:rsid w:val="00E53F11"/>
    <w:rsid w:val="00E5413B"/>
    <w:rsid w:val="00E541E9"/>
    <w:rsid w:val="00E54D6A"/>
    <w:rsid w:val="00E55609"/>
    <w:rsid w:val="00E55EB4"/>
    <w:rsid w:val="00E561C2"/>
    <w:rsid w:val="00E56976"/>
    <w:rsid w:val="00E604A3"/>
    <w:rsid w:val="00E60611"/>
    <w:rsid w:val="00E60E5F"/>
    <w:rsid w:val="00E612A7"/>
    <w:rsid w:val="00E61420"/>
    <w:rsid w:val="00E62C3E"/>
    <w:rsid w:val="00E62DBD"/>
    <w:rsid w:val="00E63F4B"/>
    <w:rsid w:val="00E6478F"/>
    <w:rsid w:val="00E6511B"/>
    <w:rsid w:val="00E7183F"/>
    <w:rsid w:val="00E72808"/>
    <w:rsid w:val="00E72A64"/>
    <w:rsid w:val="00E739E8"/>
    <w:rsid w:val="00E73B64"/>
    <w:rsid w:val="00E74319"/>
    <w:rsid w:val="00E74C10"/>
    <w:rsid w:val="00E759DC"/>
    <w:rsid w:val="00E75A90"/>
    <w:rsid w:val="00E75B98"/>
    <w:rsid w:val="00E75BB7"/>
    <w:rsid w:val="00E766D4"/>
    <w:rsid w:val="00E76934"/>
    <w:rsid w:val="00E76E1C"/>
    <w:rsid w:val="00E7778D"/>
    <w:rsid w:val="00E778B8"/>
    <w:rsid w:val="00E81645"/>
    <w:rsid w:val="00E81A52"/>
    <w:rsid w:val="00E82AD0"/>
    <w:rsid w:val="00E82C2A"/>
    <w:rsid w:val="00E8321F"/>
    <w:rsid w:val="00E83243"/>
    <w:rsid w:val="00E85671"/>
    <w:rsid w:val="00E85C5B"/>
    <w:rsid w:val="00E872E1"/>
    <w:rsid w:val="00E879FA"/>
    <w:rsid w:val="00E924BD"/>
    <w:rsid w:val="00E92D2A"/>
    <w:rsid w:val="00E93330"/>
    <w:rsid w:val="00E93749"/>
    <w:rsid w:val="00E944E9"/>
    <w:rsid w:val="00E95C4F"/>
    <w:rsid w:val="00E960C8"/>
    <w:rsid w:val="00E97E1A"/>
    <w:rsid w:val="00EA0B2B"/>
    <w:rsid w:val="00EA185D"/>
    <w:rsid w:val="00EA235D"/>
    <w:rsid w:val="00EA2453"/>
    <w:rsid w:val="00EA2658"/>
    <w:rsid w:val="00EA27FC"/>
    <w:rsid w:val="00EA56D5"/>
    <w:rsid w:val="00EA66EE"/>
    <w:rsid w:val="00EA700C"/>
    <w:rsid w:val="00EA759E"/>
    <w:rsid w:val="00EA797C"/>
    <w:rsid w:val="00EB0CA0"/>
    <w:rsid w:val="00EB0F47"/>
    <w:rsid w:val="00EB1A1B"/>
    <w:rsid w:val="00EB2312"/>
    <w:rsid w:val="00EB4BFC"/>
    <w:rsid w:val="00EB54FF"/>
    <w:rsid w:val="00EB6645"/>
    <w:rsid w:val="00EB6ABE"/>
    <w:rsid w:val="00EB6FA0"/>
    <w:rsid w:val="00EB7533"/>
    <w:rsid w:val="00EC0A58"/>
    <w:rsid w:val="00EC2129"/>
    <w:rsid w:val="00EC2380"/>
    <w:rsid w:val="00EC23C3"/>
    <w:rsid w:val="00EC3AC6"/>
    <w:rsid w:val="00EC3E71"/>
    <w:rsid w:val="00EC4111"/>
    <w:rsid w:val="00EC56E2"/>
    <w:rsid w:val="00EC6100"/>
    <w:rsid w:val="00EC626F"/>
    <w:rsid w:val="00EC797C"/>
    <w:rsid w:val="00ED39CD"/>
    <w:rsid w:val="00ED4C5D"/>
    <w:rsid w:val="00ED5C69"/>
    <w:rsid w:val="00ED5E99"/>
    <w:rsid w:val="00ED71A0"/>
    <w:rsid w:val="00EE032E"/>
    <w:rsid w:val="00EE0571"/>
    <w:rsid w:val="00EE1410"/>
    <w:rsid w:val="00EE1658"/>
    <w:rsid w:val="00EE1CD8"/>
    <w:rsid w:val="00EE35AD"/>
    <w:rsid w:val="00EE4C35"/>
    <w:rsid w:val="00EE5183"/>
    <w:rsid w:val="00EE6174"/>
    <w:rsid w:val="00EE6576"/>
    <w:rsid w:val="00EF0F4C"/>
    <w:rsid w:val="00EF1190"/>
    <w:rsid w:val="00EF205C"/>
    <w:rsid w:val="00EF273C"/>
    <w:rsid w:val="00EF2C03"/>
    <w:rsid w:val="00EF5067"/>
    <w:rsid w:val="00EF5768"/>
    <w:rsid w:val="00EF603E"/>
    <w:rsid w:val="00F005AB"/>
    <w:rsid w:val="00F00F63"/>
    <w:rsid w:val="00F01AAE"/>
    <w:rsid w:val="00F01FBD"/>
    <w:rsid w:val="00F02063"/>
    <w:rsid w:val="00F02B58"/>
    <w:rsid w:val="00F03E1B"/>
    <w:rsid w:val="00F03F82"/>
    <w:rsid w:val="00F06937"/>
    <w:rsid w:val="00F1111D"/>
    <w:rsid w:val="00F11225"/>
    <w:rsid w:val="00F1137F"/>
    <w:rsid w:val="00F126A0"/>
    <w:rsid w:val="00F1331A"/>
    <w:rsid w:val="00F14FA5"/>
    <w:rsid w:val="00F15C09"/>
    <w:rsid w:val="00F16EC7"/>
    <w:rsid w:val="00F202C8"/>
    <w:rsid w:val="00F20AE7"/>
    <w:rsid w:val="00F2124A"/>
    <w:rsid w:val="00F216DC"/>
    <w:rsid w:val="00F22EBA"/>
    <w:rsid w:val="00F24A20"/>
    <w:rsid w:val="00F250BC"/>
    <w:rsid w:val="00F256F6"/>
    <w:rsid w:val="00F25A13"/>
    <w:rsid w:val="00F26B2B"/>
    <w:rsid w:val="00F27967"/>
    <w:rsid w:val="00F3176E"/>
    <w:rsid w:val="00F31918"/>
    <w:rsid w:val="00F31A97"/>
    <w:rsid w:val="00F32339"/>
    <w:rsid w:val="00F32881"/>
    <w:rsid w:val="00F32C44"/>
    <w:rsid w:val="00F33490"/>
    <w:rsid w:val="00F34186"/>
    <w:rsid w:val="00F3510A"/>
    <w:rsid w:val="00F35B7A"/>
    <w:rsid w:val="00F35E3E"/>
    <w:rsid w:val="00F3760A"/>
    <w:rsid w:val="00F3780B"/>
    <w:rsid w:val="00F37A70"/>
    <w:rsid w:val="00F37C81"/>
    <w:rsid w:val="00F404A1"/>
    <w:rsid w:val="00F40806"/>
    <w:rsid w:val="00F41086"/>
    <w:rsid w:val="00F4307D"/>
    <w:rsid w:val="00F430E0"/>
    <w:rsid w:val="00F444A4"/>
    <w:rsid w:val="00F44FE0"/>
    <w:rsid w:val="00F44FFF"/>
    <w:rsid w:val="00F45E29"/>
    <w:rsid w:val="00F46B89"/>
    <w:rsid w:val="00F4704F"/>
    <w:rsid w:val="00F47FEB"/>
    <w:rsid w:val="00F500F2"/>
    <w:rsid w:val="00F50248"/>
    <w:rsid w:val="00F503D4"/>
    <w:rsid w:val="00F50C63"/>
    <w:rsid w:val="00F519BA"/>
    <w:rsid w:val="00F52290"/>
    <w:rsid w:val="00F5285C"/>
    <w:rsid w:val="00F5450D"/>
    <w:rsid w:val="00F5513F"/>
    <w:rsid w:val="00F5575B"/>
    <w:rsid w:val="00F55E58"/>
    <w:rsid w:val="00F56A97"/>
    <w:rsid w:val="00F56D9D"/>
    <w:rsid w:val="00F57142"/>
    <w:rsid w:val="00F57B35"/>
    <w:rsid w:val="00F61144"/>
    <w:rsid w:val="00F61513"/>
    <w:rsid w:val="00F645C0"/>
    <w:rsid w:val="00F65104"/>
    <w:rsid w:val="00F65EC2"/>
    <w:rsid w:val="00F66D89"/>
    <w:rsid w:val="00F6717C"/>
    <w:rsid w:val="00F67365"/>
    <w:rsid w:val="00F67A52"/>
    <w:rsid w:val="00F70556"/>
    <w:rsid w:val="00F70CA1"/>
    <w:rsid w:val="00F72FDE"/>
    <w:rsid w:val="00F73023"/>
    <w:rsid w:val="00F74ACA"/>
    <w:rsid w:val="00F74B1E"/>
    <w:rsid w:val="00F7509C"/>
    <w:rsid w:val="00F75730"/>
    <w:rsid w:val="00F778DE"/>
    <w:rsid w:val="00F77D6E"/>
    <w:rsid w:val="00F801CC"/>
    <w:rsid w:val="00F8187F"/>
    <w:rsid w:val="00F83689"/>
    <w:rsid w:val="00F836C3"/>
    <w:rsid w:val="00F83846"/>
    <w:rsid w:val="00F844A8"/>
    <w:rsid w:val="00F84967"/>
    <w:rsid w:val="00F8587A"/>
    <w:rsid w:val="00F86248"/>
    <w:rsid w:val="00F907F2"/>
    <w:rsid w:val="00F90E94"/>
    <w:rsid w:val="00F91460"/>
    <w:rsid w:val="00F925E9"/>
    <w:rsid w:val="00F9464B"/>
    <w:rsid w:val="00F9542B"/>
    <w:rsid w:val="00F966BF"/>
    <w:rsid w:val="00F97860"/>
    <w:rsid w:val="00FA0015"/>
    <w:rsid w:val="00FA05E3"/>
    <w:rsid w:val="00FA08D9"/>
    <w:rsid w:val="00FA0A6B"/>
    <w:rsid w:val="00FA1840"/>
    <w:rsid w:val="00FA18F4"/>
    <w:rsid w:val="00FA396B"/>
    <w:rsid w:val="00FA397B"/>
    <w:rsid w:val="00FA3C73"/>
    <w:rsid w:val="00FA3DD9"/>
    <w:rsid w:val="00FA5063"/>
    <w:rsid w:val="00FA6451"/>
    <w:rsid w:val="00FA6A8A"/>
    <w:rsid w:val="00FA6FB2"/>
    <w:rsid w:val="00FA729A"/>
    <w:rsid w:val="00FA72B5"/>
    <w:rsid w:val="00FA76B1"/>
    <w:rsid w:val="00FA7834"/>
    <w:rsid w:val="00FB00A3"/>
    <w:rsid w:val="00FB0E03"/>
    <w:rsid w:val="00FB130B"/>
    <w:rsid w:val="00FB18E4"/>
    <w:rsid w:val="00FB42A4"/>
    <w:rsid w:val="00FB5041"/>
    <w:rsid w:val="00FB5D8F"/>
    <w:rsid w:val="00FB78FC"/>
    <w:rsid w:val="00FB7A37"/>
    <w:rsid w:val="00FB7D64"/>
    <w:rsid w:val="00FC018F"/>
    <w:rsid w:val="00FC035F"/>
    <w:rsid w:val="00FC0A74"/>
    <w:rsid w:val="00FC0CE5"/>
    <w:rsid w:val="00FC162B"/>
    <w:rsid w:val="00FC184E"/>
    <w:rsid w:val="00FC195C"/>
    <w:rsid w:val="00FC2139"/>
    <w:rsid w:val="00FC26D2"/>
    <w:rsid w:val="00FC4AED"/>
    <w:rsid w:val="00FC4B95"/>
    <w:rsid w:val="00FC527F"/>
    <w:rsid w:val="00FC5E88"/>
    <w:rsid w:val="00FC7797"/>
    <w:rsid w:val="00FC79D1"/>
    <w:rsid w:val="00FD1CFB"/>
    <w:rsid w:val="00FD204E"/>
    <w:rsid w:val="00FD3092"/>
    <w:rsid w:val="00FD34EF"/>
    <w:rsid w:val="00FD4E16"/>
    <w:rsid w:val="00FD54E7"/>
    <w:rsid w:val="00FD5582"/>
    <w:rsid w:val="00FD5946"/>
    <w:rsid w:val="00FD5F53"/>
    <w:rsid w:val="00FD645B"/>
    <w:rsid w:val="00FD7B8E"/>
    <w:rsid w:val="00FD7C3C"/>
    <w:rsid w:val="00FE0032"/>
    <w:rsid w:val="00FE08E7"/>
    <w:rsid w:val="00FE1944"/>
    <w:rsid w:val="00FE1BCA"/>
    <w:rsid w:val="00FE29AC"/>
    <w:rsid w:val="00FE29B3"/>
    <w:rsid w:val="00FE3577"/>
    <w:rsid w:val="00FE54C6"/>
    <w:rsid w:val="00FE5EB1"/>
    <w:rsid w:val="00FE67EA"/>
    <w:rsid w:val="00FE6A49"/>
    <w:rsid w:val="00FE6F6B"/>
    <w:rsid w:val="00FE7796"/>
    <w:rsid w:val="00FF3435"/>
    <w:rsid w:val="00FF4883"/>
    <w:rsid w:val="00FF56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FEFCA50"/>
  <w15:docId w15:val="{29BF3F59-8732-43D1-8DD1-034DB3667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1F2"/>
    <w:pPr>
      <w:spacing w:after="0" w:line="240" w:lineRule="auto"/>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F14F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076BA"/>
    <w:pPr>
      <w:keepNext/>
      <w:keepLines/>
      <w:spacing w:before="200"/>
      <w:outlineLvl w:val="1"/>
    </w:pPr>
    <w:rPr>
      <w:rFonts w:asciiTheme="majorHAnsi" w:eastAsiaTheme="majorEastAsia" w:hAnsiTheme="majorHAnsi" w:cstheme="majorBidi"/>
      <w:b/>
      <w:bCs/>
      <w:color w:val="4F81BD" w:themeColor="accent1"/>
    </w:rPr>
  </w:style>
  <w:style w:type="paragraph" w:styleId="Heading3">
    <w:name w:val="heading 3"/>
    <w:basedOn w:val="Normal"/>
    <w:next w:val="Normal"/>
    <w:link w:val="Heading3Char"/>
    <w:uiPriority w:val="9"/>
    <w:unhideWhenUsed/>
    <w:qFormat/>
    <w:rsid w:val="004076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FA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076B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76B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71743"/>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B71743"/>
    <w:rPr>
      <w:rFonts w:ascii="Tahoma" w:hAnsi="Tahoma" w:cs="Tahoma"/>
      <w:sz w:val="16"/>
      <w:szCs w:val="16"/>
    </w:rPr>
  </w:style>
  <w:style w:type="character" w:customStyle="1" w:styleId="BalloonTextChar">
    <w:name w:val="Balloon Text Char"/>
    <w:basedOn w:val="DefaultParagraphFont"/>
    <w:link w:val="BalloonText"/>
    <w:uiPriority w:val="99"/>
    <w:semiHidden/>
    <w:rsid w:val="00B71743"/>
    <w:rPr>
      <w:rFonts w:ascii="Tahoma" w:eastAsia="Times New Roman" w:hAnsi="Tahoma" w:cs="Tahoma"/>
      <w:sz w:val="16"/>
      <w:szCs w:val="16"/>
    </w:rPr>
  </w:style>
  <w:style w:type="paragraph" w:customStyle="1" w:styleId="NormalPoint">
    <w:name w:val="Normal Point"/>
    <w:basedOn w:val="Normal"/>
    <w:qFormat/>
    <w:rsid w:val="004076BA"/>
    <w:pPr>
      <w:numPr>
        <w:numId w:val="1"/>
      </w:numPr>
      <w:spacing w:after="200" w:line="360" w:lineRule="auto"/>
      <w:jc w:val="both"/>
    </w:pPr>
    <w:rPr>
      <w:rFonts w:eastAsiaTheme="minorHAnsi"/>
      <w:szCs w:val="24"/>
    </w:rPr>
  </w:style>
  <w:style w:type="table" w:styleId="LightList-Accent5">
    <w:name w:val="Light List Accent 5"/>
    <w:basedOn w:val="TableNormal"/>
    <w:uiPriority w:val="61"/>
    <w:rsid w:val="004076BA"/>
    <w:pPr>
      <w:spacing w:after="0" w:line="240" w:lineRule="auto"/>
    </w:pPr>
    <w:rPr>
      <w:rFonts w:ascii="Times New Roman" w:hAnsi="Times New Roman" w:cs="Times New Roman"/>
      <w:sz w:val="24"/>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REF">
    <w:name w:val="REF"/>
    <w:basedOn w:val="Normal"/>
    <w:qFormat/>
    <w:rsid w:val="004076BA"/>
    <w:pPr>
      <w:numPr>
        <w:numId w:val="2"/>
      </w:numPr>
      <w:spacing w:after="200" w:line="360" w:lineRule="auto"/>
      <w:ind w:left="357" w:hanging="357"/>
    </w:pPr>
    <w:rPr>
      <w:rFonts w:eastAsiaTheme="minorHAnsi"/>
      <w:szCs w:val="24"/>
    </w:rPr>
  </w:style>
  <w:style w:type="paragraph" w:customStyle="1" w:styleId="Style1">
    <w:name w:val="Style1"/>
    <w:basedOn w:val="ListParagraph"/>
    <w:qFormat/>
    <w:rsid w:val="004076BA"/>
    <w:pPr>
      <w:numPr>
        <w:numId w:val="3"/>
      </w:numPr>
      <w:spacing w:line="360" w:lineRule="auto"/>
      <w:jc w:val="both"/>
    </w:pPr>
    <w:rPr>
      <w:rFonts w:ascii="Times New Roman" w:eastAsia="Times New Roman" w:hAnsi="Times New Roman" w:cs="Times New Roman"/>
      <w:sz w:val="26"/>
      <w:szCs w:val="24"/>
    </w:rPr>
  </w:style>
  <w:style w:type="paragraph" w:styleId="Header">
    <w:name w:val="header"/>
    <w:basedOn w:val="Normal"/>
    <w:link w:val="HeaderChar"/>
    <w:uiPriority w:val="99"/>
    <w:unhideWhenUsed/>
    <w:rsid w:val="008A36B2"/>
    <w:pPr>
      <w:tabs>
        <w:tab w:val="center" w:pos="4680"/>
        <w:tab w:val="right" w:pos="9360"/>
      </w:tabs>
    </w:pPr>
  </w:style>
  <w:style w:type="character" w:customStyle="1" w:styleId="HeaderChar">
    <w:name w:val="Header Char"/>
    <w:basedOn w:val="DefaultParagraphFont"/>
    <w:link w:val="Header"/>
    <w:uiPriority w:val="99"/>
    <w:rsid w:val="008A36B2"/>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8A36B2"/>
    <w:pPr>
      <w:tabs>
        <w:tab w:val="center" w:pos="4680"/>
        <w:tab w:val="right" w:pos="9360"/>
      </w:tabs>
    </w:pPr>
  </w:style>
  <w:style w:type="character" w:customStyle="1" w:styleId="FooterChar">
    <w:name w:val="Footer Char"/>
    <w:basedOn w:val="DefaultParagraphFont"/>
    <w:link w:val="Footer"/>
    <w:uiPriority w:val="99"/>
    <w:rsid w:val="008A36B2"/>
    <w:rPr>
      <w:rFonts w:ascii="Times New Roman" w:eastAsia="Times New Roman" w:hAnsi="Times New Roman" w:cs="Times New Roman"/>
      <w:sz w:val="26"/>
      <w:szCs w:val="26"/>
    </w:rPr>
  </w:style>
  <w:style w:type="table" w:styleId="TableGrid">
    <w:name w:val="Table Grid"/>
    <w:basedOn w:val="TableNormal"/>
    <w:uiPriority w:val="59"/>
    <w:rsid w:val="00CA5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D6E1A"/>
    <w:pPr>
      <w:spacing w:line="276" w:lineRule="auto"/>
      <w:outlineLvl w:val="9"/>
    </w:pPr>
    <w:rPr>
      <w:lang w:eastAsia="ja-JP"/>
    </w:rPr>
  </w:style>
  <w:style w:type="paragraph" w:styleId="TOC1">
    <w:name w:val="toc 1"/>
    <w:basedOn w:val="Normal"/>
    <w:next w:val="Normal"/>
    <w:autoRedefine/>
    <w:uiPriority w:val="39"/>
    <w:unhideWhenUsed/>
    <w:qFormat/>
    <w:rsid w:val="00E561C2"/>
    <w:pPr>
      <w:tabs>
        <w:tab w:val="right" w:leader="dot" w:pos="8780"/>
      </w:tabs>
      <w:spacing w:after="100"/>
    </w:pPr>
    <w:rPr>
      <w:b/>
      <w:noProof/>
    </w:rPr>
  </w:style>
  <w:style w:type="paragraph" w:styleId="TOC2">
    <w:name w:val="toc 2"/>
    <w:basedOn w:val="Normal"/>
    <w:next w:val="Normal"/>
    <w:autoRedefine/>
    <w:uiPriority w:val="39"/>
    <w:unhideWhenUsed/>
    <w:qFormat/>
    <w:rsid w:val="008D6E1A"/>
    <w:pPr>
      <w:spacing w:after="100"/>
      <w:ind w:left="260"/>
    </w:pPr>
  </w:style>
  <w:style w:type="paragraph" w:styleId="TOC3">
    <w:name w:val="toc 3"/>
    <w:basedOn w:val="Normal"/>
    <w:next w:val="Normal"/>
    <w:autoRedefine/>
    <w:uiPriority w:val="39"/>
    <w:unhideWhenUsed/>
    <w:qFormat/>
    <w:rsid w:val="008D6E1A"/>
    <w:pPr>
      <w:spacing w:after="100"/>
      <w:ind w:left="520"/>
    </w:pPr>
  </w:style>
  <w:style w:type="character" w:styleId="Hyperlink">
    <w:name w:val="Hyperlink"/>
    <w:basedOn w:val="DefaultParagraphFont"/>
    <w:uiPriority w:val="99"/>
    <w:unhideWhenUsed/>
    <w:rsid w:val="008D6E1A"/>
    <w:rPr>
      <w:color w:val="0000FF" w:themeColor="hyperlink"/>
      <w:u w:val="single"/>
    </w:rPr>
  </w:style>
  <w:style w:type="table" w:styleId="LightGrid-Accent5">
    <w:name w:val="Light Grid Accent 5"/>
    <w:basedOn w:val="TableNormal"/>
    <w:uiPriority w:val="62"/>
    <w:rsid w:val="00870F5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1C1AE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3E5A13"/>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3E5A13"/>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HeadingNhanXet">
    <w:name w:val="Heading NhanXet"/>
    <w:basedOn w:val="Normal"/>
    <w:link w:val="HeadingNhanXetChar"/>
    <w:qFormat/>
    <w:rsid w:val="009137FE"/>
    <w:pPr>
      <w:keepNext/>
      <w:keepLines/>
      <w:spacing w:line="360" w:lineRule="auto"/>
      <w:ind w:left="90"/>
      <w:jc w:val="center"/>
      <w:outlineLvl w:val="0"/>
    </w:pPr>
    <w:rPr>
      <w:b/>
      <w:bCs/>
      <w:sz w:val="28"/>
      <w:szCs w:val="28"/>
    </w:rPr>
  </w:style>
  <w:style w:type="character" w:customStyle="1" w:styleId="HeadingNhanXetChar">
    <w:name w:val="Heading NhanXet Char"/>
    <w:basedOn w:val="DefaultParagraphFont"/>
    <w:link w:val="HeadingNhanXet"/>
    <w:rsid w:val="009137FE"/>
    <w:rPr>
      <w:rFonts w:ascii="Times New Roman" w:eastAsia="Times New Roman" w:hAnsi="Times New Roman" w:cs="Times New Roman"/>
      <w:b/>
      <w:bCs/>
      <w:sz w:val="28"/>
      <w:szCs w:val="28"/>
    </w:rPr>
  </w:style>
  <w:style w:type="character" w:customStyle="1" w:styleId="apple-converted-space">
    <w:name w:val="apple-converted-space"/>
    <w:basedOn w:val="DefaultParagraphFont"/>
    <w:rsid w:val="009137FE"/>
  </w:style>
  <w:style w:type="paragraph" w:styleId="NormalWeb">
    <w:name w:val="Normal (Web)"/>
    <w:basedOn w:val="Normal"/>
    <w:uiPriority w:val="99"/>
    <w:unhideWhenUsed/>
    <w:rsid w:val="009137FE"/>
    <w:pPr>
      <w:spacing w:before="100" w:beforeAutospacing="1" w:after="100" w:afterAutospacing="1" w:line="360" w:lineRule="auto"/>
      <w:jc w:val="both"/>
    </w:pPr>
    <w:rPr>
      <w:sz w:val="24"/>
      <w:szCs w:val="24"/>
    </w:rPr>
  </w:style>
  <w:style w:type="table" w:styleId="LightGrid-Accent6">
    <w:name w:val="Light Grid Accent 6"/>
    <w:basedOn w:val="TableNormal"/>
    <w:uiPriority w:val="62"/>
    <w:rsid w:val="004850B2"/>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customStyle="1" w:styleId="1100000">
    <w:name w:val="1.1.00000"/>
    <w:basedOn w:val="Normal"/>
    <w:rsid w:val="00D43D36"/>
    <w:pPr>
      <w:keepNext/>
      <w:numPr>
        <w:ilvl w:val="1"/>
        <w:numId w:val="4"/>
      </w:numPr>
      <w:spacing w:before="240" w:after="240" w:line="360" w:lineRule="auto"/>
      <w:jc w:val="both"/>
      <w:outlineLvl w:val="1"/>
    </w:pPr>
    <w:rPr>
      <w:b/>
      <w:bCs/>
      <w:kern w:val="32"/>
    </w:rPr>
  </w:style>
  <w:style w:type="paragraph" w:customStyle="1" w:styleId="131">
    <w:name w:val="1.3.1."/>
    <w:basedOn w:val="1100000"/>
    <w:next w:val="111"/>
    <w:qFormat/>
    <w:rsid w:val="00D43D36"/>
    <w:pPr>
      <w:numPr>
        <w:ilvl w:val="2"/>
      </w:numPr>
      <w:outlineLvl w:val="2"/>
    </w:pPr>
  </w:style>
  <w:style w:type="paragraph" w:customStyle="1" w:styleId="111">
    <w:name w:val="1.1.1."/>
    <w:basedOn w:val="131"/>
    <w:link w:val="111Char"/>
    <w:qFormat/>
    <w:rsid w:val="00D43D36"/>
    <w:pPr>
      <w:spacing w:before="120" w:after="0"/>
      <w:ind w:left="709" w:hanging="709"/>
    </w:pPr>
  </w:style>
  <w:style w:type="character" w:customStyle="1" w:styleId="111Char">
    <w:name w:val="1.1.1. Char"/>
    <w:basedOn w:val="DefaultParagraphFont"/>
    <w:link w:val="111"/>
    <w:rsid w:val="00D43D36"/>
    <w:rPr>
      <w:rFonts w:ascii="Times New Roman" w:eastAsia="Times New Roman" w:hAnsi="Times New Roman" w:cs="Times New Roman"/>
      <w:b/>
      <w:bCs/>
      <w:kern w:val="32"/>
      <w:sz w:val="26"/>
      <w:szCs w:val="26"/>
    </w:rPr>
  </w:style>
  <w:style w:type="paragraph" w:customStyle="1" w:styleId="1111">
    <w:name w:val="1.1.1.1."/>
    <w:basedOn w:val="131"/>
    <w:link w:val="1111Char"/>
    <w:qFormat/>
    <w:rsid w:val="00D43D36"/>
    <w:pPr>
      <w:numPr>
        <w:ilvl w:val="0"/>
        <w:numId w:val="0"/>
      </w:numPr>
      <w:spacing w:before="120" w:after="0"/>
      <w:ind w:left="902" w:hanging="902"/>
      <w:outlineLvl w:val="9"/>
    </w:pPr>
  </w:style>
  <w:style w:type="character" w:customStyle="1" w:styleId="1111Char">
    <w:name w:val="1.1.1.1. Char"/>
    <w:basedOn w:val="DefaultParagraphFont"/>
    <w:link w:val="1111"/>
    <w:rsid w:val="00EB6FA0"/>
    <w:rPr>
      <w:rFonts w:ascii="Times New Roman" w:eastAsia="Times New Roman" w:hAnsi="Times New Roman" w:cs="Times New Roman"/>
      <w:b/>
      <w:bCs/>
      <w:kern w:val="32"/>
      <w:sz w:val="26"/>
      <w:szCs w:val="26"/>
    </w:rPr>
  </w:style>
  <w:style w:type="paragraph" w:customStyle="1" w:styleId="Mclcbng">
    <w:name w:val="Mục lục bảng"/>
    <w:basedOn w:val="Normal"/>
    <w:link w:val="MclcbngChar"/>
    <w:qFormat/>
    <w:rsid w:val="0082213C"/>
    <w:pPr>
      <w:spacing w:before="120" w:line="360" w:lineRule="auto"/>
      <w:jc w:val="center"/>
    </w:pPr>
    <w:rPr>
      <w:i/>
    </w:rPr>
  </w:style>
  <w:style w:type="character" w:customStyle="1" w:styleId="MclcbngChar">
    <w:name w:val="Mục lục bảng Char"/>
    <w:basedOn w:val="DefaultParagraphFont"/>
    <w:link w:val="Mclcbng"/>
    <w:rsid w:val="0082213C"/>
    <w:rPr>
      <w:rFonts w:ascii="Times New Roman" w:eastAsia="Times New Roman" w:hAnsi="Times New Roman" w:cs="Times New Roman"/>
      <w:i/>
      <w:sz w:val="26"/>
      <w:szCs w:val="26"/>
    </w:rPr>
  </w:style>
  <w:style w:type="paragraph" w:customStyle="1" w:styleId="styleparagrahpMODAU">
    <w:name w:val="style paragrahp MO DAU"/>
    <w:basedOn w:val="Normal"/>
    <w:link w:val="styleparagrahpMODAUChar"/>
    <w:qFormat/>
    <w:rsid w:val="005C6A57"/>
    <w:pPr>
      <w:tabs>
        <w:tab w:val="left" w:leader="dot" w:pos="8520"/>
      </w:tabs>
      <w:spacing w:before="120" w:line="360" w:lineRule="auto"/>
      <w:ind w:firstLine="720"/>
      <w:jc w:val="both"/>
    </w:pPr>
  </w:style>
  <w:style w:type="character" w:customStyle="1" w:styleId="styleparagrahpMODAUChar">
    <w:name w:val="style paragrahp MO DAU Char"/>
    <w:link w:val="styleparagrahpMODAU"/>
    <w:rsid w:val="005C6A57"/>
    <w:rPr>
      <w:rFonts w:ascii="Times New Roman" w:eastAsia="Times New Roman" w:hAnsi="Times New Roman" w:cs="Times New Roman"/>
      <w:sz w:val="26"/>
      <w:szCs w:val="26"/>
    </w:rPr>
  </w:style>
  <w:style w:type="paragraph" w:customStyle="1" w:styleId="chimca">
    <w:name w:val="chi mục a."/>
    <w:basedOn w:val="ListParagraph"/>
    <w:link w:val="chimcaChar"/>
    <w:qFormat/>
    <w:rsid w:val="005C6A57"/>
    <w:pPr>
      <w:numPr>
        <w:numId w:val="5"/>
      </w:numPr>
      <w:spacing w:after="0" w:line="360" w:lineRule="auto"/>
      <w:contextualSpacing w:val="0"/>
      <w:jc w:val="both"/>
    </w:pPr>
    <w:rPr>
      <w:rFonts w:ascii="Times New Roman" w:eastAsia="Times New Roman" w:hAnsi="Times New Roman" w:cs="Times New Roman"/>
      <w:b/>
      <w:kern w:val="32"/>
      <w:sz w:val="26"/>
      <w:szCs w:val="26"/>
    </w:rPr>
  </w:style>
  <w:style w:type="character" w:customStyle="1" w:styleId="chimcaChar">
    <w:name w:val="chi mục a. Char"/>
    <w:basedOn w:val="1111Char"/>
    <w:link w:val="chimca"/>
    <w:rsid w:val="005C6A57"/>
    <w:rPr>
      <w:rFonts w:ascii="Times New Roman" w:eastAsia="Times New Roman" w:hAnsi="Times New Roman" w:cs="Times New Roman"/>
      <w:b/>
      <w:bCs w:val="0"/>
      <w:kern w:val="32"/>
      <w:sz w:val="26"/>
      <w:szCs w:val="26"/>
    </w:rPr>
  </w:style>
  <w:style w:type="table" w:styleId="MediumShading1-Accent6">
    <w:name w:val="Medium Shading 1 Accent 6"/>
    <w:basedOn w:val="TableNormal"/>
    <w:uiPriority w:val="63"/>
    <w:rsid w:val="006775CF"/>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TableofFigures">
    <w:name w:val="table of figures"/>
    <w:basedOn w:val="Normal"/>
    <w:next w:val="Normal"/>
    <w:uiPriority w:val="99"/>
    <w:unhideWhenUsed/>
    <w:rsid w:val="00360A3F"/>
  </w:style>
  <w:style w:type="paragraph" w:customStyle="1" w:styleId="Mclchnh">
    <w:name w:val="Mục lục hình"/>
    <w:basedOn w:val="Normal"/>
    <w:link w:val="MclchnhChar"/>
    <w:qFormat/>
    <w:rsid w:val="00872DE3"/>
    <w:pPr>
      <w:spacing w:after="200" w:line="276" w:lineRule="auto"/>
      <w:jc w:val="center"/>
    </w:pPr>
    <w:rPr>
      <w:i/>
      <w:color w:val="000000" w:themeColor="text1"/>
      <w:szCs w:val="28"/>
    </w:rPr>
  </w:style>
  <w:style w:type="character" w:customStyle="1" w:styleId="MclchnhChar">
    <w:name w:val="Mục lục hình Char"/>
    <w:basedOn w:val="DefaultParagraphFont"/>
    <w:link w:val="Mclchnh"/>
    <w:rsid w:val="00872DE3"/>
    <w:rPr>
      <w:rFonts w:ascii="Times New Roman" w:eastAsia="Times New Roman" w:hAnsi="Times New Roman" w:cs="Times New Roman"/>
      <w:i/>
      <w:color w:val="000000" w:themeColor="text1"/>
      <w:sz w:val="26"/>
      <w:szCs w:val="28"/>
    </w:rPr>
  </w:style>
  <w:style w:type="paragraph" w:customStyle="1" w:styleId="PhlcA">
    <w:name w:val="Phụ lục A"/>
    <w:basedOn w:val="Mclchnh"/>
    <w:link w:val="PhlcAChar"/>
    <w:qFormat/>
    <w:rsid w:val="00FA396B"/>
    <w:pPr>
      <w:tabs>
        <w:tab w:val="center" w:pos="4702"/>
        <w:tab w:val="right" w:pos="9405"/>
      </w:tabs>
    </w:pPr>
  </w:style>
  <w:style w:type="paragraph" w:customStyle="1" w:styleId="PhlcB">
    <w:name w:val="Phụ lục B"/>
    <w:basedOn w:val="Normal"/>
    <w:link w:val="PhlcBChar"/>
    <w:qFormat/>
    <w:rsid w:val="009E34B1"/>
    <w:pPr>
      <w:tabs>
        <w:tab w:val="left" w:pos="5733"/>
      </w:tabs>
      <w:spacing w:line="360" w:lineRule="auto"/>
      <w:jc w:val="center"/>
    </w:pPr>
    <w:rPr>
      <w:i/>
      <w:color w:val="000000" w:themeColor="text1"/>
      <w:szCs w:val="28"/>
    </w:rPr>
  </w:style>
  <w:style w:type="character" w:customStyle="1" w:styleId="PhlcAChar">
    <w:name w:val="Phụ lục A Char"/>
    <w:basedOn w:val="MclchnhChar"/>
    <w:link w:val="PhlcA"/>
    <w:rsid w:val="00FA396B"/>
    <w:rPr>
      <w:rFonts w:ascii="Times New Roman" w:eastAsia="Times New Roman" w:hAnsi="Times New Roman" w:cs="Times New Roman"/>
      <w:i/>
      <w:color w:val="000000" w:themeColor="text1"/>
      <w:sz w:val="26"/>
      <w:szCs w:val="28"/>
    </w:rPr>
  </w:style>
  <w:style w:type="character" w:styleId="Emphasis">
    <w:name w:val="Emphasis"/>
    <w:basedOn w:val="DefaultParagraphFont"/>
    <w:uiPriority w:val="20"/>
    <w:qFormat/>
    <w:rsid w:val="009E34B1"/>
    <w:rPr>
      <w:i/>
      <w:iCs/>
    </w:rPr>
  </w:style>
  <w:style w:type="character" w:customStyle="1" w:styleId="PhlcBChar">
    <w:name w:val="Phụ lục B Char"/>
    <w:basedOn w:val="DefaultParagraphFont"/>
    <w:link w:val="PhlcB"/>
    <w:rsid w:val="009E34B1"/>
    <w:rPr>
      <w:rFonts w:ascii="Times New Roman" w:eastAsia="Times New Roman" w:hAnsi="Times New Roman" w:cs="Times New Roman"/>
      <w:i/>
      <w:color w:val="000000" w:themeColor="text1"/>
      <w:sz w:val="26"/>
      <w:szCs w:val="28"/>
    </w:rPr>
  </w:style>
  <w:style w:type="paragraph" w:customStyle="1" w:styleId="CHUONGI">
    <w:name w:val="CHUONG I"/>
    <w:basedOn w:val="Normal"/>
    <w:link w:val="CHUONGIChar"/>
    <w:qFormat/>
    <w:rsid w:val="00C44258"/>
    <w:pPr>
      <w:keepNext/>
      <w:spacing w:before="240" w:after="240" w:line="360" w:lineRule="auto"/>
      <w:outlineLvl w:val="0"/>
    </w:pPr>
    <w:rPr>
      <w:b/>
      <w:bCs/>
      <w:kern w:val="32"/>
    </w:rPr>
  </w:style>
  <w:style w:type="character" w:customStyle="1" w:styleId="CHUONGIChar">
    <w:name w:val="CHUONG I Char"/>
    <w:basedOn w:val="DefaultParagraphFont"/>
    <w:link w:val="CHUONGI"/>
    <w:rsid w:val="00C44258"/>
    <w:rPr>
      <w:rFonts w:ascii="Times New Roman" w:eastAsia="Times New Roman" w:hAnsi="Times New Roman" w:cs="Times New Roman"/>
      <w:b/>
      <w:bCs/>
      <w:kern w:val="32"/>
      <w:sz w:val="26"/>
      <w:szCs w:val="26"/>
    </w:rPr>
  </w:style>
  <w:style w:type="character" w:styleId="LineNumber">
    <w:name w:val="line number"/>
    <w:basedOn w:val="DefaultParagraphFont"/>
    <w:uiPriority w:val="99"/>
    <w:semiHidden/>
    <w:unhideWhenUsed/>
    <w:rsid w:val="00AD2D9B"/>
  </w:style>
  <w:style w:type="character" w:styleId="FollowedHyperlink">
    <w:name w:val="FollowedHyperlink"/>
    <w:basedOn w:val="DefaultParagraphFont"/>
    <w:uiPriority w:val="99"/>
    <w:semiHidden/>
    <w:unhideWhenUsed/>
    <w:rsid w:val="002A26A8"/>
    <w:rPr>
      <w:color w:val="800080" w:themeColor="followedHyperlink"/>
      <w:u w:val="single"/>
    </w:rPr>
  </w:style>
  <w:style w:type="paragraph" w:styleId="Title">
    <w:name w:val="Title"/>
    <w:basedOn w:val="Normal"/>
    <w:next w:val="Normal"/>
    <w:link w:val="TitleChar"/>
    <w:uiPriority w:val="10"/>
    <w:qFormat/>
    <w:rsid w:val="0094152D"/>
    <w:pPr>
      <w:spacing w:after="240"/>
      <w:contextualSpacing/>
      <w:jc w:val="center"/>
    </w:pPr>
    <w:rPr>
      <w:rFonts w:asciiTheme="majorHAnsi" w:eastAsiaTheme="majorEastAsia" w:hAnsiTheme="majorHAnsi" w:cstheme="majorBidi"/>
      <w:b/>
      <w:spacing w:val="5"/>
      <w:kern w:val="28"/>
      <w:sz w:val="28"/>
      <w:szCs w:val="52"/>
      <w:lang w:val="vi-VN"/>
    </w:rPr>
  </w:style>
  <w:style w:type="character" w:customStyle="1" w:styleId="TitleChar">
    <w:name w:val="Title Char"/>
    <w:basedOn w:val="DefaultParagraphFont"/>
    <w:link w:val="Title"/>
    <w:uiPriority w:val="10"/>
    <w:rsid w:val="0094152D"/>
    <w:rPr>
      <w:rFonts w:asciiTheme="majorHAnsi" w:eastAsiaTheme="majorEastAsia" w:hAnsiTheme="majorHAnsi" w:cstheme="majorBidi"/>
      <w:b/>
      <w:spacing w:val="5"/>
      <w:kern w:val="28"/>
      <w:sz w:val="28"/>
      <w:szCs w:val="52"/>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msdn.microsoft.com/en-us/magazine/cc188690.aspx"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answers.yahoo.com/question/index?qid=20081218154009AA0xvrJ"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nswers.yahoo.com/question/index?qid=20081218154009AA0xvrJ"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codeproject.com/KB/architecture/ModelViewPresenter.asp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8FD03-1541-49D1-987E-C6C77F7B1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38</Pages>
  <Words>4037</Words>
  <Characters>2301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egioimedia</dc:creator>
  <cp:lastModifiedBy>D??ng Thanh Ng?c Quy�n</cp:lastModifiedBy>
  <cp:revision>94</cp:revision>
  <cp:lastPrinted>2014-03-10T01:38:00Z</cp:lastPrinted>
  <dcterms:created xsi:type="dcterms:W3CDTF">2020-06-08T01:47:00Z</dcterms:created>
  <dcterms:modified xsi:type="dcterms:W3CDTF">2020-06-08T07:01:00Z</dcterms:modified>
</cp:coreProperties>
</file>